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54AD0" w:rsidRDefault="00F54AD0" w:rsidP="00EE60EF">
      <w:pPr>
        <w:rPr>
          <w:rFonts w:asciiTheme="minorHAnsi" w:eastAsiaTheme="majorEastAsia" w:hAnsiTheme="minorHAnsi" w:cstheme="majorBidi"/>
          <w:b/>
          <w:bCs/>
        </w:rPr>
      </w:pPr>
    </w:p>
    <w:p w:rsidR="0030370F" w:rsidRDefault="00F54AD0" w:rsidP="00EE60EF">
      <w:pPr>
        <w:rPr>
          <w:rFonts w:asciiTheme="minorHAnsi" w:eastAsiaTheme="majorEastAsia" w:hAnsiTheme="minorHAnsi" w:cstheme="majorBidi"/>
          <w:bCs/>
        </w:rPr>
      </w:pPr>
      <w:r w:rsidRPr="00F54AD0">
        <w:rPr>
          <w:rFonts w:asciiTheme="minorHAnsi" w:eastAsiaTheme="majorEastAsia" w:hAnsiTheme="minorHAnsi" w:cstheme="majorBidi"/>
          <w:bCs/>
        </w:rPr>
        <w:t xml:space="preserve">This </w:t>
      </w:r>
      <w:r w:rsidR="00F03651">
        <w:rPr>
          <w:rFonts w:asciiTheme="minorHAnsi" w:eastAsiaTheme="majorEastAsia" w:hAnsiTheme="minorHAnsi" w:cstheme="majorBidi"/>
          <w:bCs/>
        </w:rPr>
        <w:t xml:space="preserve">document </w:t>
      </w:r>
      <w:r w:rsidRPr="00F54AD0">
        <w:rPr>
          <w:rFonts w:asciiTheme="minorHAnsi" w:eastAsiaTheme="majorEastAsia" w:hAnsiTheme="minorHAnsi" w:cstheme="majorBidi"/>
          <w:bCs/>
        </w:rPr>
        <w:t>is a submission to a journal. The article is published a</w:t>
      </w:r>
      <w:r w:rsidR="0030370F">
        <w:rPr>
          <w:rFonts w:asciiTheme="minorHAnsi" w:eastAsiaTheme="majorEastAsia" w:hAnsiTheme="minorHAnsi" w:cstheme="majorBidi"/>
          <w:bCs/>
        </w:rPr>
        <w:t xml:space="preserve">nd </w:t>
      </w:r>
      <w:r w:rsidR="00CA6335">
        <w:rPr>
          <w:rFonts w:asciiTheme="minorHAnsi" w:eastAsiaTheme="majorEastAsia" w:hAnsiTheme="minorHAnsi" w:cstheme="majorBidi"/>
          <w:bCs/>
        </w:rPr>
        <w:t xml:space="preserve">available online. </w:t>
      </w:r>
      <w:r w:rsidR="0030370F">
        <w:rPr>
          <w:rFonts w:asciiTheme="minorHAnsi" w:eastAsiaTheme="majorEastAsia" w:hAnsiTheme="minorHAnsi" w:cstheme="majorBidi"/>
          <w:bCs/>
        </w:rPr>
        <w:t xml:space="preserve"> </w:t>
      </w:r>
    </w:p>
    <w:p w:rsidR="000D4572" w:rsidRPr="00F54AD0" w:rsidRDefault="000D4572" w:rsidP="00EE60EF">
      <w:pPr>
        <w:rPr>
          <w:rFonts w:asciiTheme="minorHAnsi" w:eastAsiaTheme="majorEastAsia" w:hAnsiTheme="minorHAnsi" w:cstheme="majorBidi"/>
          <w:bCs/>
        </w:rPr>
      </w:pPr>
      <w:r>
        <w:rPr>
          <w:rFonts w:asciiTheme="minorHAnsi" w:eastAsiaTheme="majorEastAsia" w:hAnsiTheme="minorHAnsi" w:cstheme="majorBidi"/>
          <w:bCs/>
        </w:rPr>
        <w:t>The published article used APA 6</w:t>
      </w:r>
      <w:r w:rsidRPr="000D4572">
        <w:rPr>
          <w:rFonts w:asciiTheme="minorHAnsi" w:eastAsiaTheme="majorEastAsia" w:hAnsiTheme="minorHAnsi" w:cstheme="majorBidi"/>
          <w:bCs/>
          <w:vertAlign w:val="superscript"/>
        </w:rPr>
        <w:t>th</w:t>
      </w:r>
      <w:r>
        <w:rPr>
          <w:rFonts w:asciiTheme="minorHAnsi" w:eastAsiaTheme="majorEastAsia" w:hAnsiTheme="minorHAnsi" w:cstheme="majorBidi"/>
          <w:bCs/>
        </w:rPr>
        <w:t xml:space="preserve"> referencing but this version uses APA 7</w:t>
      </w:r>
      <w:r w:rsidRPr="000D4572">
        <w:rPr>
          <w:rFonts w:asciiTheme="minorHAnsi" w:eastAsiaTheme="majorEastAsia" w:hAnsiTheme="minorHAnsi" w:cstheme="majorBidi"/>
          <w:bCs/>
          <w:vertAlign w:val="superscript"/>
        </w:rPr>
        <w:t>th</w:t>
      </w:r>
      <w:r>
        <w:rPr>
          <w:rFonts w:asciiTheme="minorHAnsi" w:eastAsiaTheme="majorEastAsia" w:hAnsiTheme="minorHAnsi" w:cstheme="majorBidi"/>
          <w:bCs/>
        </w:rPr>
        <w:t xml:space="preserve"> referencing. </w:t>
      </w:r>
    </w:p>
    <w:p w:rsidR="00F54AD0" w:rsidRPr="00F54AD0" w:rsidRDefault="00CA6335" w:rsidP="00EE60EF">
      <w:pPr>
        <w:rPr>
          <w:rFonts w:asciiTheme="minorHAnsi" w:eastAsiaTheme="majorEastAsia" w:hAnsiTheme="minorHAnsi" w:cstheme="majorBidi"/>
          <w:bCs/>
        </w:rPr>
      </w:pPr>
      <w:r>
        <w:rPr>
          <w:rFonts w:asciiTheme="minorHAnsi" w:eastAsiaTheme="majorEastAsia" w:hAnsiTheme="minorHAnsi" w:cstheme="majorBidi"/>
          <w:bCs/>
        </w:rPr>
        <w:t>In the</w:t>
      </w:r>
      <w:r w:rsidR="00F54AD0" w:rsidRPr="00F54AD0">
        <w:rPr>
          <w:rFonts w:asciiTheme="minorHAnsi" w:eastAsiaTheme="majorEastAsia" w:hAnsiTheme="minorHAnsi" w:cstheme="majorBidi"/>
          <w:bCs/>
        </w:rPr>
        <w:t xml:space="preserve"> example</w:t>
      </w:r>
      <w:r>
        <w:rPr>
          <w:rFonts w:asciiTheme="minorHAnsi" w:eastAsiaTheme="majorEastAsia" w:hAnsiTheme="minorHAnsi" w:cstheme="majorBidi"/>
          <w:bCs/>
        </w:rPr>
        <w:t xml:space="preserve"> below</w:t>
      </w:r>
      <w:r w:rsidR="00F54AD0" w:rsidRPr="00F54AD0">
        <w:rPr>
          <w:rFonts w:asciiTheme="minorHAnsi" w:eastAsiaTheme="majorEastAsia" w:hAnsiTheme="minorHAnsi" w:cstheme="majorBidi"/>
          <w:bCs/>
        </w:rPr>
        <w:t xml:space="preserve">, I indicate in yellow some important things </w:t>
      </w:r>
      <w:r w:rsidR="00F54AD0">
        <w:rPr>
          <w:rFonts w:asciiTheme="minorHAnsi" w:eastAsiaTheme="majorEastAsia" w:hAnsiTheme="minorHAnsi" w:cstheme="majorBidi"/>
          <w:bCs/>
        </w:rPr>
        <w:t xml:space="preserve">you should do when </w:t>
      </w:r>
      <w:r w:rsidR="00F54AD0" w:rsidRPr="00F54AD0">
        <w:rPr>
          <w:rFonts w:asciiTheme="minorHAnsi" w:eastAsiaTheme="majorEastAsia" w:hAnsiTheme="minorHAnsi" w:cstheme="majorBidi"/>
          <w:bCs/>
        </w:rPr>
        <w:t>writing factu</w:t>
      </w:r>
      <w:r w:rsidR="00F54AD0">
        <w:rPr>
          <w:rFonts w:asciiTheme="minorHAnsi" w:eastAsiaTheme="majorEastAsia" w:hAnsiTheme="minorHAnsi" w:cstheme="majorBidi"/>
          <w:bCs/>
        </w:rPr>
        <w:t>al, research-</w:t>
      </w:r>
      <w:r w:rsidR="00F54AD0" w:rsidRPr="00F54AD0">
        <w:rPr>
          <w:rFonts w:asciiTheme="minorHAnsi" w:eastAsiaTheme="majorEastAsia" w:hAnsiTheme="minorHAnsi" w:cstheme="majorBidi"/>
          <w:bCs/>
        </w:rPr>
        <w:t>based reports.</w:t>
      </w:r>
    </w:p>
    <w:p w:rsidR="00F54AD0" w:rsidRPr="00F54AD0" w:rsidRDefault="00F54AD0" w:rsidP="00F54AD0">
      <w:pPr>
        <w:pStyle w:val="ListParagraph"/>
        <w:numPr>
          <w:ilvl w:val="0"/>
          <w:numId w:val="25"/>
        </w:numPr>
        <w:rPr>
          <w:rFonts w:asciiTheme="minorHAnsi" w:eastAsiaTheme="majorEastAsia" w:hAnsiTheme="minorHAnsi" w:cstheme="majorBidi"/>
          <w:bCs/>
        </w:rPr>
      </w:pPr>
      <w:r w:rsidRPr="00F54AD0">
        <w:rPr>
          <w:rFonts w:asciiTheme="minorHAnsi" w:eastAsiaTheme="majorEastAsia" w:hAnsiTheme="minorHAnsi" w:cstheme="majorBidi"/>
          <w:bCs/>
        </w:rPr>
        <w:t>Abstracts</w:t>
      </w:r>
    </w:p>
    <w:p w:rsidR="00F54AD0" w:rsidRPr="00F54AD0" w:rsidRDefault="00F54AD0" w:rsidP="00F54AD0">
      <w:pPr>
        <w:pStyle w:val="ListParagraph"/>
        <w:numPr>
          <w:ilvl w:val="0"/>
          <w:numId w:val="25"/>
        </w:numPr>
        <w:rPr>
          <w:rFonts w:asciiTheme="minorHAnsi" w:eastAsiaTheme="majorEastAsia" w:hAnsiTheme="minorHAnsi" w:cstheme="majorBidi"/>
          <w:bCs/>
        </w:rPr>
      </w:pPr>
      <w:r w:rsidRPr="00F54AD0">
        <w:rPr>
          <w:rFonts w:asciiTheme="minorHAnsi" w:eastAsiaTheme="majorEastAsia" w:hAnsiTheme="minorHAnsi" w:cstheme="majorBidi"/>
          <w:bCs/>
        </w:rPr>
        <w:t>Paragraphs – topic, middle, end</w:t>
      </w:r>
    </w:p>
    <w:p w:rsidR="00F54AD0" w:rsidRDefault="00F54AD0" w:rsidP="00F54AD0">
      <w:pPr>
        <w:pStyle w:val="ListParagraph"/>
        <w:numPr>
          <w:ilvl w:val="0"/>
          <w:numId w:val="25"/>
        </w:numPr>
        <w:rPr>
          <w:rFonts w:asciiTheme="minorHAnsi" w:eastAsiaTheme="majorEastAsia" w:hAnsiTheme="minorHAnsi" w:cstheme="majorBidi"/>
          <w:bCs/>
        </w:rPr>
      </w:pPr>
      <w:r w:rsidRPr="00F54AD0">
        <w:rPr>
          <w:rFonts w:asciiTheme="minorHAnsi" w:eastAsiaTheme="majorEastAsia" w:hAnsiTheme="minorHAnsi" w:cstheme="majorBidi"/>
          <w:bCs/>
        </w:rPr>
        <w:t>Citations – two kinds, multi author, how to integrate</w:t>
      </w:r>
    </w:p>
    <w:p w:rsidR="00F54AD0" w:rsidRPr="00F54AD0" w:rsidRDefault="00F54AD0" w:rsidP="00F54AD0">
      <w:pPr>
        <w:pStyle w:val="ListParagraph"/>
        <w:numPr>
          <w:ilvl w:val="0"/>
          <w:numId w:val="25"/>
        </w:numPr>
        <w:rPr>
          <w:rFonts w:asciiTheme="minorHAnsi" w:eastAsiaTheme="majorEastAsia" w:hAnsiTheme="minorHAnsi" w:cstheme="majorBidi"/>
          <w:bCs/>
        </w:rPr>
      </w:pPr>
      <w:r>
        <w:rPr>
          <w:rFonts w:asciiTheme="minorHAnsi" w:eastAsiaTheme="majorEastAsia" w:hAnsiTheme="minorHAnsi" w:cstheme="majorBidi"/>
          <w:bCs/>
        </w:rPr>
        <w:t>Integrating quotes into the text</w:t>
      </w:r>
    </w:p>
    <w:p w:rsidR="00F54AD0" w:rsidRDefault="00F54AD0" w:rsidP="00F54AD0">
      <w:pPr>
        <w:pStyle w:val="ListParagraph"/>
        <w:numPr>
          <w:ilvl w:val="0"/>
          <w:numId w:val="25"/>
        </w:numPr>
        <w:rPr>
          <w:rFonts w:asciiTheme="minorHAnsi" w:eastAsiaTheme="majorEastAsia" w:hAnsiTheme="minorHAnsi" w:cstheme="majorBidi"/>
          <w:bCs/>
        </w:rPr>
      </w:pPr>
      <w:r w:rsidRPr="00F54AD0">
        <w:rPr>
          <w:rFonts w:asciiTheme="minorHAnsi" w:eastAsiaTheme="majorEastAsia" w:hAnsiTheme="minorHAnsi" w:cstheme="majorBidi"/>
          <w:bCs/>
        </w:rPr>
        <w:t>References – different kinds – journal, book, conference paper</w:t>
      </w:r>
    </w:p>
    <w:p w:rsidR="00F54AD0" w:rsidRPr="00F54AD0" w:rsidRDefault="00F54AD0" w:rsidP="00F54AD0">
      <w:pPr>
        <w:pStyle w:val="ListParagraph"/>
        <w:numPr>
          <w:ilvl w:val="0"/>
          <w:numId w:val="25"/>
        </w:numPr>
        <w:rPr>
          <w:rFonts w:asciiTheme="minorHAnsi" w:eastAsiaTheme="majorEastAsia" w:hAnsiTheme="minorHAnsi" w:cstheme="majorBidi"/>
          <w:bCs/>
        </w:rPr>
      </w:pPr>
      <w:r>
        <w:rPr>
          <w:rFonts w:asciiTheme="minorHAnsi" w:eastAsiaTheme="majorEastAsia" w:hAnsiTheme="minorHAnsi" w:cstheme="majorBidi"/>
          <w:bCs/>
        </w:rPr>
        <w:t xml:space="preserve">How proper citation and referencing (APA or any other kind of style) </w:t>
      </w:r>
      <w:r w:rsidR="0030370F">
        <w:rPr>
          <w:rFonts w:asciiTheme="minorHAnsi" w:eastAsiaTheme="majorEastAsia" w:hAnsiTheme="minorHAnsi" w:cstheme="majorBidi"/>
          <w:bCs/>
        </w:rPr>
        <w:t xml:space="preserve">links research to prior research and acknowledges the work of others. </w:t>
      </w:r>
    </w:p>
    <w:p w:rsidR="00F54AD0" w:rsidRDefault="00F54AD0" w:rsidP="00EE60EF">
      <w:pPr>
        <w:rPr>
          <w:rFonts w:asciiTheme="minorHAnsi" w:eastAsiaTheme="majorEastAsia" w:hAnsiTheme="minorHAnsi" w:cstheme="majorBidi"/>
          <w:b/>
          <w:bCs/>
        </w:rPr>
      </w:pPr>
    </w:p>
    <w:p w:rsidR="00EE60EF" w:rsidRPr="00C81282" w:rsidRDefault="00EE60EF" w:rsidP="00EE60EF">
      <w:pPr>
        <w:rPr>
          <w:rFonts w:asciiTheme="minorHAnsi" w:eastAsiaTheme="majorEastAsia" w:hAnsiTheme="minorHAnsi" w:cstheme="majorBidi"/>
          <w:b/>
          <w:bCs/>
        </w:rPr>
      </w:pPr>
      <w:r w:rsidRPr="00C81282">
        <w:rPr>
          <w:rFonts w:asciiTheme="minorHAnsi" w:eastAsiaTheme="majorEastAsia" w:hAnsiTheme="minorHAnsi" w:cstheme="majorBidi"/>
          <w:b/>
          <w:bCs/>
        </w:rPr>
        <w:t>Title</w:t>
      </w:r>
    </w:p>
    <w:p w:rsidR="00EE60EF" w:rsidRDefault="00EE60EF" w:rsidP="00EE60EF">
      <w:r>
        <w:t>A dependency taxonomy for agile software development projects</w:t>
      </w:r>
    </w:p>
    <w:p w:rsidR="00EE60EF" w:rsidRDefault="00170C7C" w:rsidP="00EE60EF">
      <w:pPr>
        <w:pStyle w:val="Heading3"/>
      </w:pPr>
      <w:r>
        <w:t>Authors</w:t>
      </w:r>
    </w:p>
    <w:p w:rsidR="00EE60EF" w:rsidRDefault="00EE60EF" w:rsidP="00EE60EF">
      <w:r>
        <w:t xml:space="preserve">Diane </w:t>
      </w:r>
      <w:r w:rsidRPr="000467FE">
        <w:t>E. Strode</w:t>
      </w:r>
    </w:p>
    <w:p w:rsidR="00EE60EF" w:rsidRDefault="00EE60EF" w:rsidP="00EE60EF">
      <w:pPr>
        <w:pStyle w:val="Heading3"/>
      </w:pPr>
      <w:r>
        <w:t>Affiliation</w:t>
      </w:r>
    </w:p>
    <w:p w:rsidR="00EE60EF" w:rsidRDefault="00EE60EF" w:rsidP="00EE60EF">
      <w:r>
        <w:tab/>
        <w:t>Whitireia Polytechnic, New Zealand</w:t>
      </w:r>
    </w:p>
    <w:p w:rsidR="00EE60EF" w:rsidRDefault="00EE60EF" w:rsidP="00EE60EF">
      <w:pPr>
        <w:pStyle w:val="Heading3"/>
      </w:pPr>
      <w:r>
        <w:t>Address</w:t>
      </w:r>
    </w:p>
    <w:p w:rsidR="00EE60EF" w:rsidRDefault="00EE60EF" w:rsidP="00EE60EF">
      <w:pPr>
        <w:spacing w:before="0" w:after="0"/>
      </w:pPr>
      <w:r>
        <w:tab/>
        <w:t>Faculty of Business and Information Technology</w:t>
      </w:r>
    </w:p>
    <w:p w:rsidR="00EE60EF" w:rsidRDefault="00EE60EF" w:rsidP="00EE60EF">
      <w:pPr>
        <w:spacing w:before="0" w:after="0"/>
      </w:pPr>
      <w:r>
        <w:tab/>
        <w:t>Whitireia Polytechnic</w:t>
      </w:r>
    </w:p>
    <w:p w:rsidR="00EE60EF" w:rsidRDefault="00EE60EF" w:rsidP="00EE60EF">
      <w:pPr>
        <w:spacing w:before="0" w:after="0"/>
        <w:ind w:left="720"/>
      </w:pPr>
      <w:r>
        <w:t>Wi Neera Drive</w:t>
      </w:r>
    </w:p>
    <w:p w:rsidR="00EE60EF" w:rsidRDefault="00EE60EF" w:rsidP="00EE60EF">
      <w:pPr>
        <w:spacing w:before="0" w:after="0"/>
        <w:ind w:left="720"/>
      </w:pPr>
      <w:r>
        <w:t>Private Bag 50910</w:t>
      </w:r>
      <w:r>
        <w:br/>
        <w:t>Porirua City 5240</w:t>
      </w:r>
      <w:r>
        <w:br/>
        <w:t>New Zealand</w:t>
      </w:r>
      <w:r>
        <w:tab/>
      </w:r>
    </w:p>
    <w:p w:rsidR="00EE60EF" w:rsidRDefault="00EE60EF" w:rsidP="00EE60EF">
      <w:pPr>
        <w:pStyle w:val="Heading3"/>
      </w:pPr>
      <w:r>
        <w:t>Email</w:t>
      </w:r>
    </w:p>
    <w:p w:rsidR="00EE60EF" w:rsidRDefault="00B956B0" w:rsidP="00EE60EF">
      <w:hyperlink r:id="rId8" w:history="1">
        <w:r w:rsidR="00EE60EF" w:rsidRPr="002C3F2A">
          <w:rPr>
            <w:rStyle w:val="Hyperlink"/>
          </w:rPr>
          <w:t>diane.strode@alumni.unimelb.edu.au</w:t>
        </w:r>
      </w:hyperlink>
    </w:p>
    <w:p w:rsidR="00EE60EF" w:rsidRDefault="00EE60EF" w:rsidP="00EE60EF">
      <w:pPr>
        <w:pStyle w:val="Heading3"/>
      </w:pPr>
      <w:r>
        <w:t>Alternative email</w:t>
      </w:r>
    </w:p>
    <w:p w:rsidR="00EE60EF" w:rsidRDefault="00B956B0" w:rsidP="00EE60EF">
      <w:hyperlink r:id="rId9" w:history="1">
        <w:r w:rsidR="00EE60EF" w:rsidRPr="002C3F2A">
          <w:rPr>
            <w:rStyle w:val="Hyperlink"/>
          </w:rPr>
          <w:t>diane.strode@whitireia.ac.nz</w:t>
        </w:r>
      </w:hyperlink>
    </w:p>
    <w:p w:rsidR="00503AE3" w:rsidRPr="00503AE3" w:rsidRDefault="00503AE3" w:rsidP="008B1127">
      <w:pPr>
        <w:pStyle w:val="Heading3"/>
      </w:pPr>
      <w:r w:rsidRPr="00503AE3">
        <w:t>Acknowledgements</w:t>
      </w:r>
    </w:p>
    <w:p w:rsidR="00503AE3" w:rsidRPr="00503AE3" w:rsidRDefault="00503AE3" w:rsidP="00503AE3">
      <w:r>
        <w:t xml:space="preserve">The author acknowledges the research participants for informing this </w:t>
      </w:r>
      <w:r w:rsidR="004F49FA">
        <w:t>research with their experiences</w:t>
      </w:r>
      <w:r>
        <w:t xml:space="preserve"> and the anonymous reviewers for improving the article with their insightful advice.</w:t>
      </w:r>
    </w:p>
    <w:p w:rsidR="00335B55" w:rsidRDefault="00335B55" w:rsidP="00335B55">
      <w:pPr>
        <w:pStyle w:val="Heading3"/>
      </w:pPr>
      <w:r>
        <w:t>Author Biography</w:t>
      </w:r>
    </w:p>
    <w:p w:rsidR="00335B55" w:rsidRDefault="00335B55" w:rsidP="00335B55">
      <w:r w:rsidRPr="006641F5">
        <w:rPr>
          <w:rFonts w:cs="Times New Roman"/>
          <w:szCs w:val="20"/>
        </w:rPr>
        <w:t xml:space="preserve">Diane Strode is a Senior Lecturer in the Faculty of </w:t>
      </w:r>
      <w:r>
        <w:rPr>
          <w:rFonts w:cs="Times New Roman"/>
          <w:szCs w:val="20"/>
        </w:rPr>
        <w:t xml:space="preserve">Business and </w:t>
      </w:r>
      <w:r w:rsidRPr="006641F5">
        <w:rPr>
          <w:rFonts w:cs="Times New Roman"/>
          <w:szCs w:val="20"/>
        </w:rPr>
        <w:t>Information Technology at Whitireia Polytechnic, New Zealand. Her teaching and research address behavioural aspects of informat</w:t>
      </w:r>
      <w:r>
        <w:rPr>
          <w:rFonts w:cs="Times New Roman"/>
          <w:szCs w:val="20"/>
        </w:rPr>
        <w:t xml:space="preserve">ion technology project success, in </w:t>
      </w:r>
      <w:r w:rsidRPr="006641F5">
        <w:rPr>
          <w:rFonts w:cs="Times New Roman"/>
          <w:szCs w:val="20"/>
        </w:rPr>
        <w:t xml:space="preserve">particular </w:t>
      </w:r>
      <w:r>
        <w:rPr>
          <w:rFonts w:cs="Times New Roman"/>
          <w:szCs w:val="20"/>
        </w:rPr>
        <w:t xml:space="preserve">the influence of </w:t>
      </w:r>
      <w:r w:rsidRPr="006641F5">
        <w:rPr>
          <w:rFonts w:cs="Times New Roman"/>
          <w:szCs w:val="20"/>
        </w:rPr>
        <w:t xml:space="preserve">agile </w:t>
      </w:r>
      <w:r w:rsidRPr="00CF2A8E">
        <w:rPr>
          <w:rFonts w:cs="Times New Roman"/>
          <w:szCs w:val="20"/>
        </w:rPr>
        <w:t>so</w:t>
      </w:r>
      <w:r w:rsidR="001E6096">
        <w:rPr>
          <w:rFonts w:cs="Times New Roman"/>
          <w:szCs w:val="20"/>
        </w:rPr>
        <w:t xml:space="preserve">ftware development on projects </w:t>
      </w:r>
      <w:r w:rsidRPr="00CF2A8E">
        <w:rPr>
          <w:rFonts w:cs="Times New Roman"/>
          <w:szCs w:val="20"/>
        </w:rPr>
        <w:t xml:space="preserve">and organisations. </w:t>
      </w:r>
      <w:r>
        <w:rPr>
          <w:rFonts w:cs="Times New Roman"/>
          <w:szCs w:val="20"/>
        </w:rPr>
        <w:t xml:space="preserve">She has expertise in theory development related to project coordination. </w:t>
      </w:r>
      <w:r w:rsidRPr="00CF2A8E">
        <w:rPr>
          <w:rFonts w:cs="Times New Roman"/>
          <w:szCs w:val="20"/>
        </w:rPr>
        <w:t xml:space="preserve">Her work has appeared in the </w:t>
      </w:r>
      <w:r w:rsidRPr="00CF2A8E">
        <w:rPr>
          <w:rFonts w:cs="Times New Roman"/>
          <w:i/>
          <w:szCs w:val="20"/>
        </w:rPr>
        <w:t>Journal of Systems and Software</w:t>
      </w:r>
      <w:r w:rsidRPr="00CF2A8E">
        <w:rPr>
          <w:rFonts w:cs="Times New Roman"/>
          <w:szCs w:val="20"/>
        </w:rPr>
        <w:t xml:space="preserve"> and the </w:t>
      </w:r>
      <w:r w:rsidRPr="00CF2A8E">
        <w:rPr>
          <w:rFonts w:cs="Times New Roman"/>
          <w:i/>
          <w:szCs w:val="20"/>
        </w:rPr>
        <w:t>New Zealand Journal of Applied Computing and Information Technology</w:t>
      </w:r>
      <w:r>
        <w:rPr>
          <w:rFonts w:cs="Times New Roman"/>
          <w:szCs w:val="20"/>
        </w:rPr>
        <w:t xml:space="preserve">, in </w:t>
      </w:r>
      <w:r w:rsidRPr="00CF2A8E">
        <w:rPr>
          <w:rFonts w:cs="Times New Roman"/>
          <w:szCs w:val="20"/>
        </w:rPr>
        <w:t>books</w:t>
      </w:r>
      <w:r>
        <w:rPr>
          <w:rFonts w:cs="Times New Roman"/>
          <w:szCs w:val="20"/>
        </w:rPr>
        <w:t xml:space="preserve"> such as </w:t>
      </w:r>
      <w:r w:rsidRPr="00CF2A8E">
        <w:rPr>
          <w:rFonts w:cs="Times New Roman"/>
          <w:i/>
          <w:szCs w:val="20"/>
        </w:rPr>
        <w:t>Modern Techniques for Successful IT Project Management</w:t>
      </w:r>
      <w:r>
        <w:rPr>
          <w:rFonts w:cs="Times New Roman"/>
          <w:szCs w:val="20"/>
        </w:rPr>
        <w:t>,</w:t>
      </w:r>
      <w:r w:rsidRPr="00CF2A8E">
        <w:rPr>
          <w:rFonts w:cs="Times New Roman"/>
          <w:szCs w:val="20"/>
        </w:rPr>
        <w:t xml:space="preserve"> and </w:t>
      </w:r>
      <w:r>
        <w:rPr>
          <w:rFonts w:cs="Times New Roman"/>
          <w:szCs w:val="20"/>
        </w:rPr>
        <w:t>in</w:t>
      </w:r>
      <w:r w:rsidRPr="00CF2A8E">
        <w:rPr>
          <w:rFonts w:cs="Times New Roman"/>
          <w:szCs w:val="20"/>
        </w:rPr>
        <w:t xml:space="preserve"> </w:t>
      </w:r>
      <w:r>
        <w:rPr>
          <w:rFonts w:cs="Times New Roman"/>
          <w:szCs w:val="20"/>
        </w:rPr>
        <w:t>conference proceedings including</w:t>
      </w:r>
      <w:r w:rsidRPr="00CF2A8E">
        <w:rPr>
          <w:rFonts w:cs="Times New Roman"/>
          <w:szCs w:val="20"/>
        </w:rPr>
        <w:t xml:space="preserve"> HICSS, PACIS, ACIS, and CRWIG. </w:t>
      </w:r>
      <w:r>
        <w:rPr>
          <w:rFonts w:cs="Times New Roman"/>
          <w:szCs w:val="20"/>
        </w:rPr>
        <w:t xml:space="preserve">She reviews for </w:t>
      </w:r>
      <w:r w:rsidR="001E6096">
        <w:rPr>
          <w:rFonts w:cs="Times New Roman"/>
          <w:szCs w:val="20"/>
        </w:rPr>
        <w:t xml:space="preserve">the </w:t>
      </w:r>
      <w:r w:rsidRPr="005465FC">
        <w:rPr>
          <w:rFonts w:cs="Times New Roman"/>
          <w:i/>
          <w:szCs w:val="20"/>
        </w:rPr>
        <w:t xml:space="preserve">Journal of Systems and Software, Information and Management, Information Systems Frontiers, </w:t>
      </w:r>
      <w:r w:rsidRPr="005465FC">
        <w:rPr>
          <w:rFonts w:cs="Times New Roman"/>
          <w:szCs w:val="20"/>
        </w:rPr>
        <w:t xml:space="preserve">and </w:t>
      </w:r>
      <w:r w:rsidRPr="005465FC">
        <w:rPr>
          <w:rFonts w:cs="Times New Roman"/>
          <w:i/>
          <w:szCs w:val="20"/>
        </w:rPr>
        <w:t xml:space="preserve">Journal of </w:t>
      </w:r>
      <w:r>
        <w:rPr>
          <w:rFonts w:cs="Times New Roman"/>
          <w:i/>
          <w:szCs w:val="20"/>
        </w:rPr>
        <w:t xml:space="preserve">the Association of </w:t>
      </w:r>
      <w:r w:rsidRPr="005465FC">
        <w:rPr>
          <w:rFonts w:cs="Times New Roman"/>
          <w:i/>
          <w:szCs w:val="20"/>
        </w:rPr>
        <w:t>Information Systems.</w:t>
      </w:r>
      <w:r>
        <w:rPr>
          <w:rFonts w:cs="Times New Roman"/>
          <w:szCs w:val="20"/>
        </w:rPr>
        <w:t xml:space="preserve"> Diane </w:t>
      </w:r>
      <w:r w:rsidRPr="00CF2A8E">
        <w:rPr>
          <w:rFonts w:cs="Times New Roman"/>
          <w:szCs w:val="20"/>
        </w:rPr>
        <w:t>received her PhD in</w:t>
      </w:r>
      <w:r w:rsidRPr="006641F5">
        <w:rPr>
          <w:rFonts w:cs="Times New Roman"/>
          <w:szCs w:val="20"/>
        </w:rPr>
        <w:t xml:space="preserve"> Information Systems from Victoria University of Wellington</w:t>
      </w:r>
      <w:r>
        <w:rPr>
          <w:rFonts w:cs="Times New Roman"/>
          <w:szCs w:val="20"/>
        </w:rPr>
        <w:t>, New Zealand</w:t>
      </w:r>
      <w:r>
        <w:t xml:space="preserve">. </w:t>
      </w:r>
    </w:p>
    <w:p w:rsidR="00335B55" w:rsidRPr="00335B55" w:rsidRDefault="00335B55" w:rsidP="00335B55"/>
    <w:p w:rsidR="00212300" w:rsidRDefault="00F65CDE" w:rsidP="00F65CDE">
      <w:pPr>
        <w:pStyle w:val="Heading10"/>
        <w:jc w:val="center"/>
      </w:pPr>
      <w:bookmarkStart w:id="0" w:name="_GoBack"/>
      <w:bookmarkEnd w:id="0"/>
      <w:r>
        <w:lastRenderedPageBreak/>
        <w:t>A Dependency T</w:t>
      </w:r>
      <w:r w:rsidR="001F2EE4">
        <w:t xml:space="preserve">axonomy for </w:t>
      </w:r>
      <w:r>
        <w:t>Agile Software Development P</w:t>
      </w:r>
      <w:r w:rsidR="00212300">
        <w:t>rojects</w:t>
      </w:r>
    </w:p>
    <w:p w:rsidR="000467FE" w:rsidRPr="00212300" w:rsidRDefault="000467FE" w:rsidP="00212300">
      <w:pPr>
        <w:pStyle w:val="Heading20"/>
      </w:pPr>
      <w:r w:rsidRPr="00212300">
        <w:t>Abstract</w:t>
      </w:r>
    </w:p>
    <w:p w:rsidR="000467FE" w:rsidRDefault="00824CC5" w:rsidP="00154178">
      <w:r>
        <w:t>Agile software development</w:t>
      </w:r>
      <w:r w:rsidR="00F30EFE">
        <w:t xml:space="preserve"> </w:t>
      </w:r>
      <w:r w:rsidR="00CF6F7F">
        <w:t xml:space="preserve">is designed to achieve collaborative software development. </w:t>
      </w:r>
      <w:r w:rsidR="00BC37BF">
        <w:t>A</w:t>
      </w:r>
      <w:r w:rsidR="00CF7D53">
        <w:t xml:space="preserve"> supporting pillar of collaboration is effective coordination</w:t>
      </w:r>
      <w:r w:rsidR="00024459">
        <w:t xml:space="preserve">, which is </w:t>
      </w:r>
      <w:r>
        <w:t>necessary to manage d</w:t>
      </w:r>
      <w:r w:rsidR="000467FE">
        <w:t>ependencies in projects</w:t>
      </w:r>
      <w:r w:rsidR="00024459">
        <w:t xml:space="preserve">. </w:t>
      </w:r>
      <w:r w:rsidR="000467FE">
        <w:t xml:space="preserve">Understanding </w:t>
      </w:r>
      <w:r w:rsidR="0087505D">
        <w:t xml:space="preserve">the </w:t>
      </w:r>
      <w:r w:rsidR="005D47B2">
        <w:t>dependencies</w:t>
      </w:r>
      <w:r w:rsidR="0087505D">
        <w:t xml:space="preserve"> arising </w:t>
      </w:r>
      <w:r w:rsidR="000467FE">
        <w:t>in agile software development projects can help</w:t>
      </w:r>
      <w:r w:rsidR="009C61C2">
        <w:t xml:space="preserve"> practitioners choose</w:t>
      </w:r>
      <w:r w:rsidR="000467FE">
        <w:t xml:space="preserve"> appropriate </w:t>
      </w:r>
      <w:r>
        <w:t xml:space="preserve">coordinative </w:t>
      </w:r>
      <w:r w:rsidR="000467FE">
        <w:t xml:space="preserve">practices from the large </w:t>
      </w:r>
      <w:r w:rsidR="00A26A97">
        <w:t>number</w:t>
      </w:r>
      <w:r w:rsidR="000467FE">
        <w:t xml:space="preserve"> </w:t>
      </w:r>
      <w:r w:rsidR="00115D7D">
        <w:t xml:space="preserve">of practices </w:t>
      </w:r>
      <w:r w:rsidR="000467FE">
        <w:t>provide</w:t>
      </w:r>
      <w:r w:rsidR="00AC5F54">
        <w:t>d by the various agile methods</w:t>
      </w:r>
      <w:r w:rsidR="006901B7">
        <w:t>.</w:t>
      </w:r>
      <w:r w:rsidR="003A0BEC">
        <w:t xml:space="preserve"> </w:t>
      </w:r>
      <w:r w:rsidR="005D47B2">
        <w:t xml:space="preserve">To achieve this understanding, this </w:t>
      </w:r>
      <w:r w:rsidR="003A0BEC">
        <w:t>article analyses d</w:t>
      </w:r>
      <w:r w:rsidR="000467FE">
        <w:t xml:space="preserve">ependencies in </w:t>
      </w:r>
      <w:r w:rsidR="007F285F">
        <w:t xml:space="preserve">three </w:t>
      </w:r>
      <w:r w:rsidR="0082493F">
        <w:t>typical cases of</w:t>
      </w:r>
      <w:r w:rsidR="007F285F">
        <w:t xml:space="preserve"> </w:t>
      </w:r>
      <w:r w:rsidR="003A0BEC">
        <w:t>co-located agile software development</w:t>
      </w:r>
      <w:r w:rsidR="00F65CDE">
        <w:t xml:space="preserve"> and presents </w:t>
      </w:r>
      <w:r w:rsidR="003A0BEC">
        <w:t xml:space="preserve">the </w:t>
      </w:r>
      <w:r w:rsidR="000467FE">
        <w:t xml:space="preserve">dependencies </w:t>
      </w:r>
      <w:r w:rsidR="00024459">
        <w:t>as</w:t>
      </w:r>
      <w:r w:rsidR="000467FE">
        <w:t xml:space="preserve"> </w:t>
      </w:r>
      <w:r w:rsidR="00CF7D53">
        <w:t>a taxonomy</w:t>
      </w:r>
      <w:r w:rsidR="00AC5F54">
        <w:t xml:space="preserve"> </w:t>
      </w:r>
      <w:r w:rsidR="000467FE">
        <w:t xml:space="preserve">with decision rules for allocating dependencies into </w:t>
      </w:r>
      <w:r w:rsidR="00024459">
        <w:t>categories</w:t>
      </w:r>
      <w:r w:rsidR="000467FE">
        <w:t xml:space="preserve">. </w:t>
      </w:r>
      <w:r w:rsidR="00CF7D53">
        <w:t xml:space="preserve">Findings </w:t>
      </w:r>
      <w:r w:rsidR="00024459">
        <w:t xml:space="preserve">show that knowledge, process, and </w:t>
      </w:r>
      <w:r w:rsidR="00352F26">
        <w:t>resource</w:t>
      </w:r>
      <w:r w:rsidR="00024459">
        <w:t xml:space="preserve"> dependencies are present, </w:t>
      </w:r>
      <w:r w:rsidR="005D47B2">
        <w:t>with</w:t>
      </w:r>
      <w:r w:rsidR="00024459">
        <w:t xml:space="preserve"> kn</w:t>
      </w:r>
      <w:r w:rsidR="005D47B2">
        <w:t>owledge dependencies predominant</w:t>
      </w:r>
      <w:r w:rsidR="00024459">
        <w:t xml:space="preserve">. In addition, </w:t>
      </w:r>
      <w:r w:rsidR="00CF7D53">
        <w:t>there are agile practices</w:t>
      </w:r>
      <w:r w:rsidR="00F30EFE">
        <w:t xml:space="preserve"> with a coordinative</w:t>
      </w:r>
      <w:r w:rsidR="00CF7D53">
        <w:t xml:space="preserve"> </w:t>
      </w:r>
      <w:r w:rsidR="00F30EFE">
        <w:t xml:space="preserve">function </w:t>
      </w:r>
      <w:r w:rsidR="00CF7D53">
        <w:t xml:space="preserve">that address multiple </w:t>
      </w:r>
      <w:r w:rsidR="000467FE">
        <w:t xml:space="preserve">dependencies in </w:t>
      </w:r>
      <w:r w:rsidR="00024459">
        <w:t xml:space="preserve">these </w:t>
      </w:r>
      <w:r w:rsidR="00AC5F54">
        <w:t xml:space="preserve">agile software development </w:t>
      </w:r>
      <w:r w:rsidR="000467FE">
        <w:t>projects</w:t>
      </w:r>
      <w:r w:rsidR="00523BDC">
        <w:t xml:space="preserve">. </w:t>
      </w:r>
      <w:r w:rsidR="00AC5F54">
        <w:t xml:space="preserve">These practices would be a good choice for coordinating a project and </w:t>
      </w:r>
      <w:r w:rsidR="00AB7B5A">
        <w:t>supporting</w:t>
      </w:r>
      <w:r w:rsidR="00AC5F54">
        <w:t xml:space="preserve"> </w:t>
      </w:r>
      <w:r w:rsidR="00CF7D53">
        <w:t xml:space="preserve">collaboration in </w:t>
      </w:r>
      <w:r w:rsidR="00523BDC">
        <w:t>agile software project</w:t>
      </w:r>
      <w:r w:rsidR="00CF7D53">
        <w:t>s</w:t>
      </w:r>
      <w:r>
        <w:t xml:space="preserve">. </w:t>
      </w:r>
    </w:p>
    <w:p w:rsidR="000467FE" w:rsidRDefault="000467FE" w:rsidP="00212300">
      <w:pPr>
        <w:pStyle w:val="Heading20"/>
      </w:pPr>
      <w:r w:rsidRPr="000467FE">
        <w:t>Keywords</w:t>
      </w:r>
    </w:p>
    <w:p w:rsidR="00A01D13" w:rsidRDefault="000467FE" w:rsidP="00955F86">
      <w:r>
        <w:t>Agile software development, agile methods, Scrum, dependency, selecting agile practices</w:t>
      </w:r>
      <w:r w:rsidR="00212300">
        <w:t>, coordination mechanisms</w:t>
      </w:r>
      <w:r>
        <w:t>.</w:t>
      </w:r>
    </w:p>
    <w:p w:rsidR="00A01D13" w:rsidRDefault="00A01D13" w:rsidP="00955F86"/>
    <w:p w:rsidR="00CA6335" w:rsidRDefault="00A01D13" w:rsidP="00955F86">
      <w:pPr>
        <w:rPr>
          <w:sz w:val="22"/>
        </w:rPr>
      </w:pPr>
      <w:r>
        <w:rPr>
          <w:sz w:val="22"/>
          <w:highlight w:val="yellow"/>
        </w:rPr>
        <w:t>An</w:t>
      </w:r>
      <w:r w:rsidRPr="00A01D13">
        <w:rPr>
          <w:sz w:val="22"/>
          <w:highlight w:val="yellow"/>
        </w:rPr>
        <w:t xml:space="preserve"> abstract has no citations!</w:t>
      </w:r>
    </w:p>
    <w:p w:rsidR="00CA6335" w:rsidRPr="00CA6335" w:rsidRDefault="00CA6335" w:rsidP="00955F86">
      <w:pPr>
        <w:rPr>
          <w:sz w:val="22"/>
          <w:highlight w:val="yellow"/>
        </w:rPr>
      </w:pPr>
      <w:r w:rsidRPr="00CA6335">
        <w:rPr>
          <w:sz w:val="22"/>
          <w:highlight w:val="yellow"/>
        </w:rPr>
        <w:t>An abstract summarises ALL the content of the article, which includes:</w:t>
      </w:r>
    </w:p>
    <w:p w:rsidR="00CA6335" w:rsidRPr="00CA6335" w:rsidRDefault="00CA6335" w:rsidP="00CA6335">
      <w:pPr>
        <w:pStyle w:val="ListParagraph"/>
        <w:numPr>
          <w:ilvl w:val="0"/>
          <w:numId w:val="27"/>
        </w:numPr>
        <w:rPr>
          <w:sz w:val="22"/>
          <w:highlight w:val="yellow"/>
        </w:rPr>
      </w:pPr>
      <w:r w:rsidRPr="00CA6335">
        <w:rPr>
          <w:sz w:val="22"/>
          <w:highlight w:val="yellow"/>
        </w:rPr>
        <w:t>Topic of research</w:t>
      </w:r>
    </w:p>
    <w:p w:rsidR="00CA6335" w:rsidRPr="00CA6335" w:rsidRDefault="00CA6335" w:rsidP="00CA6335">
      <w:pPr>
        <w:pStyle w:val="ListParagraph"/>
        <w:numPr>
          <w:ilvl w:val="0"/>
          <w:numId w:val="27"/>
        </w:numPr>
        <w:rPr>
          <w:sz w:val="22"/>
          <w:highlight w:val="yellow"/>
        </w:rPr>
      </w:pPr>
      <w:r w:rsidRPr="00CA6335">
        <w:rPr>
          <w:sz w:val="22"/>
          <w:highlight w:val="yellow"/>
        </w:rPr>
        <w:t>Problem the research addresses</w:t>
      </w:r>
    </w:p>
    <w:p w:rsidR="00CA6335" w:rsidRPr="00CA6335" w:rsidRDefault="00CA6335" w:rsidP="00CA6335">
      <w:pPr>
        <w:pStyle w:val="ListParagraph"/>
        <w:numPr>
          <w:ilvl w:val="0"/>
          <w:numId w:val="27"/>
        </w:numPr>
        <w:rPr>
          <w:sz w:val="22"/>
          <w:highlight w:val="yellow"/>
        </w:rPr>
      </w:pPr>
      <w:r w:rsidRPr="00CA6335">
        <w:rPr>
          <w:sz w:val="22"/>
          <w:highlight w:val="yellow"/>
        </w:rPr>
        <w:t>Method for investigating the problem</w:t>
      </w:r>
    </w:p>
    <w:p w:rsidR="00CA6335" w:rsidRPr="00CA6335" w:rsidRDefault="00CA6335" w:rsidP="00CA6335">
      <w:pPr>
        <w:pStyle w:val="ListParagraph"/>
        <w:numPr>
          <w:ilvl w:val="0"/>
          <w:numId w:val="27"/>
        </w:numPr>
        <w:rPr>
          <w:sz w:val="22"/>
          <w:highlight w:val="yellow"/>
        </w:rPr>
      </w:pPr>
      <w:r w:rsidRPr="00CA6335">
        <w:rPr>
          <w:sz w:val="22"/>
          <w:highlight w:val="yellow"/>
        </w:rPr>
        <w:t>Key findings</w:t>
      </w:r>
    </w:p>
    <w:p w:rsidR="005D2D07" w:rsidRPr="00CA6335" w:rsidRDefault="00CA6335" w:rsidP="00CA6335">
      <w:pPr>
        <w:pStyle w:val="ListParagraph"/>
        <w:numPr>
          <w:ilvl w:val="0"/>
          <w:numId w:val="27"/>
        </w:numPr>
        <w:rPr>
          <w:sz w:val="22"/>
        </w:rPr>
      </w:pPr>
      <w:r w:rsidRPr="00CA6335">
        <w:rPr>
          <w:sz w:val="22"/>
          <w:highlight w:val="yellow"/>
        </w:rPr>
        <w:t>Contribution to theory and or practice</w:t>
      </w:r>
      <w:r w:rsidR="005D2D07">
        <w:br w:type="page"/>
      </w:r>
    </w:p>
    <w:p w:rsidR="000467FE" w:rsidRPr="00212300" w:rsidRDefault="000467FE" w:rsidP="00212300">
      <w:pPr>
        <w:pStyle w:val="Heading20"/>
      </w:pPr>
      <w:r w:rsidRPr="00212300">
        <w:lastRenderedPageBreak/>
        <w:t>Introduction</w:t>
      </w:r>
    </w:p>
    <w:p w:rsidR="005D47B2" w:rsidRDefault="006901B7" w:rsidP="005D47B2">
      <w:r>
        <w:t>A</w:t>
      </w:r>
      <w:r w:rsidR="000E3C0A">
        <w:t xml:space="preserve">gile methods </w:t>
      </w:r>
      <w:r w:rsidR="00EB225B">
        <w:t>are</w:t>
      </w:r>
      <w:r w:rsidR="000E3C0A">
        <w:t xml:space="preserve"> an effective class of systems development methodolo</w:t>
      </w:r>
      <w:r w:rsidR="00EB225B">
        <w:t>gy</w:t>
      </w:r>
      <w:r w:rsidR="00115D7D">
        <w:t xml:space="preserve"> that differs</w:t>
      </w:r>
      <w:r w:rsidR="00F30EFE">
        <w:t xml:space="preserve"> </w:t>
      </w:r>
      <w:r w:rsidR="00115D7D">
        <w:t xml:space="preserve">philosophically and practically </w:t>
      </w:r>
      <w:r w:rsidR="000E3C0A">
        <w:t xml:space="preserve">from prior development approaches </w:t>
      </w:r>
      <w:r w:rsidR="007E4A8A" w:rsidRPr="00F54AD0">
        <w:rPr>
          <w:highlight w:val="yellow"/>
        </w:rPr>
        <w:fldChar w:fldCharType="begin">
          <w:fldData xml:space="preserve">PEVuZE5vdGU+PENpdGU+PEF1dGhvcj5EeWJhPC9BdXRob3I+PFllYXI+MjAwODwvWWVhcj48UmVj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=
</w:fldData>
        </w:fldChar>
      </w:r>
      <w:r w:rsidR="00A01D13" w:rsidRPr="00F54AD0">
        <w:rPr>
          <w:highlight w:val="yellow"/>
        </w:rPr>
        <w:instrText xml:space="preserve"> ADDIN EN.CITE </w:instrText>
      </w:r>
      <w:r w:rsidR="00A01D13" w:rsidRPr="00F54AD0">
        <w:rPr>
          <w:highlight w:val="yellow"/>
        </w:rPr>
        <w:fldChar w:fldCharType="begin">
          <w:fldData xml:space="preserve">PEVuZE5vdGU+PENpdGU+PEF1dGhvcj5EeWJhPC9BdXRob3I+PFllYXI+MjAwODwvWWVhcj48UmVj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=
</w:fldData>
        </w:fldChar>
      </w:r>
      <w:r w:rsidR="00A01D13" w:rsidRPr="00F54AD0">
        <w:rPr>
          <w:highlight w:val="yellow"/>
        </w:rPr>
        <w:instrText xml:space="preserve"> ADDIN EN.CITE.DATA </w:instrText>
      </w:r>
      <w:r w:rsidR="00A01D13" w:rsidRPr="00F54AD0">
        <w:rPr>
          <w:highlight w:val="yellow"/>
        </w:rPr>
      </w:r>
      <w:r w:rsidR="00A01D13" w:rsidRPr="00F54AD0">
        <w:rPr>
          <w:highlight w:val="yellow"/>
        </w:rPr>
        <w:fldChar w:fldCharType="end"/>
      </w:r>
      <w:r w:rsidR="007E4A8A" w:rsidRPr="00F54AD0">
        <w:rPr>
          <w:highlight w:val="yellow"/>
        </w:rPr>
      </w:r>
      <w:r w:rsidR="007E4A8A" w:rsidRPr="00F54AD0">
        <w:rPr>
          <w:highlight w:val="yellow"/>
        </w:rPr>
        <w:fldChar w:fldCharType="separate"/>
      </w:r>
      <w:r w:rsidR="00A01D13" w:rsidRPr="00F54AD0">
        <w:rPr>
          <w:noProof/>
          <w:highlight w:val="yellow"/>
        </w:rPr>
        <w:t>(Dyba &amp; Dingsoyr, 2008; Iivari et al., 2004)</w:t>
      </w:r>
      <w:r w:rsidR="007E4A8A" w:rsidRPr="00F54AD0">
        <w:rPr>
          <w:highlight w:val="yellow"/>
        </w:rPr>
        <w:fldChar w:fldCharType="end"/>
      </w:r>
      <w:r w:rsidR="00115D7D" w:rsidRPr="00F54AD0">
        <w:rPr>
          <w:highlight w:val="yellow"/>
        </w:rPr>
        <w:t>.</w:t>
      </w:r>
      <w:r w:rsidR="00115D7D">
        <w:t xml:space="preserve"> D</w:t>
      </w:r>
      <w:r w:rsidR="009C61C2">
        <w:t>ue</w:t>
      </w:r>
      <w:r w:rsidR="000E3C0A">
        <w:t xml:space="preserve"> to their continued popularity and the way they have evolved to fit different contexts, </w:t>
      </w:r>
      <w:r w:rsidR="00E45C3F">
        <w:t xml:space="preserve">agile </w:t>
      </w:r>
      <w:r w:rsidR="000E3C0A">
        <w:t xml:space="preserve">methods have fundamentally changed the way software development projects are organised </w:t>
      </w:r>
      <w:r w:rsidR="007E4A8A" w:rsidRPr="00F54AD0">
        <w:rPr>
          <w:highlight w:val="yellow"/>
        </w:rPr>
        <w:fldChar w:fldCharType="begin"/>
      </w:r>
      <w:r w:rsidR="00A01D13" w:rsidRPr="00F54AD0">
        <w:rPr>
          <w:highlight w:val="yellow"/>
        </w:rPr>
        <w:instrText xml:space="preserve"> ADDIN EN.CITE &lt;EndNote&gt;&lt;Cite&gt;&lt;Author&gt;Wang&lt;/Author&gt;&lt;Year&gt;2012&lt;/Year&gt;&lt;RecNum&gt;1087&lt;/RecNum&gt;&lt;DisplayText&gt;(Stavru, 2014; Wang et al., 2012)&lt;/DisplayText&gt;&lt;record&gt;&lt;rec-number&gt;1087&lt;/rec-number&gt;&lt;foreign-keys&gt;&lt;key app="EN" db-id="rdpzfd0f2edpduewrz755azk22app2x5aews" timestamp="1379993274"&gt;1087&lt;/key&gt;&lt;/foreign-keys&gt;&lt;ref-type name="Journal Article"&gt;17&lt;/ref-type&gt;&lt;contributors&gt;&lt;authors&gt;&lt;author&gt;Wang, X&lt;/author&gt;&lt;author&gt;Conboy, K&lt;/author&gt;&lt;author&gt;Cawley, O&lt;/author&gt;&lt;/authors&gt;&lt;/contributors&gt;&lt;titles&gt;&lt;title&gt;&amp;quot;Leagile&amp;quot; software development: An experience report analysis of the application of lean approaches in agile software development&lt;/title&gt;&lt;secondary-title&gt;The Journal of Systems and Software&lt;/secondary-title&gt;&lt;/titles&gt;&lt;periodical&gt;&lt;full-title&gt;The Journal of Systems and Software&lt;/full-title&gt;&lt;/periodical&gt;&lt;pages&gt;1287-1299&lt;/pages&gt;&lt;volume&gt;85&lt;/volume&gt;&lt;number&gt;6&lt;/number&gt;&lt;dates&gt;&lt;year&gt;2012&lt;/year&gt;&lt;/dates&gt;&lt;urls&gt;&lt;/urls&gt;&lt;/record&gt;&lt;/Cite&gt;&lt;Cite&gt;&lt;Author&gt;Stavru&lt;/Author&gt;&lt;Year&gt;2014&lt;/Year&gt;&lt;RecNum&gt;1106&lt;/RecNum&gt;&lt;record&gt;&lt;rec-number&gt;1106&lt;/rec-number&gt;&lt;foreign-keys&gt;&lt;key app="EN" db-id="rdpzfd0f2edpduewrz755azk22app2x5aews" timestamp="1397720402"&gt;1106&lt;/key&gt;&lt;/foreign-keys&gt;&lt;ref-type name="Journal Article"&gt;17&lt;/ref-type&gt;&lt;contributors&gt;&lt;authors&gt;&lt;author&gt;Stavru, Stavros&lt;/author&gt;&lt;/authors&gt;&lt;/contributors&gt;&lt;titles&gt;&lt;title&gt;A critical examination of recent industrial surveys on agile method usage&lt;/title&gt;&lt;secondary-title&gt;The Journal of Systems and Software&lt;/secondary-title&gt;&lt;/titles&gt;&lt;periodical&gt;&lt;full-title&gt;The Journal of Systems and Software&lt;/full-title&gt;&lt;/periodical&gt;&lt;pages&gt;87-97&lt;/pages&gt;&lt;volume&gt;94&lt;/volume&gt;&lt;dates&gt;&lt;year&gt;2014&lt;/year&gt;&lt;/dates&gt;&lt;urls&gt;&lt;/urls&gt;&lt;electronic-resource-num&gt;http://dx.doi.org/10.1016/j.jss.2014.03.041&lt;/electronic-resource-num&gt;&lt;/record&gt;&lt;/Cite&gt;&lt;/EndNote&gt;</w:instrText>
      </w:r>
      <w:r w:rsidR="007E4A8A" w:rsidRPr="00F54AD0">
        <w:rPr>
          <w:highlight w:val="yellow"/>
        </w:rPr>
        <w:fldChar w:fldCharType="separate"/>
      </w:r>
      <w:r w:rsidR="00A01D13" w:rsidRPr="00F54AD0">
        <w:rPr>
          <w:noProof/>
          <w:highlight w:val="yellow"/>
        </w:rPr>
        <w:t>(Stavru, 2014; Wang et al., 2012)</w:t>
      </w:r>
      <w:r w:rsidR="007E4A8A" w:rsidRPr="00F54AD0">
        <w:rPr>
          <w:highlight w:val="yellow"/>
        </w:rPr>
        <w:fldChar w:fldCharType="end"/>
      </w:r>
      <w:r w:rsidR="00AF52AF" w:rsidRPr="00F54AD0">
        <w:rPr>
          <w:highlight w:val="yellow"/>
        </w:rPr>
        <w:t>.</w:t>
      </w:r>
      <w:r w:rsidR="000272E4">
        <w:t xml:space="preserve"> A</w:t>
      </w:r>
      <w:r w:rsidR="00AF52AF">
        <w:t>lthough</w:t>
      </w:r>
      <w:r w:rsidR="00741FB1">
        <w:t xml:space="preserve"> </w:t>
      </w:r>
      <w:r w:rsidR="000E3C0A">
        <w:t xml:space="preserve">originally designed for small co-located green-field projects, in the last </w:t>
      </w:r>
      <w:r w:rsidR="00EB225B">
        <w:t>decade</w:t>
      </w:r>
      <w:r w:rsidR="000E3C0A">
        <w:t xml:space="preserve"> </w:t>
      </w:r>
      <w:r w:rsidR="00741FB1">
        <w:t>agile methods</w:t>
      </w:r>
      <w:r w:rsidR="000E3C0A">
        <w:t xml:space="preserve"> have </w:t>
      </w:r>
      <w:r w:rsidR="00EB225B">
        <w:t xml:space="preserve">also </w:t>
      </w:r>
      <w:r w:rsidR="009C61C2">
        <w:t>been adapted for</w:t>
      </w:r>
      <w:r w:rsidR="000E3C0A">
        <w:t xml:space="preserve"> large projects, globally distributed projects, and legacy conversion projects </w:t>
      </w:r>
      <w:r w:rsidR="007E4A8A">
        <w:fldChar w:fldCharType="begin"/>
      </w:r>
      <w:r w:rsidR="00A01D13">
        <w:instrText xml:space="preserve"> ADDIN EN.CITE &lt;EndNote&gt;&lt;Cite&gt;&lt;Author&gt;Ramesh&lt;/Author&gt;&lt;Year&gt;2006&lt;/Year&gt;&lt;RecNum&gt;1088&lt;/RecNum&gt;&lt;DisplayText&gt;(Ramesh et al., 2006; Schnitter &amp;amp; Mackert, 2011)&lt;/DisplayText&gt;&lt;record&gt;&lt;rec-number&gt;1088&lt;/rec-number&gt;&lt;foreign-keys&gt;&lt;key app="EN" db-id="rdpzfd0f2edpduewrz755azk22app2x5aews" timestamp="1379995601"&gt;1088&lt;/key&gt;&lt;/foreign-keys&gt;&lt;ref-type name="Journal Article"&gt;17&lt;/ref-type&gt;&lt;contributors&gt;&lt;authors&gt;&lt;author&gt;Ramesh, Balasubramaniam&lt;/author&gt;&lt;author&gt;Cao, Lan&lt;/author&gt;&lt;author&gt;Mohan, K&lt;/author&gt;&lt;author&gt;Xu, P&lt;/author&gt;&lt;/authors&gt;&lt;/contributors&gt;&lt;titles&gt;&lt;title&gt;Can distributed software development be agile?&lt;/title&gt;&lt;secondary-title&gt;Communications of the ACM&lt;/secondary-title&gt;&lt;/titles&gt;&lt;periodical&gt;&lt;full-title&gt;Communications of the ACM&lt;/full-title&gt;&lt;/periodical&gt;&lt;volume&gt;49&lt;/volume&gt;&lt;number&gt;10&lt;/number&gt;&lt;dates&gt;&lt;year&gt;2006&lt;/year&gt;&lt;/dates&gt;&lt;urls&gt;&lt;/urls&gt;&lt;/record&gt;&lt;/Cite&gt;&lt;Cite&gt;&lt;Author&gt;Schnitter&lt;/Author&gt;&lt;Year&gt;2011&lt;/Year&gt;&lt;RecNum&gt;1090&lt;/RecNum&gt;&lt;record&gt;&lt;rec-number&gt;1090&lt;/rec-number&gt;&lt;foreign-keys&gt;&lt;key app="EN" db-id="rdpzfd0f2edpduewrz755azk22app2x5aews" timestamp="1379996707"&gt;1090&lt;/key&gt;&lt;/foreign-keys&gt;&lt;ref-type name="Book Section"&gt;5&lt;/ref-type&gt;&lt;contributors&gt;&lt;authors&gt;&lt;author&gt;Schnitter, J&lt;/author&gt;&lt;author&gt;Mackert, O&lt;/author&gt;&lt;/authors&gt;&lt;secondary-authors&gt;&lt;author&gt;Maciaszek, L.A.&lt;/author&gt;&lt;author&gt;Loucopoulos, P&lt;/author&gt;&lt;/secondary-authors&gt;&lt;/contributors&gt;&lt;titles&gt;&lt;title&gt;Large-scale agile software development at SAP AG&lt;/title&gt;&lt;secondary-title&gt;Evaluation of Novel Approaches to Software Engineering. Communications in Computer and Information Science&lt;/secondary-title&gt;&lt;/titles&gt;&lt;pages&gt;209-220&lt;/pages&gt;&lt;volume&gt;230&lt;/volume&gt;&lt;number&gt;230&lt;/number&gt;&lt;dates&gt;&lt;year&gt;2011&lt;/year&gt;&lt;/dates&gt;&lt;pub-location&gt;Heidelberg Berlin&lt;/pub-location&gt;&lt;publisher&gt;Springer&lt;/publisher&gt;&lt;urls&gt;&lt;/urls&gt;&lt;/record&gt;&lt;/Cite&gt;&lt;/EndNote&gt;</w:instrText>
      </w:r>
      <w:r w:rsidR="007E4A8A">
        <w:fldChar w:fldCharType="separate"/>
      </w:r>
      <w:r w:rsidR="00A01D13">
        <w:rPr>
          <w:noProof/>
        </w:rPr>
        <w:t>(Ramesh et al., 2006; Schnitter &amp; Mackert, 2011)</w:t>
      </w:r>
      <w:r w:rsidR="007E4A8A">
        <w:fldChar w:fldCharType="end"/>
      </w:r>
      <w:r w:rsidR="000E3C0A">
        <w:t>.</w:t>
      </w:r>
      <w:r w:rsidR="00890BE5">
        <w:t xml:space="preserve"> When practitioners adopt one of the agile methods, such as</w:t>
      </w:r>
      <w:r>
        <w:t xml:space="preserve"> Scrum, Extreme Programming, </w:t>
      </w:r>
      <w:r w:rsidR="009C61C2">
        <w:t>a</w:t>
      </w:r>
      <w:r w:rsidR="00890BE5">
        <w:t xml:space="preserve"> hybrid method, </w:t>
      </w:r>
      <w:r>
        <w:t xml:space="preserve">or any </w:t>
      </w:r>
      <w:r w:rsidR="00877BC0">
        <w:t>assemblage</w:t>
      </w:r>
      <w:r w:rsidR="00681D0C">
        <w:t xml:space="preserve"> of agile practices </w:t>
      </w:r>
      <w:r w:rsidR="00890BE5">
        <w:t xml:space="preserve">this is referred to as agile software development.  </w:t>
      </w:r>
    </w:p>
    <w:p w:rsidR="00F54AD0" w:rsidRDefault="00F54AD0" w:rsidP="005D47B2">
      <w:r w:rsidRPr="00F54AD0">
        <w:rPr>
          <w:highlight w:val="yellow"/>
        </w:rPr>
        <w:t xml:space="preserve">A paragraph </w:t>
      </w:r>
      <w:r>
        <w:rPr>
          <w:highlight w:val="yellow"/>
        </w:rPr>
        <w:t xml:space="preserve">should cover a single topic; </w:t>
      </w:r>
      <w:r w:rsidRPr="00F54AD0">
        <w:rPr>
          <w:highlight w:val="yellow"/>
        </w:rPr>
        <w:t xml:space="preserve">usually starts with a topic sentence, has </w:t>
      </w:r>
      <w:r>
        <w:rPr>
          <w:highlight w:val="yellow"/>
        </w:rPr>
        <w:t>some sentences</w:t>
      </w:r>
      <w:r w:rsidRPr="00F54AD0">
        <w:rPr>
          <w:highlight w:val="yellow"/>
        </w:rPr>
        <w:t xml:space="preserve"> that support or explain the topic sentence, has a concluding sentence</w:t>
      </w:r>
      <w:r>
        <w:t>.</w:t>
      </w:r>
    </w:p>
    <w:p w:rsidR="005D47B2" w:rsidRDefault="00681D0C" w:rsidP="005D47B2">
      <w:r>
        <w:t xml:space="preserve">A known problem when adopting agile software development is deciding what agile practices to </w:t>
      </w:r>
      <w:r w:rsidR="009C61C2">
        <w:t>adopt</w:t>
      </w:r>
      <w:r>
        <w:t xml:space="preserve"> </w:t>
      </w:r>
      <w:r>
        <w:fldChar w:fldCharType="begin"/>
      </w:r>
      <w:r w:rsidR="00A01D13">
        <w:instrText xml:space="preserve"> ADDIN EN.CITE &lt;EndNote&gt;&lt;Cite&gt;&lt;Author&gt;Meyer&lt;/Author&gt;&lt;Year&gt;2014&lt;/Year&gt;&lt;RecNum&gt;1129&lt;/RecNum&gt;&lt;DisplayText&gt;(Meyer, 2014)&lt;/DisplayText&gt;&lt;record&gt;&lt;rec-number&gt;1129&lt;/rec-number&gt;&lt;foreign-keys&gt;&lt;key app="EN" db-id="rdpzfd0f2edpduewrz755azk22app2x5aews" timestamp="1401157175"&gt;1129&lt;/key&gt;&lt;/foreign-keys&gt;&lt;ref-type name="Book"&gt;6&lt;/ref-type&gt;&lt;contributors&gt;&lt;authors&gt;&lt;author&gt;Meyer, Bertrand&lt;/author&gt;&lt;/authors&gt;&lt;/contributors&gt;&lt;titles&gt;&lt;title&gt;Agile! The good, the hype and the ugly&lt;/title&gt;&lt;/titles&gt;&lt;pages&gt;170&lt;/pages&gt;&lt;dates&gt;&lt;year&gt;2014&lt;/year&gt;&lt;/dates&gt;&lt;pub-location&gt;Switzerland&lt;/pub-location&gt;&lt;publisher&gt;Springer&lt;/publisher&gt;&lt;urls&gt;&lt;/urls&gt;&lt;/record&gt;&lt;/Cite&gt;&lt;/EndNote&gt;</w:instrText>
      </w:r>
      <w:r>
        <w:fldChar w:fldCharType="separate"/>
      </w:r>
      <w:r w:rsidR="00A01D13">
        <w:rPr>
          <w:noProof/>
        </w:rPr>
        <w:t>(Meyer, 2014)</w:t>
      </w:r>
      <w:r>
        <w:fldChar w:fldCharType="end"/>
      </w:r>
      <w:r>
        <w:t>.</w:t>
      </w:r>
      <w:r w:rsidR="005D47B2" w:rsidRPr="005D47B2">
        <w:t xml:space="preserve"> </w:t>
      </w:r>
      <w:r w:rsidR="005D47B2">
        <w:t xml:space="preserve">When agile methods were first proposed, there was a belief that the practices from a particular method (e.g. pair programming, daily stand-up meetings, test-driven development, creating stories) needed to be adopted as a whole, otherwise the advantages of the agile method might be lost since the practices comprising a method interact with and support one another </w:t>
      </w:r>
      <w:r w:rsidR="005D47B2">
        <w:fldChar w:fldCharType="begin"/>
      </w:r>
      <w:r w:rsidR="00A01D13">
        <w:instrText xml:space="preserve"> ADDIN EN.CITE &lt;EndNote&gt;&lt;Cite&gt;&lt;Author&gt;Beck&lt;/Author&gt;&lt;Year&gt;2000&lt;/Year&gt;&lt;RecNum&gt;38&lt;/RecNum&gt;&lt;DisplayText&gt;(Beck, 2000; Schwaber &amp;amp; Beedle, 2002)&lt;/DisplayText&gt;&lt;record&gt;&lt;rec-number&gt;38&lt;/rec-number&gt;&lt;foreign-keys&gt;&lt;key app="EN" db-id="rdpzfd0f2edpduewrz755azk22app2x5aews" timestamp="0"&gt;38&lt;/key&gt;&lt;/foreign-keys&gt;&lt;ref-type name="Book"&gt;6&lt;/ref-type&gt;&lt;contributors&gt;&lt;authors&gt;&lt;author&gt;Beck, Kent&lt;/author&gt;&lt;/authors&gt;&lt;/contributors&gt;&lt;titles&gt;&lt;title&gt;Extreme Programming Explained: Embrace Change&lt;/title&gt;&lt;secondary-title&gt;The XP series&lt;/secondary-title&gt;&lt;/titles&gt;&lt;keywords&gt;&lt;keyword&gt;agile methods&lt;/keyword&gt;&lt;/keywords&gt;&lt;dates&gt;&lt;year&gt;2000&lt;/year&gt;&lt;/dates&gt;&lt;pub-location&gt;Boston&lt;/pub-location&gt;&lt;publisher&gt;Addison-Wesley&lt;/publisher&gt;&lt;isbn&gt;0201616416&lt;/isbn&gt;&lt;urls&gt;&lt;/urls&gt;&lt;/record&gt;&lt;/Cite&gt;&lt;Cite&gt;&lt;Author&gt;Schwaber&lt;/Author&gt;&lt;Year&gt;2002&lt;/Year&gt;&lt;RecNum&gt;32&lt;/RecNum&gt;&lt;record&gt;&lt;rec-number&gt;32&lt;/rec-number&gt;&lt;foreign-keys&gt;&lt;key app="EN" db-id="rdpzfd0f2edpduewrz755azk22app2x5aews" timestamp="0"&gt;32&lt;/key&gt;&lt;/foreign-keys&gt;&lt;ref-type name="Book"&gt;6&lt;/ref-type&gt;&lt;contributors&gt;&lt;authors&gt;&lt;author&gt;Schwaber, K&lt;/author&gt;&lt;author&gt;Beedle, M&lt;/author&gt;&lt;/authors&gt;&lt;/contributors&gt;&lt;titles&gt;&lt;title&gt;Agile software development with Scrum&lt;/title&gt;&lt;secondary-title&gt;Agile Software Development&lt;/secondary-title&gt;&lt;/titles&gt;&lt;keywords&gt;&lt;keyword&gt;agile methods&lt;/keyword&gt;&lt;/keywords&gt;&lt;dates&gt;&lt;year&gt;2002&lt;/year&gt;&lt;/dates&gt;&lt;pub-location&gt;Upper Saddle River, New Jersey&lt;/pub-location&gt;&lt;publisher&gt;Prentice Hall&lt;/publisher&gt;&lt;isbn&gt;0-13-067634-9&lt;/isbn&gt;&lt;urls&gt;&lt;/urls&gt;&lt;/record&gt;&lt;/Cite&gt;&lt;/EndNote&gt;</w:instrText>
      </w:r>
      <w:r w:rsidR="005D47B2">
        <w:fldChar w:fldCharType="separate"/>
      </w:r>
      <w:r w:rsidR="00A01D13">
        <w:rPr>
          <w:noProof/>
        </w:rPr>
        <w:t>(Beck, 2000; Schwaber &amp; Beedle, 2002)</w:t>
      </w:r>
      <w:r w:rsidR="005D47B2">
        <w:fldChar w:fldCharType="end"/>
      </w:r>
      <w:r w:rsidR="005D47B2">
        <w:t xml:space="preserve">. As agile method adoption increased, practitioners nevertheless, “mixed and matched” practices from different methods to suit project contingencies </w:t>
      </w:r>
      <w:r w:rsidR="005D47B2">
        <w:fldChar w:fldCharType="begin">
          <w:fldData xml:space="preserve">PEVuZE5vdGU+PENpdGU+PEF1dGhvcj5XYW5nPC9BdXRob3I+PFllYXI+MjAxMjwvWWVhcj48UmVj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</w:fldData>
        </w:fldChar>
      </w:r>
      <w:r w:rsidR="00A01D13">
        <w:instrText xml:space="preserve"> ADDIN EN.CITE </w:instrText>
      </w:r>
      <w:r w:rsidR="00A01D13">
        <w:fldChar w:fldCharType="begin">
          <w:fldData xml:space="preserve">PEVuZE5vdGU+PENpdGU+PEF1dGhvcj5XYW5nPC9BdXRob3I+PFllYXI+MjAxMjwvWWVhcj48UmVj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</w:fldData>
        </w:fldChar>
      </w:r>
      <w:r w:rsidR="00A01D13">
        <w:instrText xml:space="preserve"> ADDIN EN.CITE.DATA </w:instrText>
      </w:r>
      <w:r w:rsidR="00A01D13">
        <w:fldChar w:fldCharType="end"/>
      </w:r>
      <w:r w:rsidR="005D47B2">
        <w:fldChar w:fldCharType="separate"/>
      </w:r>
      <w:r w:rsidR="00A01D13">
        <w:rPr>
          <w:noProof/>
        </w:rPr>
        <w:t>(Conboy &amp; Fitzgerald, 2007; Fitzgerald et al., 2006; Wang et al., 2012)</w:t>
      </w:r>
      <w:r w:rsidR="005D47B2">
        <w:fldChar w:fldCharType="end"/>
      </w:r>
      <w:r w:rsidR="005D47B2">
        <w:t xml:space="preserve"> with little understanding of the </w:t>
      </w:r>
      <w:r w:rsidR="000E07E9">
        <w:t>utility</w:t>
      </w:r>
      <w:r w:rsidR="005D47B2">
        <w:t xml:space="preserve"> of </w:t>
      </w:r>
      <w:r w:rsidR="006B3BE6">
        <w:t>combining different practices i</w:t>
      </w:r>
      <w:r w:rsidR="0082493F">
        <w:t>n their projects.</w:t>
      </w:r>
      <w:r w:rsidR="005D47B2">
        <w:t xml:space="preserve"> </w:t>
      </w:r>
    </w:p>
    <w:p w:rsidR="000E3C0A" w:rsidRDefault="000E3C0A" w:rsidP="000E3C0A">
      <w:r>
        <w:t xml:space="preserve">Agile methods focus on </w:t>
      </w:r>
      <w:r w:rsidR="00AF52AF">
        <w:t xml:space="preserve">collaborative </w:t>
      </w:r>
      <w:r>
        <w:t>teamwork</w:t>
      </w:r>
      <w:r w:rsidR="00523BDC">
        <w:t xml:space="preserve"> and collaboration with customers to achieve</w:t>
      </w:r>
      <w:r>
        <w:t xml:space="preserve"> </w:t>
      </w:r>
      <w:r w:rsidR="00AF52AF">
        <w:t xml:space="preserve">early delivery of quality </w:t>
      </w:r>
      <w:r w:rsidR="00EB225B">
        <w:t>software</w:t>
      </w:r>
      <w:r w:rsidR="00D30A33">
        <w:t xml:space="preserve"> </w:t>
      </w:r>
      <w:r w:rsidR="00D30A33">
        <w:fldChar w:fldCharType="begin"/>
      </w:r>
      <w:r w:rsidR="00A01D13">
        <w:instrText xml:space="preserve"> ADDIN EN.CITE &lt;EndNote&gt;&lt;Cite&gt;&lt;Author&gt;Cockburn&lt;/Author&gt;&lt;Year&gt;2002&lt;/Year&gt;&lt;RecNum&gt;35&lt;/RecNum&gt;&lt;DisplayText&gt;(Cockburn, 2002)&lt;/DisplayText&gt;&lt;record&gt;&lt;rec-number&gt;35&lt;/rec-number&gt;&lt;foreign-keys&gt;&lt;key app="EN" db-id="rdpzfd0f2edpduewrz755azk22app2x5aews" timestamp="0"&gt;35&lt;/key&gt;&lt;/foreign-keys&gt;&lt;ref-type name="Book"&gt;6&lt;/ref-type&gt;&lt;contributors&gt;&lt;authors&gt;&lt;author&gt;Cockburn, A&lt;/author&gt;&lt;/authors&gt;&lt;/contributors&gt;&lt;titles&gt;&lt;title&gt;Agile Software Development&lt;/title&gt;&lt;/titles&gt;&lt;keywords&gt;&lt;keyword&gt;agile methods&lt;/keyword&gt;&lt;/keywords&gt;&lt;dates&gt;&lt;year&gt;2002&lt;/year&gt;&lt;/dates&gt;&lt;pub-location&gt;Boston&lt;/pub-location&gt;&lt;publisher&gt;Addison-Wesley&lt;/publisher&gt;&lt;isbn&gt;0-201-69969-9&lt;/isbn&gt;&lt;urls&gt;&lt;/urls&gt;&lt;/record&gt;&lt;/Cite&gt;&lt;/EndNote&gt;</w:instrText>
      </w:r>
      <w:r w:rsidR="00D30A33">
        <w:fldChar w:fldCharType="separate"/>
      </w:r>
      <w:r w:rsidR="00A01D13">
        <w:rPr>
          <w:noProof/>
        </w:rPr>
        <w:t>(Cockburn, 2002)</w:t>
      </w:r>
      <w:r w:rsidR="00D30A33">
        <w:fldChar w:fldCharType="end"/>
      </w:r>
      <w:r w:rsidR="00523BDC">
        <w:t xml:space="preserve">. </w:t>
      </w:r>
      <w:r w:rsidR="00AB7B5A">
        <w:t xml:space="preserve">An agile software development project team, like any project team, </w:t>
      </w:r>
      <w:r w:rsidR="00664D4D">
        <w:t>c</w:t>
      </w:r>
      <w:r w:rsidR="00AB7B5A">
        <w:t>ollaborate</w:t>
      </w:r>
      <w:r w:rsidR="00664D4D">
        <w:t>s</w:t>
      </w:r>
      <w:r w:rsidR="00AB7B5A">
        <w:t xml:space="preserve"> effectively </w:t>
      </w:r>
      <w:r w:rsidR="00664D4D">
        <w:t xml:space="preserve">using </w:t>
      </w:r>
      <w:r w:rsidR="00AB7B5A">
        <w:t>mechanisms for coordinating their interdependent work.</w:t>
      </w:r>
      <w:r w:rsidR="009C77A4">
        <w:t xml:space="preserve"> </w:t>
      </w:r>
      <w:r w:rsidR="00E34140">
        <w:t>Coordination breakdowns</w:t>
      </w:r>
      <w:r>
        <w:t xml:space="preserve"> are a major problem in software development </w:t>
      </w:r>
      <w:r w:rsidR="007E4A8A">
        <w:fldChar w:fldCharType="begin">
          <w:fldData xml:space="preserve">PEVuZE5vdGU+PENpdGU+PEF1dGhvcj5DdXJ0aXM8L0F1dGhvcj48WWVhcj4xOTg4PC9ZZWFyPjxS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</w:fldData>
        </w:fldChar>
      </w:r>
      <w:r w:rsidR="00A01D13">
        <w:instrText xml:space="preserve"> ADDIN EN.CITE </w:instrText>
      </w:r>
      <w:r w:rsidR="00A01D13">
        <w:fldChar w:fldCharType="begin">
          <w:fldData xml:space="preserve">PEVuZE5vdGU+PENpdGU+PEF1dGhvcj5DdXJ0aXM8L0F1dGhvcj48WWVhcj4xOTg4PC9ZZWFyPjxS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</w:fldData>
        </w:fldChar>
      </w:r>
      <w:r w:rsidR="00A01D13">
        <w:instrText xml:space="preserve"> ADDIN EN.CITE.DATA </w:instrText>
      </w:r>
      <w:r w:rsidR="00A01D13">
        <w:fldChar w:fldCharType="end"/>
      </w:r>
      <w:r w:rsidR="007E4A8A">
        <w:fldChar w:fldCharType="separate"/>
      </w:r>
      <w:r w:rsidR="00A01D13">
        <w:rPr>
          <w:noProof/>
        </w:rPr>
        <w:t>(Curtis et al., 1988; Herbsleb, 2007; Kraut &amp; Streeter, 1995)</w:t>
      </w:r>
      <w:r w:rsidR="007E4A8A">
        <w:fldChar w:fldCharType="end"/>
      </w:r>
      <w:r>
        <w:t xml:space="preserve">. </w:t>
      </w:r>
      <w:r w:rsidR="001C115C">
        <w:t xml:space="preserve">This problem was articulated by </w:t>
      </w:r>
      <w:r>
        <w:t xml:space="preserve">Nidumolu </w:t>
      </w:r>
      <w:r w:rsidR="005D47B2">
        <w:t xml:space="preserve">who </w:t>
      </w:r>
      <w:r>
        <w:t>asked, “How can software development projects be coordinated more effectively i</w:t>
      </w:r>
      <w:r w:rsidR="00EB225B">
        <w:t>n the presence of uncertainty?”</w:t>
      </w:r>
      <w:r w:rsidR="007E4A8A">
        <w:fldChar w:fldCharType="begin"/>
      </w:r>
      <w:r w:rsidR="00A01D13">
        <w:instrText xml:space="preserve"> ADDIN EN.CITE &lt;EndNote&gt;&lt;Cite&gt;&lt;Author&gt;Nidumolu&lt;/Author&gt;&lt;Year&gt;1995&lt;/Year&gt;&lt;RecNum&gt;599&lt;/RecNum&gt;&lt;Suffix&gt;`, p. 213&lt;/Suffix&gt;&lt;DisplayText&gt;(Nidumolu, 1995, p. 213)&lt;/DisplayText&gt;&lt;record&gt;&lt;rec-number&gt;599&lt;/rec-number&gt;&lt;foreign-keys&gt;&lt;key app="EN" db-id="rdpzfd0f2edpduewrz755azk22app2x5aews" timestamp="0"&gt;599&lt;/key&gt;&lt;/foreign-keys&gt;&lt;ref-type name="Journal Article"&gt;17&lt;/ref-type&gt;&lt;contributors&gt;&lt;authors&gt;&lt;author&gt;Sarma Nidumolu&lt;/author&gt;&lt;/authors&gt;&lt;/contributors&gt;&lt;titles&gt;&lt;title&gt;The effect of coordination and uncertainty on software project performance: Residual performance risk as an intervening variable&lt;/title&gt;&lt;secondary-title&gt;Information Systems Research&lt;/secondary-title&gt;&lt;/titles&gt;&lt;periodical&gt;&lt;full-title&gt;Information Systems Research&lt;/full-title&gt;&lt;/periodical&gt;&lt;pages&gt;191-219&lt;/pages&gt;&lt;volume&gt;6&lt;/volume&gt;&lt;number&gt;3&lt;/number&gt;&lt;keywords&gt;&lt;keyword&gt;performance risk&lt;/keyword&gt;&lt;keyword&gt;project uncertainty&lt;/keyword&gt;&lt;keyword&gt;vertical coordination&lt;/keyword&gt;&lt;keyword&gt;horizontal coordination&lt;/keyword&gt;&lt;keyword&gt;project performance&lt;/keyword&gt;&lt;/keywords&gt;&lt;dates&gt;&lt;year&gt;1995&lt;/year&gt;&lt;/dates&gt;&lt;urls&gt;&lt;/urls&gt;&lt;/record&gt;&lt;/Cite&gt;&lt;/EndNote&gt;</w:instrText>
      </w:r>
      <w:r w:rsidR="007E4A8A">
        <w:fldChar w:fldCharType="separate"/>
      </w:r>
      <w:r w:rsidR="00A01D13">
        <w:rPr>
          <w:noProof/>
        </w:rPr>
        <w:t>(Nidumolu, 1995, p. 213)</w:t>
      </w:r>
      <w:r w:rsidR="007E4A8A">
        <w:fldChar w:fldCharType="end"/>
      </w:r>
      <w:r>
        <w:t xml:space="preserve">. Given that agile methods were designed to support development in changeable and uncertain environments, arguably </w:t>
      </w:r>
      <w:r w:rsidR="00441953">
        <w:t xml:space="preserve">they </w:t>
      </w:r>
      <w:r>
        <w:t xml:space="preserve">provide a solution to this coordination problem </w:t>
      </w:r>
      <w:r w:rsidR="007E4A8A">
        <w:fldChar w:fldCharType="begin"/>
      </w:r>
      <w:r w:rsidR="00A01D13">
        <w:instrText xml:space="preserve"> ADDIN EN.CITE &lt;EndNote&gt;&lt;Cite&gt;&lt;Author&gt;Pries-Heje&lt;/Author&gt;&lt;Year&gt;2011&lt;/Year&gt;&lt;RecNum&gt;1031&lt;/RecNum&gt;&lt;DisplayText&gt;(Pries-Heje &amp;amp; Pries-Heje, 2011; Strode et al., 2012)&lt;/DisplayText&gt;&lt;record&gt;&lt;rec-number&gt;1031&lt;/rec-number&gt;&lt;foreign-keys&gt;&lt;key app="EN" db-id="rdpzfd0f2edpduewrz755azk22app2x5aews" timestamp="1318569112"&gt;1031&lt;/key&gt;&lt;/foreign-keys&gt;&lt;ref-type name="Electronic Book Section"&gt;60&lt;/ref-type&gt;&lt;contributors&gt;&lt;authors&gt;&lt;author&gt;Pries-Heje, Lene&lt;/author&gt;&lt;author&gt;Pries-Heje, Jan&lt;/author&gt;&lt;/authors&gt;&lt;/contributors&gt;&lt;titles&gt;&lt;title&gt;Why Scrum works. &lt;/title&gt;&lt;secondary-title&gt;Proceedings of the Agile Conference 2011, Salt Lake City, UT&lt;/secondary-title&gt;&lt;/titles&gt;&lt;pages&gt;20-28&lt;/pages&gt;&lt;dates&gt;&lt;year&gt;2011&lt;/year&gt;&lt;/dates&gt;&lt;publisher&gt;IEEE Xplore digital library&lt;/publisher&gt;&lt;urls&gt;&lt;/urls&gt;&lt;electronic-resource-num&gt;10.1109/AGILE.2011.34&lt;/electronic-resource-num&gt;&lt;/record&gt;&lt;/Cite&gt;&lt;Cite&gt;&lt;Author&gt;Strode&lt;/Author&gt;&lt;Year&gt;2012&lt;/Year&gt;&lt;RecNum&gt;1057&lt;/RecNum&gt;&lt;record&gt;&lt;rec-number&gt;1057&lt;/rec-number&gt;&lt;foreign-keys&gt;&lt;key app="EN" db-id="rdpzfd0f2edpduewrz755azk22app2x5aews" timestamp="1333083641"&gt;1057&lt;/key&gt;&lt;/foreign-keys&gt;&lt;ref-type name="Journal Article"&gt;17&lt;/ref-type&gt;&lt;contributors&gt;&lt;authors&gt;&lt;author&gt;Strode, D.E&lt;/author&gt;&lt;author&gt;Huff, S.L&lt;/author&gt;&lt;author&gt;Hope, Beverley&lt;/author&gt;&lt;author&gt;Link, Sebastian&lt;/author&gt;&lt;/authors&gt;&lt;/contributors&gt;&lt;titles&gt;&lt;title&gt;Coordination in co-located agile software development projects&lt;/title&gt;&lt;secondary-title&gt;The Journal of Systems and Software&lt;/secondary-title&gt;&lt;/titles&gt;&lt;periodical&gt;&lt;full-title&gt;The Journal of Systems and Software&lt;/full-title&gt;&lt;/periodical&gt;&lt;pages&gt;1222-1238&lt;/pages&gt;&lt;volume&gt;85&lt;/volume&gt;&lt;number&gt;6&lt;/number&gt;&lt;dates&gt;&lt;year&gt;2012&lt;/year&gt;&lt;/dates&gt;&lt;urls&gt;&lt;/urls&gt;&lt;electronic-resource-num&gt;10.1016/j.jss.2012.02.017&lt;/electronic-resource-num&gt;&lt;/record&gt;&lt;/Cite&gt;&lt;/EndNote&gt;</w:instrText>
      </w:r>
      <w:r w:rsidR="007E4A8A">
        <w:fldChar w:fldCharType="separate"/>
      </w:r>
      <w:r w:rsidR="00A01D13">
        <w:rPr>
          <w:noProof/>
        </w:rPr>
        <w:t>(Pries-Heje &amp; Pries-Heje, 2011; Strode et al., 2012)</w:t>
      </w:r>
      <w:r w:rsidR="007E4A8A">
        <w:fldChar w:fldCharType="end"/>
      </w:r>
      <w:r>
        <w:t>.</w:t>
      </w:r>
    </w:p>
    <w:p w:rsidR="009C61C2" w:rsidRDefault="000E3C0A" w:rsidP="000E3C0A">
      <w:r>
        <w:t>There is a wealth of research on coordination in organisation studies and software development at the organi</w:t>
      </w:r>
      <w:r w:rsidR="00664D4D">
        <w:t>sation, project, and team level</w:t>
      </w:r>
      <w:r>
        <w:t xml:space="preserve"> </w:t>
      </w:r>
      <w:r w:rsidR="007E4A8A">
        <w:fldChar w:fldCharType="begin">
          <w:fldData xml:space="preserve">PEVuZE5vdGU+PENpdGU+PEF1dGhvcj5LcmF1dDwvQXV0aG9yPjxZZWFyPjE5OTU8L1llYXI+PFJl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</w:fldData>
        </w:fldChar>
      </w:r>
      <w:r w:rsidR="00A01D13">
        <w:instrText xml:space="preserve"> ADDIN EN.CITE </w:instrText>
      </w:r>
      <w:r w:rsidR="00A01D13">
        <w:fldChar w:fldCharType="begin">
          <w:fldData xml:space="preserve">PEVuZE5vdGU+PENpdGU+PEF1dGhvcj5LcmF1dDwvQXV0aG9yPjxZZWFyPjE5OTU8L1llYXI+PFJl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</w:fldData>
        </w:fldChar>
      </w:r>
      <w:r w:rsidR="00A01D13">
        <w:instrText xml:space="preserve"> ADDIN EN.CITE.DATA </w:instrText>
      </w:r>
      <w:r w:rsidR="00A01D13">
        <w:fldChar w:fldCharType="end"/>
      </w:r>
      <w:r w:rsidR="007E4A8A">
        <w:fldChar w:fldCharType="separate"/>
      </w:r>
      <w:r w:rsidR="00A01D13">
        <w:rPr>
          <w:noProof/>
        </w:rPr>
        <w:t>(Espinosa et al., 2004; Grinter, 1996; Hoegl et al., 2004; Kraut &amp; Streeter, 1995; Marks et al., 2001; Staudenmayer, 1997; Wageman, 1995)</w:t>
      </w:r>
      <w:r w:rsidR="007E4A8A">
        <w:fldChar w:fldCharType="end"/>
      </w:r>
      <w:r>
        <w:t xml:space="preserve">. </w:t>
      </w:r>
      <w:r w:rsidR="00D71CEE">
        <w:t>E</w:t>
      </w:r>
      <w:r>
        <w:t xml:space="preserve">mpirical </w:t>
      </w:r>
      <w:r w:rsidR="000272E4">
        <w:t>research</w:t>
      </w:r>
      <w:r>
        <w:t xml:space="preserve"> </w:t>
      </w:r>
      <w:r w:rsidR="00664D4D">
        <w:t>show</w:t>
      </w:r>
      <w:r w:rsidR="000272E4">
        <w:t>s</w:t>
      </w:r>
      <w:r>
        <w:t xml:space="preserve"> that effective coordination is necessary, although not sufficient, for software project success </w:t>
      </w:r>
      <w:r w:rsidR="007E4A8A">
        <w:fldChar w:fldCharType="begin">
          <w:fldData xml:space="preserve">PEVuZE5vdGU+PENpdGU+PEF1dGhvcj5DdXJ0aXM8L0F1dGhvcj48WWVhcj4xOTg4PC9ZZWFyPjxS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</w:fldData>
        </w:fldChar>
      </w:r>
      <w:r w:rsidR="00A01D13">
        <w:instrText xml:space="preserve"> ADDIN EN.CITE </w:instrText>
      </w:r>
      <w:r w:rsidR="00A01D13">
        <w:fldChar w:fldCharType="begin">
          <w:fldData xml:space="preserve">PEVuZE5vdGU+PENpdGU+PEF1dGhvcj5DdXJ0aXM8L0F1dGhvcj48WWVhcj4xOTg4PC9ZZWFyPjxS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</w:fldData>
        </w:fldChar>
      </w:r>
      <w:r w:rsidR="00A01D13">
        <w:instrText xml:space="preserve"> ADDIN EN.CITE.DATA </w:instrText>
      </w:r>
      <w:r w:rsidR="00A01D13">
        <w:fldChar w:fldCharType="end"/>
      </w:r>
      <w:r w:rsidR="007E4A8A">
        <w:fldChar w:fldCharType="separate"/>
      </w:r>
      <w:r w:rsidR="00A01D13">
        <w:rPr>
          <w:noProof/>
        </w:rPr>
        <w:t>(Amrit &amp; van Hillegersberg, 2008; Curtis et al., 1988; Faraj &amp; Sproull, 2000; Kraut &amp; Streeter, 1995; McChesney &amp; Gallagher, 2004; Nidumolu, 1995)</w:t>
      </w:r>
      <w:r w:rsidR="007E4A8A">
        <w:fldChar w:fldCharType="end"/>
      </w:r>
      <w:r w:rsidR="000272E4">
        <w:t xml:space="preserve">, </w:t>
      </w:r>
      <w:r w:rsidR="0082493F">
        <w:t>whereas</w:t>
      </w:r>
      <w:r w:rsidR="000272E4">
        <w:t xml:space="preserve"> c</w:t>
      </w:r>
      <w:r>
        <w:t xml:space="preserve">onceptual </w:t>
      </w:r>
      <w:r w:rsidR="000272E4">
        <w:t>research</w:t>
      </w:r>
      <w:r>
        <w:t xml:space="preserve"> </w:t>
      </w:r>
      <w:r w:rsidR="00664D4D">
        <w:t>focus</w:t>
      </w:r>
      <w:r w:rsidR="000272E4">
        <w:t>es</w:t>
      </w:r>
      <w:r>
        <w:t xml:space="preserve"> on uncoveri</w:t>
      </w:r>
      <w:r w:rsidR="00441953">
        <w:t xml:space="preserve">ng </w:t>
      </w:r>
      <w:r w:rsidR="009C77A4">
        <w:t xml:space="preserve">general </w:t>
      </w:r>
      <w:r w:rsidR="00441953">
        <w:t xml:space="preserve">principles </w:t>
      </w:r>
      <w:r w:rsidR="00EE0BDD">
        <w:t xml:space="preserve">of coordination. </w:t>
      </w:r>
      <w:r w:rsidR="00AF52AF">
        <w:t xml:space="preserve">One </w:t>
      </w:r>
      <w:r w:rsidR="003A0BEC">
        <w:t>central</w:t>
      </w:r>
      <w:r w:rsidR="00664D4D">
        <w:t xml:space="preserve"> principle of coordination is that </w:t>
      </w:r>
      <w:r>
        <w:t xml:space="preserve">coordination mechanisms are necessary to address dependencies in a situation </w:t>
      </w:r>
      <w:r w:rsidR="007E4A8A">
        <w:fldChar w:fldCharType="begin"/>
      </w:r>
      <w:r w:rsidR="00A01D13">
        <w:instrText xml:space="preserve"> ADDIN EN.CITE &lt;EndNote&gt;&lt;Cite&gt;&lt;Author&gt;Malone&lt;/Author&gt;&lt;Year&gt;1994&lt;/Year&gt;&lt;RecNum&gt;907&lt;/RecNum&gt;&lt;DisplayText&gt;(Malone &amp;amp; Crowston, 1994)&lt;/DisplayText&gt;&lt;record&gt;&lt;rec-number&gt;907&lt;/rec-number&gt;&lt;foreign-keys&gt;&lt;key app="EN" db-id="rdpzfd0f2edpduewrz755azk22app2x5aews" timestamp="0"&gt;907&lt;/key&gt;&lt;/foreign-keys&gt;&lt;ref-type name="Journal Article"&gt;17&lt;/ref-type&gt;&lt;contributors&gt;&lt;authors&gt;&lt;author&gt;Malone, Thomas W&lt;/author&gt;&lt;author&gt;Crowston, Kevin&lt;/author&gt;&lt;/authors&gt;&lt;/contributors&gt;&lt;titles&gt;&lt;title&gt;The interdisciplinary study of coordination&lt;/title&gt;&lt;secondary-title&gt;ACM Computing Surveys&lt;/secondary-title&gt;&lt;/titles&gt;&lt;periodical&gt;&lt;full-title&gt;ACM Computing Surveys&lt;/full-title&gt;&lt;/periodical&gt;&lt;pages&gt;87-119&lt;/pages&gt;&lt;volume&gt;26&lt;/volume&gt;&lt;number&gt;1&lt;/number&gt;&lt;dates&gt;&lt;year&gt;1994&lt;/year&gt;&lt;/dates&gt;&lt;urls&gt;&lt;/urls&gt;&lt;/record&gt;&lt;/Cite&gt;&lt;/EndNote&gt;</w:instrText>
      </w:r>
      <w:r w:rsidR="007E4A8A">
        <w:fldChar w:fldCharType="separate"/>
      </w:r>
      <w:r w:rsidR="00A01D13">
        <w:rPr>
          <w:noProof/>
        </w:rPr>
        <w:t>(Malone &amp; Crowston, 1994)</w:t>
      </w:r>
      <w:r w:rsidR="007E4A8A">
        <w:fldChar w:fldCharType="end"/>
      </w:r>
      <w:r w:rsidR="00AF52AF">
        <w:t xml:space="preserve">. </w:t>
      </w:r>
      <w:r w:rsidR="000272E4">
        <w:t xml:space="preserve">Dependencies are the focus in this article. </w:t>
      </w:r>
    </w:p>
    <w:p w:rsidR="002728D2" w:rsidRDefault="00D44D2B" w:rsidP="000E3C0A">
      <w:r>
        <w:t xml:space="preserve">Dependencies </w:t>
      </w:r>
      <w:r w:rsidR="00532A2C">
        <w:t>are</w:t>
      </w:r>
      <w:r>
        <w:t xml:space="preserve"> </w:t>
      </w:r>
      <w:r w:rsidR="00427534">
        <w:t xml:space="preserve">broadly </w:t>
      </w:r>
      <w:r>
        <w:t xml:space="preserve">defined by </w:t>
      </w:r>
      <w:r w:rsidR="000E3C0A">
        <w:t xml:space="preserve">Crowston and Osborn </w:t>
      </w:r>
      <w:r w:rsidR="007E4A8A">
        <w:fldChar w:fldCharType="begin"/>
      </w:r>
      <w:r w:rsidR="0094262C">
        <w:instrText xml:space="preserve"> ADDIN EN.CITE &lt;EndNote&gt;&lt;Cite ExcludeAuth="1"&gt;&lt;Author&gt;Crowston&lt;/Author&gt;&lt;Year&gt;2003&lt;/Year&gt;&lt;RecNum&gt;762&lt;/RecNum&gt;&lt;DisplayText&gt;(2003)&lt;/DisplayText&gt;&lt;record&gt;&lt;rec-number&gt;762&lt;/rec-number&gt;&lt;foreign-keys&gt;&lt;key app="EN" db-id="rdpzfd0f2edpduewrz755azk22app2x5aews" timestamp="0"&gt;762&lt;/key&gt;&lt;/foreign-keys&gt;&lt;ref-type name="Book Section"&gt;5&lt;/ref-type&gt;&lt;contributors&gt;&lt;authors&gt;&lt;author&gt;Crowston, Kevin&lt;/author&gt;&lt;author&gt;Osborn, Charles S&lt;/author&gt;&lt;/authors&gt;&lt;secondary-authors&gt;&lt;author&gt;Malone, Thomas W&lt;/author&gt;&lt;author&gt;Crowston, Kevin&lt;/author&gt;&lt;author&gt;Herman, George A&lt;/author&gt;&lt;/secondary-authors&gt;&lt;/contributors&gt;&lt;titles&gt;&lt;title&gt;A coordination theory approach to process description and redesign&lt;/title&gt;&lt;secondary-title&gt;Organizing Business Knowledge: The MIT Process Handbook&lt;/secondary-title&gt;&lt;/titles&gt;&lt;pages&gt;335-370&lt;/pages&gt;&lt;section&gt;11&lt;/section&gt;&lt;keywords&gt;&lt;keyword&gt;important&lt;/keyword&gt;&lt;/keywords&gt;&lt;dates&gt;&lt;year&gt;2003&lt;/year&gt;&lt;/dates&gt;&lt;pub-location&gt;Cambridge, Massachusetts&lt;/pub-location&gt;&lt;publisher&gt;The MIT Press&lt;/publisher&gt;&lt;urls&gt;&lt;/urls&gt;&lt;/record&gt;&lt;/Cite&gt;&lt;Cite&gt;&lt;Author&gt;Crowston&lt;/Author&gt;&lt;Year&gt;2003&lt;/Year&gt;&lt;RecNum&gt;762&lt;/RecNum&gt;&lt;record&gt;&lt;rec-number&gt;762&lt;/rec-number&gt;&lt;foreign-keys&gt;&lt;key app="EN" db-id="rdpzfd0f2edpduewrz755azk22app2x5aews" timestamp="0"&gt;762&lt;/key&gt;&lt;/foreign-keys&gt;&lt;ref-type name="Book Section"&gt;5&lt;/ref-type&gt;&lt;contributors&gt;&lt;authors&gt;&lt;author&gt;Crowston, Kevin&lt;/author&gt;&lt;author&gt;Osborn, Charles S&lt;/author&gt;&lt;/authors&gt;&lt;secondary-authors&gt;&lt;author&gt;Malone, Thomas W&lt;/author&gt;&lt;author&gt;Crowston, Kevin&lt;/author&gt;&lt;author&gt;Herman, George A&lt;/author&gt;&lt;/secondary-authors&gt;&lt;/contributors&gt;&lt;titles&gt;&lt;title&gt;A coordination theory approach to process description and redesign&lt;/title&gt;&lt;secondary-title&gt;Organizing Business Knowledge: The MIT Process Handbook&lt;/secondary-title&gt;&lt;/titles&gt;&lt;pages&gt;335-370&lt;/pages&gt;&lt;section&gt;11&lt;/section&gt;&lt;keywords&gt;&lt;keyword&gt;important&lt;/keyword&gt;&lt;/keywords&gt;&lt;dates&gt;&lt;year&gt;2003&lt;/year&gt;&lt;/dates&gt;&lt;pub-location&gt;Cambridge, Massachusetts&lt;/pub-location&gt;&lt;publisher&gt;The MIT Press&lt;/publisher&gt;&lt;urls&gt;&lt;/urls&gt;&lt;/record&gt;&lt;/Cite&gt;&lt;/EndNote&gt;</w:instrText>
      </w:r>
      <w:r w:rsidR="007E4A8A">
        <w:fldChar w:fldCharType="separate"/>
      </w:r>
      <w:r w:rsidR="0094262C">
        <w:rPr>
          <w:noProof/>
        </w:rPr>
        <w:t>(2003)</w:t>
      </w:r>
      <w:r w:rsidR="007E4A8A">
        <w:fldChar w:fldCharType="end"/>
      </w:r>
      <w:r>
        <w:t xml:space="preserve"> who </w:t>
      </w:r>
      <w:r w:rsidR="000E3C0A">
        <w:t>propose that a dependency occurs when the progress of one action relies upon the tim</w:t>
      </w:r>
      <w:r>
        <w:t>ely output of a previous action</w:t>
      </w:r>
      <w:r w:rsidR="000E3C0A">
        <w:t xml:space="preserve"> or on the presence of a specific thing, where a thing can be an artefact, a person, or a piece of information. When dependencies occur in a development project, they can be managed well, poorly, or not at all. When dependencies are well managed this suggests that appropriate coordination mechanisms are in place to support the smooth flow of interdependent work. When dependencies are poorly managed then coordination mechanisms might be inappropriate, inadequate, or absent. Furthermore, unmanaged dependencies can constrain </w:t>
      </w:r>
      <w:r w:rsidR="00681D0C">
        <w:t xml:space="preserve">or block </w:t>
      </w:r>
      <w:r w:rsidR="000E3C0A">
        <w:t>progress lead</w:t>
      </w:r>
      <w:r w:rsidR="00681D0C">
        <w:t>ing</w:t>
      </w:r>
      <w:r w:rsidR="000E3C0A">
        <w:t xml:space="preserve"> to delay as people wait for resources, for the activities of others to be completed, or for necessary information.</w:t>
      </w:r>
      <w:r w:rsidR="00DC35F8">
        <w:t xml:space="preserve"> </w:t>
      </w:r>
      <w:r w:rsidR="002728D2">
        <w:t>Dependencies are worthy of study because they are points in a project where bottlenecks, blockages on the flow of work, and waiting can occur. These problems potentially increase the likelihood of project delay, schedule overruns, and the need for task switching.</w:t>
      </w:r>
    </w:p>
    <w:p w:rsidR="00427534" w:rsidRDefault="00DC35F8" w:rsidP="000E3C0A">
      <w:r>
        <w:t xml:space="preserve">Another idea proposed by Crowston and Osborn </w:t>
      </w:r>
      <w:r w:rsidR="007E4A8A">
        <w:fldChar w:fldCharType="begin"/>
      </w:r>
      <w:r w:rsidR="0094262C">
        <w:instrText xml:space="preserve"> ADDIN EN.CITE &lt;EndNote&gt;&lt;Cite ExcludeAuth="1"&gt;&lt;Author&gt;Crowston&lt;/Author&gt;&lt;Year&gt;2003&lt;/Year&gt;&lt;RecNum&gt;762&lt;/RecNum&gt;&lt;DisplayText&gt;(2003)&lt;/DisplayText&gt;&lt;record&gt;&lt;rec-number&gt;762&lt;/rec-number&gt;&lt;foreign-keys&gt;&lt;key app="EN" db-id="rdpzfd0f2edpduewrz755azk22app2x5aews" timestamp="0"&gt;762&lt;/key&gt;&lt;/foreign-keys&gt;&lt;ref-type name="Book Section"&gt;5&lt;/ref-type&gt;&lt;contributors&gt;&lt;authors&gt;&lt;author&gt;Crowston, Kevin&lt;/author&gt;&lt;author&gt;Osborn, Charles S&lt;/author&gt;&lt;/authors&gt;&lt;secondary-authors&gt;&lt;author&gt;Malone, Thomas W&lt;/author&gt;&lt;author&gt;Crowston, Kevin&lt;/author&gt;&lt;author&gt;Herman, George A&lt;/author&gt;&lt;/secondary-authors&gt;&lt;/contributors&gt;&lt;titles&gt;&lt;title&gt;A coordination theory approach to process description and redesign&lt;/title&gt;&lt;secondary-title&gt;Organizing Business Knowledge: The MIT Process Handbook&lt;/secondary-title&gt;&lt;/titles&gt;&lt;pages&gt;335-370&lt;/pages&gt;&lt;section&gt;11&lt;/section&gt;&lt;keywords&gt;&lt;keyword&gt;important&lt;/keyword&gt;&lt;/keywords&gt;&lt;dates&gt;&lt;year&gt;2003&lt;/year&gt;&lt;/dates&gt;&lt;pub-location&gt;Cambridge, Massachusetts&lt;/pub-location&gt;&lt;publisher&gt;The MIT Press&lt;/publisher&gt;&lt;urls&gt;&lt;/urls&gt;&lt;/record&gt;&lt;/Cite&gt;&lt;/EndNote&gt;</w:instrText>
      </w:r>
      <w:r w:rsidR="007E4A8A">
        <w:fldChar w:fldCharType="separate"/>
      </w:r>
      <w:r w:rsidR="0094262C">
        <w:rPr>
          <w:noProof/>
        </w:rPr>
        <w:t>(2003)</w:t>
      </w:r>
      <w:r w:rsidR="007E4A8A">
        <w:fldChar w:fldCharType="end"/>
      </w:r>
      <w:r>
        <w:t xml:space="preserve"> about dependencies is that many alternative coordination mechanisms might be available to manage a given dependency</w:t>
      </w:r>
      <w:r w:rsidR="008A00DF">
        <w:t>. T</w:t>
      </w:r>
      <w:r>
        <w:t xml:space="preserve">his idea was illustrated in the MIT Coordination Handbook </w:t>
      </w:r>
      <w:r w:rsidR="007E4A8A">
        <w:fldChar w:fldCharType="begin"/>
      </w:r>
      <w:r w:rsidR="00A01D13">
        <w:instrText xml:space="preserve"> ADDIN EN.CITE &lt;EndNote&gt;&lt;Cite&gt;&lt;Author&gt;Malone&lt;/Author&gt;&lt;Year&gt;2003&lt;/Year&gt;&lt;RecNum&gt;1131&lt;/RecNum&gt;&lt;DisplayText&gt;(Malone et al., 2003)&lt;/DisplayText&gt;&lt;record&gt;&lt;rec-number&gt;1131&lt;/rec-number&gt;&lt;foreign-keys&gt;&lt;key app="EN" db-id="rdpzfd0f2edpduewrz755azk22app2x5aews" timestamp="1401854766"&gt;1131&lt;/key&gt;&lt;/foreign-keys&gt;&lt;ref-type name="Edited Book"&gt;28&lt;/ref-type&gt;&lt;contributors&gt;&lt;authors&gt;&lt;author&gt;Malone, Thomas W&lt;/author&gt;&lt;author&gt;Crowston, Kevin&lt;/author&gt;&lt;author&gt;Herman, George A&lt;/author&gt;&lt;/authors&gt;&lt;/contributors&gt;&lt;titles&gt;&lt;title&gt;Organizing Business Knowledge: The MIT Process Handbook&lt;/title&gt;&lt;/titles&gt;&lt;keywords&gt;&lt;keyword&gt;important&lt;/keyword&gt;&lt;/keywords&gt;&lt;dates&gt;&lt;year&gt;2003&lt;/year&gt;&lt;/dates&gt;&lt;pub-location&gt;Cambridge, Massachusetts&lt;/pub-location&gt;&lt;publisher&gt;The MIT Press&lt;/publisher&gt;&lt;urls&gt;&lt;/urls&gt;&lt;/record&gt;&lt;/Cite&gt;&lt;/EndNote&gt;</w:instrText>
      </w:r>
      <w:r w:rsidR="007E4A8A">
        <w:fldChar w:fldCharType="separate"/>
      </w:r>
      <w:r w:rsidR="00A01D13">
        <w:rPr>
          <w:noProof/>
        </w:rPr>
        <w:t>(Malone et al., 2003)</w:t>
      </w:r>
      <w:r w:rsidR="007E4A8A">
        <w:fldChar w:fldCharType="end"/>
      </w:r>
      <w:r w:rsidR="0094262C">
        <w:t xml:space="preserve"> by showing how a business process can be coordinated using a variety of different coordination mechanisms</w:t>
      </w:r>
      <w:r>
        <w:t xml:space="preserve">. </w:t>
      </w:r>
      <w:r w:rsidR="008A00DF">
        <w:t xml:space="preserve">This </w:t>
      </w:r>
      <w:r w:rsidR="00427534">
        <w:t xml:space="preserve">present </w:t>
      </w:r>
      <w:r w:rsidR="008A00DF">
        <w:t xml:space="preserve">article uses this idea and proposes that many </w:t>
      </w:r>
      <w:r w:rsidR="00C6416A">
        <w:t xml:space="preserve">of the </w:t>
      </w:r>
      <w:r w:rsidR="008A00DF">
        <w:t xml:space="preserve">agile practices </w:t>
      </w:r>
      <w:r w:rsidR="00C6416A">
        <w:t xml:space="preserve">used in software development projects </w:t>
      </w:r>
      <w:r w:rsidR="008A00DF">
        <w:t xml:space="preserve">act as coordination </w:t>
      </w:r>
      <w:r w:rsidR="00C6416A">
        <w:t>mechanisms</w:t>
      </w:r>
      <w:r w:rsidR="00E1633C">
        <w:t xml:space="preserve"> to address dependencies in a project. </w:t>
      </w:r>
    </w:p>
    <w:p w:rsidR="00F65CDE" w:rsidRDefault="002728D2" w:rsidP="00F65CDE">
      <w:r>
        <w:t xml:space="preserve">Dependencies are ubiquitous when developing a software-intensive system and occur between people, groups, tasks, and artefacts, including the software components under construction </w:t>
      </w:r>
      <w:r>
        <w:fldChar w:fldCharType="begin">
          <w:fldData xml:space="preserve">PEVuZE5vdGU+PENpdGU+PEF1dGhvcj5XYWdzdHJvbTwvQXV0aG9yPjxZZWFyPjIwMDY8L1llYXI+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</w:fldData>
        </w:fldChar>
      </w:r>
      <w:r w:rsidR="00A01D13">
        <w:instrText xml:space="preserve"> ADDIN EN.CITE </w:instrText>
      </w:r>
      <w:r w:rsidR="00A01D13">
        <w:fldChar w:fldCharType="begin">
          <w:fldData xml:space="preserve">PEVuZE5vdGU+PENpdGU+PEF1dGhvcj5XYWdzdHJvbTwvQXV0aG9yPjxZZWFyPjIwMDY8L1llYXI+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</w:fldData>
        </w:fldChar>
      </w:r>
      <w:r w:rsidR="00A01D13">
        <w:instrText xml:space="preserve"> ADDIN EN.CITE.DATA </w:instrText>
      </w:r>
      <w:r w:rsidR="00A01D13">
        <w:fldChar w:fldCharType="end"/>
      </w:r>
      <w:r>
        <w:fldChar w:fldCharType="separate"/>
      </w:r>
      <w:r w:rsidR="00A01D13">
        <w:rPr>
          <w:noProof/>
        </w:rPr>
        <w:t>(Curtis et al., 1988; Grinter, 1996; Wagstrom &amp; Herbsleb, 2006)</w:t>
      </w:r>
      <w:r>
        <w:fldChar w:fldCharType="end"/>
      </w:r>
      <w:r>
        <w:t xml:space="preserve">. </w:t>
      </w:r>
      <w:r w:rsidR="00472E66">
        <w:t>R</w:t>
      </w:r>
      <w:r w:rsidR="00F65CDE">
        <w:t xml:space="preserve">esearch on dependencies has focused on dependencies in general </w:t>
      </w:r>
      <w:r w:rsidR="00F65CDE">
        <w:fldChar w:fldCharType="begin"/>
      </w:r>
      <w:r w:rsidR="00A01D13">
        <w:instrText xml:space="preserve"> ADDIN EN.CITE &lt;EndNote&gt;&lt;Cite&gt;&lt;Author&gt;Malone&lt;/Author&gt;&lt;Year&gt;1994&lt;/Year&gt;&lt;RecNum&gt;907&lt;/RecNum&gt;&lt;Prefix&gt;e.g.`, &lt;/Prefix&gt;&lt;DisplayText&gt;(e.g., Malone &amp;amp; Crowston, 1994)&lt;/DisplayText&gt;&lt;record&gt;&lt;rec-number&gt;907&lt;/rec-number&gt;&lt;foreign-keys&gt;&lt;key app="EN" db-id="rdpzfd0f2edpduewrz755azk22app2x5aews" timestamp="0"&gt;907&lt;/key&gt;&lt;/foreign-keys&gt;&lt;ref-type name="Journal Article"&gt;17&lt;/ref-type&gt;&lt;contributors&gt;&lt;authors&gt;&lt;author&gt;Malone, Thomas W&lt;/author&gt;&lt;author&gt;Crowston, Kevin&lt;/author&gt;&lt;/authors&gt;&lt;/contributors&gt;&lt;titles&gt;&lt;title&gt;The interdisciplinary study of coordination&lt;/title&gt;&lt;secondary-title&gt;ACM Computing Surveys&lt;/secondary-title&gt;&lt;/titles&gt;&lt;periodical&gt;&lt;full-title&gt;ACM Computing Surveys&lt;/full-title&gt;&lt;/periodical&gt;&lt;pages&gt;87-119&lt;/pages&gt;&lt;volume&gt;26&lt;/volume&gt;&lt;number&gt;1&lt;/number&gt;&lt;dates&gt;&lt;year&gt;1994&lt;/year&gt;&lt;/dates&gt;&lt;urls&gt;&lt;/urls&gt;&lt;/record&gt;&lt;/Cite&gt;&lt;/EndNote&gt;</w:instrText>
      </w:r>
      <w:r w:rsidR="00F65CDE">
        <w:fldChar w:fldCharType="separate"/>
      </w:r>
      <w:r w:rsidR="00A01D13">
        <w:rPr>
          <w:noProof/>
        </w:rPr>
        <w:t xml:space="preserve">(e.g., Malone </w:t>
      </w:r>
      <w:r w:rsidR="00A01D13">
        <w:rPr>
          <w:noProof/>
        </w:rPr>
        <w:lastRenderedPageBreak/>
        <w:t>&amp; Crowston, 1994)</w:t>
      </w:r>
      <w:r w:rsidR="00F65CDE">
        <w:fldChar w:fldCharType="end"/>
      </w:r>
      <w:r w:rsidR="00F65CDE">
        <w:t xml:space="preserve">, dependencies in non-agile software development </w:t>
      </w:r>
      <w:r w:rsidR="00F65CDE">
        <w:fldChar w:fldCharType="begin"/>
      </w:r>
      <w:r w:rsidR="00A01D13">
        <w:instrText xml:space="preserve"> ADDIN EN.CITE &lt;EndNote&gt;&lt;Cite&gt;&lt;Author&gt;Grinter&lt;/Author&gt;&lt;Year&gt;1996&lt;/Year&gt;&lt;RecNum&gt;689&lt;/RecNum&gt;&lt;Prefix&gt;e.g.`, &lt;/Prefix&gt;&lt;DisplayText&gt;(e.g., Grinter, 1996)&lt;/DisplayText&gt;&lt;record&gt;&lt;rec-number&gt;689&lt;/rec-number&gt;&lt;foreign-keys&gt;&lt;key app="EN" db-id="rdpzfd0f2edpduewrz755azk22app2x5aews" timestamp="0"&gt;689&lt;/key&gt;&lt;/foreign-keys&gt;&lt;ref-type name="Thesis"&gt;32&lt;/ref-type&gt;&lt;contributors&gt;&lt;authors&gt;&lt;author&gt;Grinter, Rebecca Elizabeth&lt;/author&gt;&lt;/authors&gt;&lt;/contributors&gt;&lt;titles&gt;&lt;title&gt;Understanding dependencies: A study of the coordination challenges in software development&lt;/title&gt;&lt;secondary-title&gt;Information and Computer Science&lt;/secondary-title&gt;&lt;/titles&gt;&lt;pages&gt;130&lt;/pages&gt;&lt;volume&gt;PhD&lt;/volume&gt;&lt;dates&gt;&lt;year&gt;1996&lt;/year&gt;&lt;/dates&gt;&lt;pub-location&gt;Irvine&lt;/pub-location&gt;&lt;publisher&gt;University of California&lt;/publisher&gt;&lt;work-type&gt;PhD Thesis&lt;/work-type&gt;&lt;urls&gt;&lt;/urls&gt;&lt;/record&gt;&lt;/Cite&gt;&lt;/EndNote&gt;</w:instrText>
      </w:r>
      <w:r w:rsidR="00F65CDE">
        <w:fldChar w:fldCharType="separate"/>
      </w:r>
      <w:r w:rsidR="00A01D13">
        <w:rPr>
          <w:noProof/>
        </w:rPr>
        <w:t>(e.g., Grinter, 1996)</w:t>
      </w:r>
      <w:r w:rsidR="00F65CDE">
        <w:fldChar w:fldCharType="end"/>
      </w:r>
      <w:r w:rsidR="00F65CDE">
        <w:t xml:space="preserve">, and dependencies in distributed software development </w:t>
      </w:r>
      <w:r w:rsidR="00F65CDE">
        <w:fldChar w:fldCharType="begin"/>
      </w:r>
      <w:r w:rsidR="00A01D13">
        <w:instrText xml:space="preserve"> ADDIN EN.CITE &lt;EndNote&gt;&lt;Cite&gt;&lt;Author&gt;Espinosa&lt;/Author&gt;&lt;Year&gt;2007&lt;/Year&gt;&lt;RecNum&gt;880&lt;/RecNum&gt;&lt;Prefix&gt;e.g.`, &lt;/Prefix&gt;&lt;DisplayText&gt;(e.g., Espinosa et al., 2007)&lt;/DisplayText&gt;&lt;record&gt;&lt;rec-number&gt;880&lt;/rec-number&gt;&lt;foreign-keys&gt;&lt;key app="EN" db-id="rdpzfd0f2edpduewrz755azk22app2x5aews" timestamp="0"&gt;880&lt;/key&gt;&lt;/foreign-keys&gt;&lt;ref-type name="Journal Article"&gt;17&lt;/ref-type&gt;&lt;contributors&gt;&lt;authors&gt;&lt;author&gt;Espinosa, Alberto J&lt;/author&gt;&lt;author&gt;Slaughter, Sandra A&lt;/author&gt;&lt;author&gt;Kraut, Robert E&lt;/author&gt;&lt;author&gt;Herbsleb, James D&lt;/author&gt;&lt;/authors&gt;&lt;/contributors&gt;&lt;titles&gt;&lt;title&gt;Team knowledge and coordination in geographically distributed software development&lt;/title&gt;&lt;secondary-title&gt;Journal of Management Information Systems&lt;/secondary-title&gt;&lt;/titles&gt;&lt;periodical&gt;&lt;full-title&gt;Journal of Management Information Systems&lt;/full-title&gt;&lt;/periodical&gt;&lt;pages&gt;135-169&lt;/pages&gt;&lt;volume&gt;24&lt;/volume&gt;&lt;number&gt;1&lt;/number&gt;&lt;dates&gt;&lt;year&gt;2007&lt;/year&gt;&lt;/dates&gt;&lt;urls&gt;&lt;/urls&gt;&lt;/record&gt;&lt;/Cite&gt;&lt;/EndNote&gt;</w:instrText>
      </w:r>
      <w:r w:rsidR="00F65CDE">
        <w:fldChar w:fldCharType="separate"/>
      </w:r>
      <w:r w:rsidR="00A01D13">
        <w:rPr>
          <w:noProof/>
        </w:rPr>
        <w:t>(e.g., Espinosa et al., 2007)</w:t>
      </w:r>
      <w:r w:rsidR="00F65CDE">
        <w:fldChar w:fldCharType="end"/>
      </w:r>
      <w:r w:rsidR="00F65CDE">
        <w:t>, however, research addressing dependencies in the context of typical co-located agile software development is currently not available.</w:t>
      </w:r>
    </w:p>
    <w:p w:rsidR="00FB22D7" w:rsidRDefault="003A738F" w:rsidP="00ED361D">
      <w:r>
        <w:t>Understanding dependencies and understanding whic</w:t>
      </w:r>
      <w:r w:rsidR="00321322">
        <w:t xml:space="preserve">h dependencies are addressed by </w:t>
      </w:r>
      <w:r>
        <w:t xml:space="preserve">a particular agile method practice would help practitioners to </w:t>
      </w:r>
      <w:r w:rsidR="00681D0C">
        <w:t xml:space="preserve">select </w:t>
      </w:r>
      <w:r>
        <w:t>agile practices</w:t>
      </w:r>
      <w:r w:rsidR="00890BE5">
        <w:t xml:space="preserve"> </w:t>
      </w:r>
      <w:r w:rsidR="00681D0C">
        <w:t xml:space="preserve">from the many </w:t>
      </w:r>
      <w:r w:rsidR="00C60C92">
        <w:t>that are</w:t>
      </w:r>
      <w:r w:rsidR="00681D0C">
        <w:t xml:space="preserve"> available, and assemble them </w:t>
      </w:r>
      <w:r w:rsidR="00890BE5">
        <w:t>appropriately</w:t>
      </w:r>
      <w:r>
        <w:t xml:space="preserve"> to achieve effective project coordination.</w:t>
      </w:r>
      <w:r w:rsidR="009A1092">
        <w:t xml:space="preserve"> </w:t>
      </w:r>
      <w:r w:rsidR="00B64373" w:rsidRPr="00ED361D">
        <w:t xml:space="preserve">Dependencies in agile software development projects potentially differ from </w:t>
      </w:r>
      <w:r w:rsidR="00ED361D" w:rsidRPr="00ED361D">
        <w:t>traditional software development</w:t>
      </w:r>
      <w:r w:rsidR="00B64373" w:rsidRPr="00ED361D">
        <w:t xml:space="preserve"> contexts</w:t>
      </w:r>
      <w:r w:rsidR="00FB22D7">
        <w:t xml:space="preserve">. </w:t>
      </w:r>
      <w:r w:rsidR="00ED361D" w:rsidRPr="00ED361D">
        <w:t xml:space="preserve">Firstly, in </w:t>
      </w:r>
      <w:r w:rsidR="00B64373" w:rsidRPr="00ED361D">
        <w:t xml:space="preserve">traditional development projects requirements are collected as a whole in a requirements gathering phase </w:t>
      </w:r>
      <w:r w:rsidR="00ED361D" w:rsidRPr="00ED361D">
        <w:t xml:space="preserve">and written </w:t>
      </w:r>
      <w:r w:rsidR="00ED361D">
        <w:t>down in a</w:t>
      </w:r>
      <w:r w:rsidR="00ED361D" w:rsidRPr="00ED361D">
        <w:t xml:space="preserve"> detailed requirement specification. The requirements are </w:t>
      </w:r>
      <w:r w:rsidR="00B64373" w:rsidRPr="00ED361D">
        <w:t>then proce</w:t>
      </w:r>
      <w:r w:rsidR="00ED361D" w:rsidRPr="00ED361D">
        <w:t>ssed in a development phase</w:t>
      </w:r>
      <w:r w:rsidR="00164C08">
        <w:t xml:space="preserve"> </w:t>
      </w:r>
      <w:r w:rsidR="00164C08">
        <w:fldChar w:fldCharType="begin"/>
      </w:r>
      <w:r w:rsidR="00A01D13">
        <w:instrText xml:space="preserve"> ADDIN EN.CITE &lt;EndNote&gt;&lt;Cite&gt;&lt;Author&gt;Pressman&lt;/Author&gt;&lt;Year&gt;2010&lt;/Year&gt;&lt;RecNum&gt;375&lt;/RecNum&gt;&lt;DisplayText&gt;(Pressman, 2010)&lt;/DisplayText&gt;&lt;record&gt;&lt;rec-number&gt;375&lt;/rec-number&gt;&lt;foreign-keys&gt;&lt;key app="EN" db-id="rdpzfd0f2edpduewrz755azk22app2x5aews" timestamp="0"&gt;375&lt;/key&gt;&lt;/foreign-keys&gt;&lt;ref-type name="Book"&gt;6&lt;/ref-type&gt;&lt;contributors&gt;&lt;authors&gt;&lt;author&gt;Pressman, R. S.&lt;/author&gt;&lt;/authors&gt;&lt;/contributors&gt;&lt;titles&gt;&lt;title&gt;Software engineering: A practitioner&amp;apos;s approach&lt;/title&gt;&lt;/titles&gt;&lt;edition&gt;7&lt;/edition&gt;&lt;keywords&gt;&lt;keyword&gt;Other&lt;/keyword&gt;&lt;/keywords&gt;&lt;dates&gt;&lt;year&gt;2010&lt;/year&gt;&lt;/dates&gt;&lt;pub-location&gt;Boston&lt;/pub-location&gt;&lt;publisher&gt;McGraw-Hill Higher Education&lt;/publisher&gt;&lt;urls&gt;&lt;/urls&gt;&lt;/record&gt;&lt;/Cite&gt;&lt;/EndNote&gt;</w:instrText>
      </w:r>
      <w:r w:rsidR="00164C08">
        <w:fldChar w:fldCharType="separate"/>
      </w:r>
      <w:r w:rsidR="00A01D13">
        <w:rPr>
          <w:noProof/>
        </w:rPr>
        <w:t>(Pressman, 2010)</w:t>
      </w:r>
      <w:r w:rsidR="00164C08">
        <w:fldChar w:fldCharType="end"/>
      </w:r>
      <w:r w:rsidR="00ED361D" w:rsidRPr="00ED361D">
        <w:t xml:space="preserve">. </w:t>
      </w:r>
      <w:r w:rsidR="00900903">
        <w:t>In contrast, withi</w:t>
      </w:r>
      <w:r w:rsidR="00FB22D7">
        <w:t>n</w:t>
      </w:r>
      <w:r w:rsidR="00ED361D" w:rsidRPr="00ED361D">
        <w:t xml:space="preserve"> </w:t>
      </w:r>
      <w:r w:rsidR="00FB22D7">
        <w:t>agile projects</w:t>
      </w:r>
      <w:r w:rsidR="00ED361D" w:rsidRPr="00ED361D">
        <w:t xml:space="preserve"> requirements </w:t>
      </w:r>
      <w:r w:rsidR="00FB22D7">
        <w:t>continuously emerge and are written down as brief stories</w:t>
      </w:r>
      <w:r w:rsidR="00ED361D" w:rsidRPr="00ED361D">
        <w:t xml:space="preserve"> and processed </w:t>
      </w:r>
      <w:r w:rsidR="00ED361D">
        <w:t xml:space="preserve">in short iterations of </w:t>
      </w:r>
      <w:r w:rsidR="00FB22D7">
        <w:t xml:space="preserve">development </w:t>
      </w:r>
      <w:r w:rsidR="00ED361D" w:rsidRPr="00ED361D">
        <w:t>as the project progresses</w:t>
      </w:r>
      <w:r w:rsidR="00FB22D7">
        <w:t xml:space="preserve">. </w:t>
      </w:r>
      <w:r w:rsidR="00410125">
        <w:t>In agile projects, w</w:t>
      </w:r>
      <w:r w:rsidR="00FB22D7">
        <w:t>ithout a predefined requirement specification</w:t>
      </w:r>
      <w:r w:rsidR="00410125">
        <w:t>,</w:t>
      </w:r>
      <w:r w:rsidR="00FB22D7">
        <w:t xml:space="preserve"> the development process might be hindered when the needed requirement or </w:t>
      </w:r>
      <w:r w:rsidR="00900903">
        <w:t>its</w:t>
      </w:r>
      <w:r w:rsidR="00FB22D7">
        <w:t xml:space="preserve"> details are not obtained from the client or customer in a timely manner. </w:t>
      </w:r>
    </w:p>
    <w:p w:rsidR="00B64373" w:rsidRPr="00ED361D" w:rsidRDefault="00FB22D7" w:rsidP="00900903">
      <w:r>
        <w:t xml:space="preserve">Secondly, </w:t>
      </w:r>
      <w:r w:rsidR="00900903">
        <w:t xml:space="preserve">in traditional software development expertise is located in </w:t>
      </w:r>
      <w:r w:rsidR="00B64373" w:rsidRPr="00ED361D">
        <w:t xml:space="preserve">different groups </w:t>
      </w:r>
      <w:r w:rsidR="00035C48">
        <w:t xml:space="preserve">who have distinctly different roles </w:t>
      </w:r>
      <w:r w:rsidR="00B64373" w:rsidRPr="00ED361D">
        <w:t xml:space="preserve">such as </w:t>
      </w:r>
      <w:r w:rsidR="00900903">
        <w:t>clients, end-users</w:t>
      </w:r>
      <w:r w:rsidR="00035C48">
        <w:t>,</w:t>
      </w:r>
      <w:r w:rsidR="00900903">
        <w:t xml:space="preserve"> </w:t>
      </w:r>
      <w:r w:rsidR="00035C48">
        <w:t>systems</w:t>
      </w:r>
      <w:r w:rsidR="00900903">
        <w:t xml:space="preserve"> analysts, project managers, developers, and testers</w:t>
      </w:r>
      <w:r w:rsidR="00035C48">
        <w:t xml:space="preserve">. Each role has its own </w:t>
      </w:r>
      <w:r w:rsidR="00452F0A">
        <w:t xml:space="preserve">distinct </w:t>
      </w:r>
      <w:r w:rsidR="00035C48">
        <w:t>expertise with little sharing across roles. Each role performs prescribed work tasks du</w:t>
      </w:r>
      <w:r w:rsidR="00900903">
        <w:t>ring the various phases of planning, analysis, designing, coding, and testing</w:t>
      </w:r>
      <w:r w:rsidR="00164C08">
        <w:t xml:space="preserve"> with project work handed over from one phase to the next for </w:t>
      </w:r>
      <w:r w:rsidR="00542D3A">
        <w:t xml:space="preserve">the various </w:t>
      </w:r>
      <w:r w:rsidR="00164C08">
        <w:t>groups to work on. For example, when the code is written by the software developers it is passed to a different group for testing.</w:t>
      </w:r>
      <w:r w:rsidR="00900903">
        <w:t xml:space="preserve"> </w:t>
      </w:r>
      <w:r w:rsidR="00035C48">
        <w:t xml:space="preserve">In agile software development roles are much less prescribed. </w:t>
      </w:r>
      <w:r w:rsidR="00164C08">
        <w:t xml:space="preserve">One person usually takes the role of agile coach (called a Scrum master in the Scrum method) with </w:t>
      </w:r>
      <w:r w:rsidR="00542D3A">
        <w:t>another person acting as</w:t>
      </w:r>
      <w:r w:rsidR="00164C08">
        <w:t xml:space="preserve"> client representative embedded within the team</w:t>
      </w:r>
      <w:r w:rsidR="00542D3A">
        <w:t xml:space="preserve">. This person </w:t>
      </w:r>
      <w:r w:rsidR="00164C08">
        <w:t xml:space="preserve">is constantly available to provide requirements, prioritise requirements, and </w:t>
      </w:r>
      <w:r w:rsidR="00542D3A">
        <w:t>discuss requirement details with the project team.</w:t>
      </w:r>
      <w:r w:rsidR="00164C08">
        <w:t xml:space="preserve"> </w:t>
      </w:r>
      <w:r w:rsidR="00164C08">
        <w:fldChar w:fldCharType="begin"/>
      </w:r>
      <w:r w:rsidR="00A01D13">
        <w:instrText xml:space="preserve"> ADDIN EN.CITE &lt;EndNote&gt;&lt;Cite&gt;&lt;Author&gt;Schwaber&lt;/Author&gt;&lt;Year&gt;2002&lt;/Year&gt;&lt;RecNum&gt;32&lt;/RecNum&gt;&lt;DisplayText&gt;(Schwaber &amp;amp; Beedle, 2002)&lt;/DisplayText&gt;&lt;record&gt;&lt;rec-number&gt;32&lt;/rec-number&gt;&lt;foreign-keys&gt;&lt;key app="EN" db-id="rdpzfd0f2edpduewrz755azk22app2x5aews" timestamp="0"&gt;32&lt;/key&gt;&lt;/foreign-keys&gt;&lt;ref-type name="Book"&gt;6&lt;/ref-type&gt;&lt;contributors&gt;&lt;authors&gt;&lt;author&gt;Schwaber, K&lt;/author&gt;&lt;author&gt;Beedle, M&lt;/author&gt;&lt;/authors&gt;&lt;/contributors&gt;&lt;titles&gt;&lt;title&gt;Agile software development with Scrum&lt;/title&gt;&lt;secondary-title&gt;Agile Software Development&lt;/secondary-title&gt;&lt;/titles&gt;&lt;keywords&gt;&lt;keyword&gt;agile methods&lt;/keyword&gt;&lt;/keywords&gt;&lt;dates&gt;&lt;year&gt;2002&lt;/year&gt;&lt;/dates&gt;&lt;pub-location&gt;Upper Saddle River, New Jersey&lt;/pub-location&gt;&lt;publisher&gt;Prentice Hall&lt;/publisher&gt;&lt;isbn&gt;0-13-067634-9&lt;/isbn&gt;&lt;urls&gt;&lt;/urls&gt;&lt;/record&gt;&lt;/Cite&gt;&lt;/EndNote&gt;</w:instrText>
      </w:r>
      <w:r w:rsidR="00164C08">
        <w:fldChar w:fldCharType="separate"/>
      </w:r>
      <w:r w:rsidR="00A01D13">
        <w:rPr>
          <w:noProof/>
        </w:rPr>
        <w:t>(Schwaber &amp; Beedle, 2002)</w:t>
      </w:r>
      <w:r w:rsidR="00164C08">
        <w:fldChar w:fldCharType="end"/>
      </w:r>
      <w:r w:rsidR="00164C08">
        <w:t xml:space="preserve">. The remainder of those working on the project </w:t>
      </w:r>
      <w:r w:rsidR="00C867C7">
        <w:t>share roles and expertise</w:t>
      </w:r>
      <w:r w:rsidR="00164C08">
        <w:t xml:space="preserve"> as much as possible forming a self-organising </w:t>
      </w:r>
      <w:r w:rsidR="00C867C7">
        <w:t xml:space="preserve">cross-functional </w:t>
      </w:r>
      <w:r w:rsidR="00164C08">
        <w:t>project team</w:t>
      </w:r>
      <w:r w:rsidR="00C867C7">
        <w:t xml:space="preserve">. That is, all members are responsible for analysis, design, coding, </w:t>
      </w:r>
      <w:r w:rsidR="00452F0A">
        <w:t>testing, and user documentation</w:t>
      </w:r>
      <w:r w:rsidR="00C867C7">
        <w:t xml:space="preserve"> </w:t>
      </w:r>
      <w:r w:rsidR="00164C08">
        <w:fldChar w:fldCharType="begin"/>
      </w:r>
      <w:r w:rsidR="00A01D13">
        <w:instrText xml:space="preserve"> ADDIN EN.CITE &lt;EndNote&gt;&lt;Cite&gt;&lt;Author&gt;Hoda&lt;/Author&gt;&lt;Year&gt;2010&lt;/Year&gt;&lt;RecNum&gt;1048&lt;/RecNum&gt;&lt;DisplayText&gt;(Hoda et al., 2010; Schwaber &amp;amp; Beedle, 2002)&lt;/DisplayText&gt;&lt;record&gt;&lt;rec-number&gt;1048&lt;/rec-number&gt;&lt;foreign-keys&gt;&lt;key app="EN" db-id="rdpzfd0f2edpduewrz755azk22app2x5aews" timestamp="1324252744"&gt;1048&lt;/key&gt;&lt;/foreign-keys&gt;&lt;ref-type name="Book Section"&gt;5&lt;/ref-type&gt;&lt;contributors&gt;&lt;authors&gt;&lt;author&gt;Hoda, Rashina&lt;/author&gt;&lt;author&gt;Noble, James&lt;/author&gt;&lt;author&gt;Marshall, Stuart &lt;/author&gt;&lt;/authors&gt;&lt;/contributors&gt;&lt;titles&gt;&lt;title&gt;Organizing self-organizing teams.&lt;/title&gt;&lt;secondary-title&gt;Proceedings of the IEEE/ACM International Conference on Software Engineering, ICSE 2010, May 2-9, 2010&lt;/secondary-title&gt;&lt;/titles&gt;&lt;pages&gt;285-294&lt;/pages&gt;&lt;dates&gt;&lt;year&gt;2010&lt;/year&gt;&lt;pub-dates&gt;&lt;date&gt;May 2-9 2010&lt;/date&gt;&lt;/pub-dates&gt;&lt;/dates&gt;&lt;pub-location&gt;New York, NY&lt;/pub-location&gt;&lt;publisher&gt;ACM&lt;/publisher&gt;&lt;urls&gt;&lt;/urls&gt;&lt;electronic-resource-num&gt;10.1145/1806799.1806843&lt;/electronic-resource-num&gt;&lt;/record&gt;&lt;/Cite&gt;&lt;Cite&gt;&lt;Author&gt;Schwaber&lt;/Author&gt;&lt;Year&gt;2002&lt;/Year&gt;&lt;RecNum&gt;32&lt;/RecNum&gt;&lt;record&gt;&lt;rec-number&gt;32&lt;/rec-number&gt;&lt;foreign-keys&gt;&lt;key app="EN" db-id="rdpzfd0f2edpduewrz755azk22app2x5aews" timestamp="0"&gt;32&lt;/key&gt;&lt;/foreign-keys&gt;&lt;ref-type name="Book"&gt;6&lt;/ref-type&gt;&lt;contributors&gt;&lt;authors&gt;&lt;author&gt;Schwaber, K&lt;/author&gt;&lt;author&gt;Beedle, M&lt;/author&gt;&lt;/authors&gt;&lt;/contributors&gt;&lt;titles&gt;&lt;title&gt;Agile software development with Scrum&lt;/title&gt;&lt;secondary-title&gt;Agile Software Development&lt;/secondary-title&gt;&lt;/titles&gt;&lt;keywords&gt;&lt;keyword&gt;agile methods&lt;/keyword&gt;&lt;/keywords&gt;&lt;dates&gt;&lt;year&gt;2002&lt;/year&gt;&lt;/dates&gt;&lt;pub-location&gt;Upper Saddle River, New Jersey&lt;/pub-location&gt;&lt;publisher&gt;Prentice Hall&lt;/publisher&gt;&lt;isbn&gt;0-13-067634-9&lt;/isbn&gt;&lt;urls&gt;&lt;/urls&gt;&lt;/record&gt;&lt;/Cite&gt;&lt;/EndNote&gt;</w:instrText>
      </w:r>
      <w:r w:rsidR="00164C08">
        <w:fldChar w:fldCharType="separate"/>
      </w:r>
      <w:r w:rsidR="00A01D13">
        <w:rPr>
          <w:noProof/>
        </w:rPr>
        <w:t>(Hoda et al., 2010; Schwaber &amp; Beedle, 2002)</w:t>
      </w:r>
      <w:r w:rsidR="00164C08">
        <w:fldChar w:fldCharType="end"/>
      </w:r>
      <w:r w:rsidR="00164C08">
        <w:t xml:space="preserve">. </w:t>
      </w:r>
      <w:r w:rsidR="00C867C7">
        <w:t xml:space="preserve">This situating of expertise across the project team might </w:t>
      </w:r>
      <w:r w:rsidR="00542D3A">
        <w:t xml:space="preserve">reduce the </w:t>
      </w:r>
      <w:r w:rsidR="00C867C7">
        <w:t>dependency issue</w:t>
      </w:r>
      <w:r w:rsidR="00542D3A">
        <w:t xml:space="preserve"> in agile project teams compared with the traditional work arrangements because members </w:t>
      </w:r>
      <w:r w:rsidR="00452F0A">
        <w:t xml:space="preserve">of agile project teams acquire </w:t>
      </w:r>
      <w:r w:rsidR="00542D3A">
        <w:t xml:space="preserve">a greater shared knowledge of all aspects of the project. They might be less likely to need to draw on the expertise of a single project member or group with unique expertise.  </w:t>
      </w:r>
      <w:r w:rsidR="00C867C7">
        <w:t xml:space="preserve"> </w:t>
      </w:r>
    </w:p>
    <w:p w:rsidR="00760C4D" w:rsidRDefault="00900903" w:rsidP="007E2C47">
      <w:r>
        <w:t>A</w:t>
      </w:r>
      <w:r w:rsidR="00035C48">
        <w:t xml:space="preserve">nother </w:t>
      </w:r>
      <w:r>
        <w:t xml:space="preserve">key difference between </w:t>
      </w:r>
      <w:r w:rsidR="00542D3A">
        <w:t xml:space="preserve">traditional and </w:t>
      </w:r>
      <w:r>
        <w:t xml:space="preserve">agile projects is the way that </w:t>
      </w:r>
      <w:r w:rsidR="00035C48">
        <w:t>tasks are allocated</w:t>
      </w:r>
      <w:r w:rsidR="0093201C">
        <w:t xml:space="preserve"> to project team members</w:t>
      </w:r>
      <w:r w:rsidR="00035C48">
        <w:t>.</w:t>
      </w:r>
      <w:r w:rsidR="00C867C7">
        <w:t xml:space="preserve"> </w:t>
      </w:r>
      <w:r w:rsidR="00542D3A">
        <w:t>In traditional projects</w:t>
      </w:r>
      <w:r w:rsidR="003C091D">
        <w:t>,</w:t>
      </w:r>
      <w:r w:rsidR="00542D3A">
        <w:t xml:space="preserve"> tasks are allocated by a project manager or team leader according to a proje</w:t>
      </w:r>
      <w:r w:rsidR="003C091D">
        <w:t xml:space="preserve">ct plan and the known expertise </w:t>
      </w:r>
      <w:r w:rsidR="00542D3A">
        <w:t xml:space="preserve">of the project </w:t>
      </w:r>
      <w:r w:rsidR="0093201C">
        <w:t>team member</w:t>
      </w:r>
      <w:r w:rsidR="00542D3A">
        <w:t>. Whereas in agile projects</w:t>
      </w:r>
      <w:r w:rsidR="007E2C47">
        <w:t>,</w:t>
      </w:r>
      <w:r w:rsidR="00542D3A">
        <w:t xml:space="preserve"> tasks</w:t>
      </w:r>
      <w:r w:rsidR="00035C48">
        <w:t xml:space="preserve"> are self-selected by project team members from a </w:t>
      </w:r>
      <w:r w:rsidR="003C091D">
        <w:t>publically visible</w:t>
      </w:r>
      <w:r w:rsidR="00035C48">
        <w:t xml:space="preserve"> wallboard</w:t>
      </w:r>
      <w:r w:rsidR="003C091D">
        <w:t xml:space="preserve"> of stories and tasks</w:t>
      </w:r>
      <w:r w:rsidR="0093201C">
        <w:t>. P</w:t>
      </w:r>
      <w:r w:rsidR="007E2C47">
        <w:t>otentially</w:t>
      </w:r>
      <w:r w:rsidR="00452F0A">
        <w:t>,</w:t>
      </w:r>
      <w:r w:rsidR="007E2C47">
        <w:t xml:space="preserve"> </w:t>
      </w:r>
      <w:r w:rsidR="00542D3A">
        <w:t>all members work on all stories during the project</w:t>
      </w:r>
      <w:r w:rsidR="00035C48">
        <w:t xml:space="preserve">. </w:t>
      </w:r>
      <w:r w:rsidR="007E2C47">
        <w:t xml:space="preserve">Dependencies between </w:t>
      </w:r>
      <w:r w:rsidR="0093201C">
        <w:t xml:space="preserve">stories are addressed in sprint planning sessions so they </w:t>
      </w:r>
      <w:r w:rsidR="00452F0A">
        <w:t xml:space="preserve">are less likely </w:t>
      </w:r>
      <w:r w:rsidR="0093201C">
        <w:t xml:space="preserve">to arise during the sprint. Task dependencies </w:t>
      </w:r>
      <w:r w:rsidR="007E2C47">
        <w:t xml:space="preserve">might </w:t>
      </w:r>
      <w:r w:rsidR="0093201C">
        <w:t xml:space="preserve">occur but </w:t>
      </w:r>
      <w:r w:rsidR="007E2C47">
        <w:t xml:space="preserve">have less impact on the progress of agile projects because tasks tend to be very small units of work </w:t>
      </w:r>
      <w:r w:rsidR="0093201C">
        <w:t xml:space="preserve">making task switching simpler and easier. </w:t>
      </w:r>
    </w:p>
    <w:p w:rsidR="000E3C0A" w:rsidRPr="00890BE5" w:rsidRDefault="005D47B2" w:rsidP="000E3C0A">
      <w:r>
        <w:t xml:space="preserve">Due to </w:t>
      </w:r>
      <w:r w:rsidR="00EE732F">
        <w:t xml:space="preserve">the </w:t>
      </w:r>
      <w:r w:rsidR="003C091D">
        <w:t xml:space="preserve">potential usefulness of better understanding </w:t>
      </w:r>
      <w:r w:rsidR="00585257">
        <w:t>dependencies in agile software development projects, which potentially differ from those of traditional projects, t</w:t>
      </w:r>
      <w:r w:rsidR="00AB3EF1">
        <w:t xml:space="preserve">his article </w:t>
      </w:r>
      <w:r w:rsidR="007E2C47">
        <w:t>addresses</w:t>
      </w:r>
      <w:r w:rsidR="00AB3EF1">
        <w:t xml:space="preserve"> </w:t>
      </w:r>
      <w:r w:rsidR="00681D0C">
        <w:t xml:space="preserve">the </w:t>
      </w:r>
      <w:r w:rsidR="000E3C0A" w:rsidRPr="00890BE5">
        <w:t>following questions</w:t>
      </w:r>
      <w:r w:rsidR="00681D0C">
        <w:t>.</w:t>
      </w:r>
      <w:r w:rsidR="000E3C0A" w:rsidRPr="00890BE5">
        <w:t xml:space="preserve"> </w:t>
      </w:r>
    </w:p>
    <w:p w:rsidR="000E3C0A" w:rsidRPr="00201CA0" w:rsidRDefault="000E3C0A" w:rsidP="00336B0C">
      <w:pPr>
        <w:pStyle w:val="ListParagraph"/>
        <w:numPr>
          <w:ilvl w:val="0"/>
          <w:numId w:val="10"/>
        </w:numPr>
      </w:pPr>
      <w:r w:rsidRPr="00201CA0">
        <w:t xml:space="preserve">What dependencies occur in </w:t>
      </w:r>
      <w:r w:rsidR="00681D0C">
        <w:t>a typical</w:t>
      </w:r>
      <w:r w:rsidRPr="00201CA0">
        <w:t xml:space="preserve"> agi</w:t>
      </w:r>
      <w:r w:rsidR="00D91119" w:rsidRPr="00201CA0">
        <w:t>le software development project</w:t>
      </w:r>
      <w:r w:rsidRPr="00201CA0">
        <w:t>?</w:t>
      </w:r>
    </w:p>
    <w:p w:rsidR="00D44D2B" w:rsidRPr="00201CA0" w:rsidRDefault="00BD29CA" w:rsidP="00336B0C">
      <w:pPr>
        <w:pStyle w:val="ListParagraph"/>
        <w:numPr>
          <w:ilvl w:val="0"/>
          <w:numId w:val="10"/>
        </w:numPr>
      </w:pPr>
      <w:r w:rsidRPr="00201CA0">
        <w:t xml:space="preserve">Which </w:t>
      </w:r>
      <w:r w:rsidR="00EE1BD2" w:rsidRPr="00201CA0">
        <w:t>agile software development</w:t>
      </w:r>
      <w:r w:rsidRPr="00201CA0">
        <w:t xml:space="preserve"> practices</w:t>
      </w:r>
      <w:r w:rsidR="00EE1BD2" w:rsidRPr="00201CA0">
        <w:t xml:space="preserve"> </w:t>
      </w:r>
      <w:r w:rsidR="008A00DF">
        <w:t xml:space="preserve">act as coordination mechanisms to </w:t>
      </w:r>
      <w:r w:rsidR="00EE1BD2" w:rsidRPr="00201CA0">
        <w:t xml:space="preserve">address </w:t>
      </w:r>
      <w:r w:rsidR="0074016C">
        <w:t>the</w:t>
      </w:r>
      <w:r w:rsidRPr="00201CA0">
        <w:t xml:space="preserve"> </w:t>
      </w:r>
      <w:r w:rsidR="00EE1BD2" w:rsidRPr="00201CA0">
        <w:t>dependencies in a project?</w:t>
      </w:r>
    </w:p>
    <w:p w:rsidR="000E3C0A" w:rsidRDefault="000E3C0A" w:rsidP="000E3C0A">
      <w:r>
        <w:t xml:space="preserve">To address these questions, </w:t>
      </w:r>
      <w:r w:rsidR="00D91119">
        <w:t xml:space="preserve">evidence is drawn from </w:t>
      </w:r>
      <w:r w:rsidR="00796408">
        <w:t>three</w:t>
      </w:r>
      <w:r w:rsidR="00D91119">
        <w:t xml:space="preserve"> </w:t>
      </w:r>
      <w:r>
        <w:t xml:space="preserve">case studies of </w:t>
      </w:r>
      <w:r w:rsidR="00796408">
        <w:t xml:space="preserve">agile </w:t>
      </w:r>
      <w:r>
        <w:t>software development</w:t>
      </w:r>
      <w:r w:rsidR="00410125">
        <w:t xml:space="preserve"> and the </w:t>
      </w:r>
      <w:r>
        <w:t>findings are presented in the form</w:t>
      </w:r>
      <w:r w:rsidR="009A1092">
        <w:t xml:space="preserve"> of a taxonomy of dependenc</w:t>
      </w:r>
      <w:r w:rsidR="00905BDF">
        <w:t xml:space="preserve">ies. </w:t>
      </w:r>
      <w:r w:rsidR="00585257">
        <w:t xml:space="preserve">The frequency with which the various types of dependency occur is assessed, with knowledge dependencies predominant. The </w:t>
      </w:r>
      <w:r w:rsidR="00905BDF">
        <w:t xml:space="preserve">taxonomy </w:t>
      </w:r>
      <w:r w:rsidR="00D44D2B">
        <w:t xml:space="preserve">is </w:t>
      </w:r>
      <w:r w:rsidR="00452F0A">
        <w:t xml:space="preserve">then </w:t>
      </w:r>
      <w:r w:rsidR="00D44D2B">
        <w:t xml:space="preserve">used to </w:t>
      </w:r>
      <w:r w:rsidR="0014566E">
        <w:t>identify a set of agile practices that act as coordination mechanisms</w:t>
      </w:r>
      <w:r w:rsidR="00EC1E2B">
        <w:t xml:space="preserve"> in the projects</w:t>
      </w:r>
      <w:r w:rsidR="00321322">
        <w:t xml:space="preserve"> and leads</w:t>
      </w:r>
      <w:r w:rsidR="00EC1E2B">
        <w:t xml:space="preserve"> to the finding that certain </w:t>
      </w:r>
      <w:r w:rsidR="0014566E">
        <w:t>practices address mult</w:t>
      </w:r>
      <w:r w:rsidR="00EC1E2B">
        <w:t>iple dependencies in a project</w:t>
      </w:r>
      <w:r w:rsidR="00585257">
        <w:t xml:space="preserve">. </w:t>
      </w:r>
      <w:r w:rsidR="00EC1E2B">
        <w:t>Th</w:t>
      </w:r>
      <w:r w:rsidR="000902C9">
        <w:t xml:space="preserve">is group of practices </w:t>
      </w:r>
      <w:r w:rsidR="00321322">
        <w:t>can be considered</w:t>
      </w:r>
      <w:r w:rsidR="00EC1E2B">
        <w:t xml:space="preserve"> effective for coordinating an agile software development project.</w:t>
      </w:r>
    </w:p>
    <w:p w:rsidR="000E3C0A" w:rsidRDefault="000E3C0A" w:rsidP="000E3C0A">
      <w:r>
        <w:t xml:space="preserve">The article is organised as follows. First, </w:t>
      </w:r>
      <w:r w:rsidR="00D91119">
        <w:t xml:space="preserve">the status of research on </w:t>
      </w:r>
      <w:r>
        <w:t>agile software development</w:t>
      </w:r>
      <w:r w:rsidR="00905BDF">
        <w:t xml:space="preserve"> projects</w:t>
      </w:r>
      <w:r>
        <w:t xml:space="preserve"> </w:t>
      </w:r>
      <w:r w:rsidR="00D91119">
        <w:t xml:space="preserve">is </w:t>
      </w:r>
      <w:r w:rsidR="00B974FB">
        <w:t>discussed</w:t>
      </w:r>
      <w:r w:rsidR="008D501E">
        <w:t xml:space="preserve">, followed by </w:t>
      </w:r>
      <w:r w:rsidR="000902C9">
        <w:t xml:space="preserve">an overview of </w:t>
      </w:r>
      <w:r w:rsidR="00B974FB">
        <w:t>the</w:t>
      </w:r>
      <w:r>
        <w:t xml:space="preserve"> concept of dependency </w:t>
      </w:r>
      <w:r w:rsidR="00B974FB">
        <w:t xml:space="preserve">in coordination theory </w:t>
      </w:r>
      <w:r>
        <w:t>and in domains relevant to agile software development</w:t>
      </w:r>
      <w:r w:rsidR="00D91119">
        <w:t>. T</w:t>
      </w:r>
      <w:r w:rsidR="00336B0C">
        <w:t>axonomy are discussed</w:t>
      </w:r>
      <w:r w:rsidR="008D501E">
        <w:t>,</w:t>
      </w:r>
      <w:r w:rsidR="00336B0C">
        <w:t xml:space="preserve"> including </w:t>
      </w:r>
      <w:r>
        <w:t>criteria for assessing the quality of taxonomy</w:t>
      </w:r>
      <w:r w:rsidR="00336B0C">
        <w:t xml:space="preserve">. </w:t>
      </w:r>
      <w:r>
        <w:t xml:space="preserve">Following this, </w:t>
      </w:r>
      <w:r w:rsidR="00D91119">
        <w:t xml:space="preserve">the </w:t>
      </w:r>
      <w:r w:rsidR="00336B0C">
        <w:t xml:space="preserve">case study </w:t>
      </w:r>
      <w:r w:rsidR="00D91119">
        <w:t>research method</w:t>
      </w:r>
      <w:r w:rsidR="00336B0C">
        <w:t xml:space="preserve"> used in the study</w:t>
      </w:r>
      <w:r w:rsidR="00D91119">
        <w:t xml:space="preserve"> is described</w:t>
      </w:r>
      <w:r w:rsidR="008D501E">
        <w:t xml:space="preserve"> and findings are presented</w:t>
      </w:r>
      <w:r w:rsidR="00D91119">
        <w:t xml:space="preserve">. </w:t>
      </w:r>
      <w:r w:rsidR="00890BE5">
        <w:t>A</w:t>
      </w:r>
      <w:r w:rsidR="00D91119">
        <w:t xml:space="preserve"> taxonomy is </w:t>
      </w:r>
      <w:r w:rsidR="000902C9">
        <w:t xml:space="preserve">then </w:t>
      </w:r>
      <w:r w:rsidR="00336B0C">
        <w:t>developed</w:t>
      </w:r>
      <w:r w:rsidR="008D501E">
        <w:t xml:space="preserve"> which describes and defines each </w:t>
      </w:r>
      <w:r w:rsidR="00336B0C">
        <w:t>dependency type</w:t>
      </w:r>
      <w:r w:rsidR="008D501E">
        <w:t xml:space="preserve">. </w:t>
      </w:r>
      <w:r w:rsidR="00336B0C">
        <w:t xml:space="preserve">The relative frequency of dependencies is analysed, taxonomy classification decision rules are defined, and the taxonomy is used to assess which agile practices address dependencies in the three agile software development projects. Next is a discussion of the findings </w:t>
      </w:r>
      <w:r w:rsidR="000902C9">
        <w:t xml:space="preserve">which includes </w:t>
      </w:r>
      <w:r w:rsidR="00336B0C">
        <w:t xml:space="preserve">an assessment of the quality of the taxonomy. Theoretical and practical contributions are considered followed by the study limitations, and the article concludes. </w:t>
      </w:r>
      <w:r w:rsidR="00D91119">
        <w:t xml:space="preserve">  </w:t>
      </w:r>
      <w:r>
        <w:t xml:space="preserve"> </w:t>
      </w:r>
      <w:r w:rsidR="00EE0BDD">
        <w:t xml:space="preserve"> </w:t>
      </w:r>
    </w:p>
    <w:p w:rsidR="000E3C0A" w:rsidRDefault="000E3C0A" w:rsidP="00212300">
      <w:pPr>
        <w:pStyle w:val="Heading20"/>
      </w:pPr>
      <w:bookmarkStart w:id="1" w:name="_Toc359771532"/>
      <w:r>
        <w:lastRenderedPageBreak/>
        <w:t>Agile Software Development</w:t>
      </w:r>
      <w:bookmarkEnd w:id="1"/>
    </w:p>
    <w:p w:rsidR="001748FA" w:rsidRDefault="00D44D2B" w:rsidP="00CA19DA">
      <w:r>
        <w:t xml:space="preserve">Agile methods </w:t>
      </w:r>
      <w:r w:rsidR="000E3C0A">
        <w:t xml:space="preserve">are founded on management ideas from new product development </w:t>
      </w:r>
      <w:r w:rsidR="007E4A8A">
        <w:fldChar w:fldCharType="begin"/>
      </w:r>
      <w:r w:rsidR="00A01D13">
        <w:instrText xml:space="preserve"> ADDIN EN.CITE &lt;EndNote&gt;&lt;Cite&gt;&lt;Author&gt;Takeuchi&lt;/Author&gt;&lt;Year&gt;1986&lt;/Year&gt;&lt;RecNum&gt;215&lt;/RecNum&gt;&lt;DisplayText&gt;(Takeuchi &amp;amp; Nonaka, 1986)&lt;/DisplayText&gt;&lt;record&gt;&lt;rec-number&gt;215&lt;/rec-number&gt;&lt;foreign-keys&gt;&lt;key app="EN" db-id="rdpzfd0f2edpduewrz755azk22app2x5aews" timestamp="0"&gt;215&lt;/key&gt;&lt;/foreign-keys&gt;&lt;ref-type name="Journal Article"&gt;17&lt;/ref-type&gt;&lt;contributors&gt;&lt;authors&gt;&lt;author&gt;Takeuchi, H.&lt;/author&gt;&lt;author&gt;Nonaka, I.&lt;/author&gt;&lt;/authors&gt;&lt;/contributors&gt;&lt;titles&gt;&lt;title&gt;The new new product development game&lt;/title&gt;&lt;secondary-title&gt;Harvard Business Review&lt;/secondary-title&gt;&lt;/titles&gt;&lt;periodical&gt;&lt;full-title&gt;Harvard Business Review&lt;/full-title&gt;&lt;/periodical&gt;&lt;pages&gt;137-146&lt;/pages&gt;&lt;volume&gt;64&lt;/volume&gt;&lt;number&gt;1&lt;/number&gt;&lt;keywords&gt;&lt;keyword&gt;History of methodologies&lt;/keyword&gt;&lt;/keywords&gt;&lt;dates&gt;&lt;year&gt;1986&lt;/year&gt;&lt;/dates&gt;&lt;urls&gt;&lt;/urls&gt;&lt;/record&gt;&lt;/Cite&gt;&lt;/EndNote&gt;</w:instrText>
      </w:r>
      <w:r w:rsidR="007E4A8A">
        <w:fldChar w:fldCharType="separate"/>
      </w:r>
      <w:r w:rsidR="00A01D13">
        <w:rPr>
          <w:noProof/>
        </w:rPr>
        <w:t>(Takeuchi &amp; Nonaka, 1986)</w:t>
      </w:r>
      <w:r w:rsidR="007E4A8A">
        <w:fldChar w:fldCharType="end"/>
      </w:r>
      <w:r w:rsidR="000E3C0A">
        <w:t xml:space="preserve">, theories of complex adaptive systems </w:t>
      </w:r>
      <w:r w:rsidR="007E4A8A">
        <w:fldChar w:fldCharType="begin"/>
      </w:r>
      <w:r w:rsidR="00A01D13">
        <w:instrText xml:space="preserve"> ADDIN EN.CITE &lt;EndNote&gt;&lt;Cite&gt;&lt;Author&gt;Highsmith&lt;/Author&gt;&lt;Year&gt;2000&lt;/Year&gt;&lt;RecNum&gt;115&lt;/RecNum&gt;&lt;DisplayText&gt;(Highsmith, 2000)&lt;/DisplayText&gt;&lt;record&gt;&lt;rec-number&gt;115&lt;/rec-number&gt;&lt;foreign-keys&gt;&lt;key app="EN" db-id="rdpzfd0f2edpduewrz755azk22app2x5aews" timestamp="0"&gt;115&lt;/key&gt;&lt;/foreign-keys&gt;&lt;ref-type name="Book"&gt;6&lt;/ref-type&gt;&lt;contributors&gt;&lt;authors&gt;&lt;author&gt;Highsmith, J&lt;/author&gt;&lt;/authors&gt;&lt;/contributors&gt;&lt;titles&gt;&lt;title&gt;Adaptive Software Development: A Collaborative Approach to Managing Complex Systems&lt;/title&gt;&lt;/titles&gt;&lt;keywords&gt;&lt;keyword&gt;agile methods&lt;/keyword&gt;&lt;/keywords&gt;&lt;dates&gt;&lt;year&gt;2000&lt;/year&gt;&lt;/dates&gt;&lt;pub-location&gt;New York, NY&lt;/pub-location&gt;&lt;publisher&gt;Dorset House Publishing&lt;/publisher&gt;&lt;urls&gt;&lt;/urls&gt;&lt;/record&gt;&lt;/Cite&gt;&lt;/EndNote&gt;</w:instrText>
      </w:r>
      <w:r w:rsidR="007E4A8A">
        <w:fldChar w:fldCharType="separate"/>
      </w:r>
      <w:r w:rsidR="00A01D13">
        <w:rPr>
          <w:noProof/>
        </w:rPr>
        <w:t>(Highsmith, 2000)</w:t>
      </w:r>
      <w:r w:rsidR="007E4A8A">
        <w:fldChar w:fldCharType="end"/>
      </w:r>
      <w:r w:rsidR="00410125">
        <w:t>,</w:t>
      </w:r>
      <w:r w:rsidR="000E3C0A">
        <w:t xml:space="preserve"> observations on </w:t>
      </w:r>
      <w:r>
        <w:t xml:space="preserve">effective </w:t>
      </w:r>
      <w:r w:rsidR="005B0050">
        <w:t xml:space="preserve">teamwork and </w:t>
      </w:r>
      <w:r w:rsidR="000E3C0A">
        <w:t xml:space="preserve"> communication</w:t>
      </w:r>
      <w:r w:rsidR="005B0050">
        <w:t>, and improving product quality</w:t>
      </w:r>
      <w:r w:rsidR="000E3C0A">
        <w:t xml:space="preserve"> in software projects </w:t>
      </w:r>
      <w:r w:rsidR="007E4A8A">
        <w:fldChar w:fldCharType="begin">
          <w:fldData xml:space="preserve">PEVuZE5vdGU+PENpdGU+PEF1dGhvcj5EZU1hcmNvPC9BdXRob3I+PFllYXI+MTk4NzwvWWVhcj48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</w:fldData>
        </w:fldChar>
      </w:r>
      <w:r w:rsidR="00A01D13">
        <w:instrText xml:space="preserve"> ADDIN EN.CITE </w:instrText>
      </w:r>
      <w:r w:rsidR="00A01D13">
        <w:fldChar w:fldCharType="begin">
          <w:fldData xml:space="preserve">PEVuZE5vdGU+PENpdGU+PEF1dGhvcj5EZU1hcmNvPC9BdXRob3I+PFllYXI+MTk4NzwvWWVhcj48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</w:fldData>
        </w:fldChar>
      </w:r>
      <w:r w:rsidR="00A01D13">
        <w:instrText xml:space="preserve"> ADDIN EN.CITE.DATA </w:instrText>
      </w:r>
      <w:r w:rsidR="00A01D13">
        <w:fldChar w:fldCharType="end"/>
      </w:r>
      <w:r w:rsidR="007E4A8A">
        <w:fldChar w:fldCharType="separate"/>
      </w:r>
      <w:r w:rsidR="00A01D13">
        <w:rPr>
          <w:noProof/>
        </w:rPr>
        <w:t>(Beck, 2000; Cockburn, 2002; DeMarco &amp; Lister, 1987; Schwaber &amp; Beedle, 2002)</w:t>
      </w:r>
      <w:r w:rsidR="007E4A8A">
        <w:fldChar w:fldCharType="end"/>
      </w:r>
      <w:r w:rsidR="000E3C0A">
        <w:t xml:space="preserve">. </w:t>
      </w:r>
      <w:r w:rsidR="00CA19DA">
        <w:t xml:space="preserve">These methods </w:t>
      </w:r>
      <w:r w:rsidR="00CA19DA" w:rsidRPr="00CA19DA">
        <w:t>came to pro</w:t>
      </w:r>
      <w:r w:rsidR="00CA19DA">
        <w:t>minence in the late 1990s and are now well-accepted world-wide</w:t>
      </w:r>
      <w:r w:rsidR="004B42BD">
        <w:t xml:space="preserve"> with an estimated adoption </w:t>
      </w:r>
      <w:r w:rsidR="003346D7">
        <w:t xml:space="preserve">level </w:t>
      </w:r>
      <w:r w:rsidR="004B42BD">
        <w:t xml:space="preserve">of 50% </w:t>
      </w:r>
      <w:r w:rsidR="007E4A8A">
        <w:fldChar w:fldCharType="begin"/>
      </w:r>
      <w:r w:rsidR="00A01D13">
        <w:instrText xml:space="preserve"> ADDIN EN.CITE &lt;EndNote&gt;&lt;Cite&gt;&lt;Author&gt;Stavru&lt;/Author&gt;&lt;Year&gt;2014&lt;/Year&gt;&lt;RecNum&gt;1106&lt;/RecNum&gt;&lt;DisplayText&gt;(Stavru, 2014)&lt;/DisplayText&gt;&lt;record&gt;&lt;rec-number&gt;1106&lt;/rec-number&gt;&lt;foreign-keys&gt;&lt;key app="EN" db-id="rdpzfd0f2edpduewrz755azk22app2x5aews" timestamp="1397720402"&gt;1106&lt;/key&gt;&lt;/foreign-keys&gt;&lt;ref-type name="Journal Article"&gt;17&lt;/ref-type&gt;&lt;contributors&gt;&lt;authors&gt;&lt;author&gt;Stavru, Stavros&lt;/author&gt;&lt;/authors&gt;&lt;/contributors&gt;&lt;titles&gt;&lt;title&gt;A critical examination of recent industrial surveys on agile method usage&lt;/title&gt;&lt;secondary-title&gt;The Journal of Systems and Software&lt;/secondary-title&gt;&lt;/titles&gt;&lt;periodical&gt;&lt;full-title&gt;The Journal of Systems and Software&lt;/full-title&gt;&lt;/periodical&gt;&lt;pages&gt;87-97&lt;/pages&gt;&lt;volume&gt;94&lt;/volume&gt;&lt;dates&gt;&lt;year&gt;2014&lt;/year&gt;&lt;/dates&gt;&lt;urls&gt;&lt;/urls&gt;&lt;electronic-resource-num&gt;http://dx.doi.org/10.1016/j.jss.2014.03.041&lt;/electronic-resource-num&gt;&lt;/record&gt;&lt;/Cite&gt;&lt;/EndNote&gt;</w:instrText>
      </w:r>
      <w:r w:rsidR="007E4A8A">
        <w:fldChar w:fldCharType="separate"/>
      </w:r>
      <w:r w:rsidR="00A01D13">
        <w:rPr>
          <w:noProof/>
        </w:rPr>
        <w:t>(Stavru, 2014)</w:t>
      </w:r>
      <w:r w:rsidR="007E4A8A">
        <w:fldChar w:fldCharType="end"/>
      </w:r>
      <w:r w:rsidR="00CA19DA" w:rsidRPr="00CA19DA">
        <w:t xml:space="preserve">. </w:t>
      </w:r>
      <w:r w:rsidR="001E1D8D">
        <w:t xml:space="preserve">Over this period they </w:t>
      </w:r>
      <w:r w:rsidR="001748FA">
        <w:t xml:space="preserve">have remained of considerable interest to researchers </w:t>
      </w:r>
      <w:r w:rsidR="001E1D8D">
        <w:t xml:space="preserve">and practitioners </w:t>
      </w:r>
      <w:r w:rsidR="001748FA">
        <w:t xml:space="preserve">because they have a strong impact on the development process and on the organisations where they are adopted. </w:t>
      </w:r>
      <w:r w:rsidR="0014566E">
        <w:t>Not only has a</w:t>
      </w:r>
      <w:r w:rsidR="001748FA">
        <w:t>gil</w:t>
      </w:r>
      <w:r w:rsidR="0014566E">
        <w:t>e software development overturned</w:t>
      </w:r>
      <w:r w:rsidR="003346D7">
        <w:t xml:space="preserve"> many accepted guidelines for</w:t>
      </w:r>
      <w:r w:rsidR="001748FA">
        <w:t xml:space="preserve"> IT project management and software engineering </w:t>
      </w:r>
      <w:r w:rsidR="007E4A8A">
        <w:fldChar w:fldCharType="begin"/>
      </w:r>
      <w:r w:rsidR="00A01D13">
        <w:instrText xml:space="preserve"> ADDIN EN.CITE &lt;EndNote&gt;&lt;Cite&gt;&lt;Author&gt;Boehm&lt;/Author&gt;&lt;Year&gt;2004&lt;/Year&gt;&lt;RecNum&gt;434&lt;/RecNum&gt;&lt;DisplayText&gt;(Boehm &amp;amp; Turner, 2004)&lt;/DisplayText&gt;&lt;record&gt;&lt;rec-number&gt;434&lt;/rec-number&gt;&lt;foreign-keys&gt;&lt;key app="EN" db-id="rdpzfd0f2edpduewrz755azk22app2x5aews" timestamp="0"&gt;434&lt;/key&gt;&lt;/foreign-keys&gt;&lt;ref-type name="Book"&gt;6&lt;/ref-type&gt;&lt;contributors&gt;&lt;authors&gt;&lt;author&gt;Boehm, B.&lt;/author&gt;&lt;author&gt;Turner, R.&lt;/author&gt;&lt;/authors&gt;&lt;/contributors&gt;&lt;titles&gt;&lt;title&gt;Balancing Agility and Discipline&lt;/title&gt;&lt;/titles&gt;&lt;dates&gt;&lt;year&gt;2004&lt;/year&gt;&lt;/dates&gt;&lt;pub-location&gt;Boston&lt;/pub-location&gt;&lt;publisher&gt;Addison-Wesley&lt;/publisher&gt;&lt;urls&gt;&lt;/urls&gt;&lt;/record&gt;&lt;/Cite&gt;&lt;/EndNote&gt;</w:instrText>
      </w:r>
      <w:r w:rsidR="007E4A8A">
        <w:fldChar w:fldCharType="separate"/>
      </w:r>
      <w:r w:rsidR="00A01D13">
        <w:rPr>
          <w:noProof/>
        </w:rPr>
        <w:t>(Boehm &amp; Turner, 2004)</w:t>
      </w:r>
      <w:r w:rsidR="007E4A8A">
        <w:fldChar w:fldCharType="end"/>
      </w:r>
      <w:r w:rsidR="001748FA">
        <w:t xml:space="preserve"> </w:t>
      </w:r>
      <w:r w:rsidR="0014566E">
        <w:t xml:space="preserve">but </w:t>
      </w:r>
      <w:r w:rsidR="003346D7">
        <w:t>r</w:t>
      </w:r>
      <w:r w:rsidR="004B42BD">
        <w:t xml:space="preserve">ecognised </w:t>
      </w:r>
      <w:r w:rsidR="001748FA">
        <w:t>issues with adopting agile software development in certain organisational cultures</w:t>
      </w:r>
      <w:r w:rsidR="003346D7">
        <w:t xml:space="preserve"> have yet to be resolved</w:t>
      </w:r>
      <w:r w:rsidR="001748FA">
        <w:t xml:space="preserve"> </w:t>
      </w:r>
      <w:r w:rsidR="007E4A8A">
        <w:fldChar w:fldCharType="begin"/>
      </w:r>
      <w:r w:rsidR="00A01D13">
        <w:instrText xml:space="preserve"> ADDIN EN.CITE &lt;EndNote&gt;&lt;Cite&gt;&lt;Author&gt;Iivari&lt;/Author&gt;&lt;Year&gt;2011&lt;/Year&gt;&lt;RecNum&gt;992&lt;/RecNum&gt;&lt;DisplayText&gt;(Iivari &amp;amp; Iivari, 2011)&lt;/DisplayText&gt;&lt;record&gt;&lt;rec-number&gt;992&lt;/rec-number&gt;&lt;foreign-keys&gt;&lt;key app="EN" db-id="rdpzfd0f2edpduewrz755azk22app2x5aews" timestamp="1295409583"&gt;992&lt;/key&gt;&lt;/foreign-keys&gt;&lt;ref-type name="Journal Article"&gt;17&lt;/ref-type&gt;&lt;contributors&gt;&lt;authors&gt;&lt;author&gt;Iivari, Juhani&lt;/author&gt;&lt;author&gt;Iivari, Netta&lt;/author&gt;&lt;/authors&gt;&lt;/contributors&gt;&lt;titles&gt;&lt;title&gt;The relationship between organizational culture and the deployment of agile methods&lt;/title&gt;&lt;secondary-title&gt;Information and Software Technology&lt;/secondary-title&gt;&lt;/titles&gt;&lt;periodical&gt;&lt;full-title&gt;Information and Software Technology&lt;/full-title&gt;&lt;/periodical&gt;&lt;pages&gt;509-520&lt;/pages&gt;&lt;volume&gt;53&lt;/volume&gt;&lt;number&gt;5&lt;/number&gt;&lt;dates&gt;&lt;year&gt;2011&lt;/year&gt;&lt;/dates&gt;&lt;urls&gt;&lt;/urls&gt;&lt;electronic-resource-num&gt;10.1016/j.infsof.2010.10.008&lt;/electronic-resource-num&gt;&lt;/record&gt;&lt;/Cite&gt;&lt;/EndNote&gt;</w:instrText>
      </w:r>
      <w:r w:rsidR="007E4A8A">
        <w:fldChar w:fldCharType="separate"/>
      </w:r>
      <w:r w:rsidR="00A01D13">
        <w:rPr>
          <w:noProof/>
        </w:rPr>
        <w:t>(Iivari &amp; Iivari, 2011)</w:t>
      </w:r>
      <w:r w:rsidR="007E4A8A">
        <w:fldChar w:fldCharType="end"/>
      </w:r>
      <w:r w:rsidR="001748FA">
        <w:t xml:space="preserve">. </w:t>
      </w:r>
    </w:p>
    <w:p w:rsidR="00601A4F" w:rsidRPr="003F654B" w:rsidRDefault="00CA19DA" w:rsidP="00533741">
      <w:pPr>
        <w:tabs>
          <w:tab w:val="left" w:pos="5220"/>
        </w:tabs>
      </w:pPr>
      <w:r w:rsidRPr="00CA19DA">
        <w:t xml:space="preserve">Agile software development </w:t>
      </w:r>
      <w:r w:rsidR="001748FA" w:rsidRPr="00CA19DA">
        <w:t>differ</w:t>
      </w:r>
      <w:r w:rsidR="001748FA">
        <w:t>s</w:t>
      </w:r>
      <w:r w:rsidR="001748FA" w:rsidRPr="00CA19DA">
        <w:t xml:space="preserve"> significantly from traditional approaches to software development </w:t>
      </w:r>
      <w:r w:rsidR="00533741">
        <w:fldChar w:fldCharType="begin"/>
      </w:r>
      <w:r w:rsidR="00A01D13">
        <w:instrText xml:space="preserve"> ADDIN EN.CITE &lt;EndNote&gt;&lt;Cite&gt;&lt;Author&gt;Dyba&lt;/Author&gt;&lt;Year&gt;2008&lt;/Year&gt;&lt;RecNum&gt;520&lt;/RecNum&gt;&lt;DisplayText&gt;(Beck, 2000; Dyba &amp;amp; Dingsoyr, 2008)&lt;/DisplayText&gt;&lt;record&gt;&lt;rec-number&gt;520&lt;/rec-number&gt;&lt;foreign-keys&gt;&lt;key app="EN" db-id="rdpzfd0f2edpduewrz755azk22app2x5aews" timestamp="0"&gt;520&lt;/key&gt;&lt;/foreign-keys&gt;&lt;ref-type name="Journal Article"&gt;17&lt;/ref-type&gt;&lt;contributors&gt;&lt;authors&gt;&lt;author&gt;Dyba, T&lt;/author&gt;&lt;author&gt;Dingsoyr, T&lt;/author&gt;&lt;/authors&gt;&lt;/contributors&gt;&lt;titles&gt;&lt;title&gt;Empirical studies of agile software development: A systematic review&lt;/title&gt;&lt;secondary-title&gt;Information and Software Technology&lt;/secondary-title&gt;&lt;/titles&gt;&lt;periodical&gt;&lt;full-title&gt;Information and Software Technology&lt;/full-title&gt;&lt;/periodical&gt;&lt;pages&gt;833-859&lt;/pages&gt;&lt;volume&gt;50&lt;/volume&gt;&lt;number&gt;9-10&lt;/number&gt;&lt;keywords&gt;&lt;keyword&gt;empirical software engineering&lt;/keyword&gt;&lt;keyword&gt;evidence-based software engineering&lt;/keyword&gt;&lt;keyword&gt;systematic review&lt;/keyword&gt;&lt;keyword&gt;research synthesis&lt;/keyword&gt;&lt;keyword&gt;agile software development&lt;/keyword&gt;&lt;keyword&gt;XP&lt;/keyword&gt;&lt;keyword&gt;Extreme programming&lt;/keyword&gt;&lt;keyword&gt;Scrum&lt;/keyword&gt;&lt;/keywords&gt;&lt;dates&gt;&lt;year&gt;2008&lt;/year&gt;&lt;/dates&gt;&lt;urls&gt;&lt;/urls&gt;&lt;/record&gt;&lt;/Cite&gt;&lt;Cite&gt;&lt;Author&gt;Beck&lt;/Author&gt;&lt;Year&gt;2000&lt;/Year&gt;&lt;RecNum&gt;38&lt;/RecNum&gt;&lt;record&gt;&lt;rec-number&gt;38&lt;/rec-number&gt;&lt;foreign-keys&gt;&lt;key app="EN" db-id="rdpzfd0f2edpduewrz755azk22app2x5aews" timestamp="0"&gt;38&lt;/key&gt;&lt;/foreign-keys&gt;&lt;ref-type name="Book"&gt;6&lt;/ref-type&gt;&lt;contributors&gt;&lt;authors&gt;&lt;author&gt;Beck, Kent&lt;/author&gt;&lt;/authors&gt;&lt;/contributors&gt;&lt;titles&gt;&lt;title&gt;Extreme Programming Explained: Embrace Change&lt;/title&gt;&lt;secondary-title&gt;The XP series&lt;/secondary-title&gt;&lt;/titles&gt;&lt;keywords&gt;&lt;keyword&gt;agile methods&lt;/keyword&gt;&lt;/keywords&gt;&lt;dates&gt;&lt;year&gt;2000&lt;/year&gt;&lt;/dates&gt;&lt;pub-location&gt;Boston&lt;/pub-location&gt;&lt;publisher&gt;Addison-Wesley&lt;/publisher&gt;&lt;isbn&gt;0201616416&lt;/isbn&gt;&lt;urls&gt;&lt;/urls&gt;&lt;/record&gt;&lt;/Cite&gt;&lt;/EndNote&gt;</w:instrText>
      </w:r>
      <w:r w:rsidR="00533741">
        <w:fldChar w:fldCharType="separate"/>
      </w:r>
      <w:r w:rsidR="00A01D13">
        <w:rPr>
          <w:noProof/>
        </w:rPr>
        <w:t>(Beck, 2000; Dyba &amp; Dingsoyr, 2008)</w:t>
      </w:r>
      <w:r w:rsidR="00533741">
        <w:fldChar w:fldCharType="end"/>
      </w:r>
      <w:r w:rsidR="00533741">
        <w:t xml:space="preserve">. </w:t>
      </w:r>
      <w:r w:rsidR="00797B19">
        <w:t xml:space="preserve">One notable area of difference is the way that project activities are organised. </w:t>
      </w:r>
      <w:r w:rsidRPr="00CA19DA">
        <w:t xml:space="preserve"> </w:t>
      </w:r>
      <w:r w:rsidR="00601A4F">
        <w:t>Practices</w:t>
      </w:r>
      <w:r w:rsidR="00533741">
        <w:t xml:space="preserve"> for organising a project</w:t>
      </w:r>
      <w:r w:rsidR="00601A4F">
        <w:t xml:space="preserve"> range from</w:t>
      </w:r>
      <w:r w:rsidR="00797B19">
        <w:t xml:space="preserve"> the adoption of sprints,</w:t>
      </w:r>
      <w:r w:rsidR="00601A4F">
        <w:t xml:space="preserve"> </w:t>
      </w:r>
      <w:r w:rsidR="003346D7">
        <w:t>daily</w:t>
      </w:r>
      <w:r w:rsidR="00601A4F">
        <w:t xml:space="preserve"> stand up meetings, </w:t>
      </w:r>
      <w:r w:rsidRPr="00CA19DA">
        <w:t xml:space="preserve">pair programming, </w:t>
      </w:r>
      <w:r w:rsidR="00797B19">
        <w:t xml:space="preserve">frequent regular </w:t>
      </w:r>
      <w:r w:rsidR="00601A4F">
        <w:t>product demonstrations, continuous testing and integration, meetin</w:t>
      </w:r>
      <w:r w:rsidR="00797B19">
        <w:t>gs for planning and reflection</w:t>
      </w:r>
      <w:r w:rsidR="00533741">
        <w:t xml:space="preserve">, </w:t>
      </w:r>
      <w:r w:rsidR="00601A4F">
        <w:t xml:space="preserve">and using story and task wallboards to display project status. For useful descriptions of individual agile practices mentioned in this article see Williams </w:t>
      </w:r>
      <w:r w:rsidR="00601A4F">
        <w:fldChar w:fldCharType="begin"/>
      </w:r>
      <w:r w:rsidR="00601A4F">
        <w:instrText xml:space="preserve"> ADDIN EN.CITE &lt;EndNote&gt;&lt;Cite ExcludeAuth="1"&gt;&lt;Author&gt;Williams&lt;/Author&gt;&lt;Year&gt;2010&lt;/Year&gt;&lt;RecNum&gt;1039&lt;/RecNum&gt;&lt;DisplayText&gt;(2010)&lt;/DisplayText&gt;&lt;record&gt;&lt;rec-number&gt;1039&lt;/rec-number&gt;&lt;foreign-keys&gt;&lt;key app="EN" db-id="rdpzfd0f2edpduewrz755azk22app2x5aews" timestamp="1321223308"&gt;1039&lt;/key&gt;&lt;/foreign-keys&gt;&lt;ref-type name="Book Section"&gt;5&lt;/ref-type&gt;&lt;contributors&gt;&lt;authors&gt;&lt;author&gt;Williams, Laurie&lt;/author&gt;&lt;/authors&gt;&lt;secondary-authors&gt;&lt;author&gt;Zelkowitz, Marvin V&lt;/author&gt;&lt;/secondary-authors&gt;&lt;/contributors&gt;&lt;titles&gt;&lt;title&gt;Agile software development methodologies and practices&lt;/title&gt;&lt;secondary-title&gt;Advances in Computers&lt;/secondary-title&gt;&lt;/titles&gt;&lt;periodical&gt;&lt;full-title&gt;Advances in Computers&lt;/full-title&gt;&lt;/periodical&gt;&lt;pages&gt;1-44&lt;/pages&gt;&lt;volume&gt;80&lt;/volume&gt;&lt;section&gt;1&lt;/section&gt;&lt;dates&gt;&lt;year&gt;2010&lt;/year&gt;&lt;/dates&gt;&lt;pub-location&gt;Amsterdam&lt;/pub-location&gt;&lt;publisher&gt;Elsevier&lt;/publisher&gt;&lt;urls&gt;&lt;/urls&gt;&lt;electronic-resource-num&gt;doi:10.1016/S0065-2458(10)80001-4&lt;/electronic-resource-num&gt;&lt;/record&gt;&lt;/Cite&gt;&lt;/EndNote&gt;</w:instrText>
      </w:r>
      <w:r w:rsidR="00601A4F">
        <w:fldChar w:fldCharType="separate"/>
      </w:r>
      <w:r w:rsidR="00601A4F">
        <w:rPr>
          <w:noProof/>
        </w:rPr>
        <w:t>(</w:t>
      </w:r>
      <w:r w:rsidR="00601A4F" w:rsidRPr="000E3C0A">
        <w:rPr>
          <w:noProof/>
        </w:rPr>
        <w:t>2010</w:t>
      </w:r>
      <w:r w:rsidR="00601A4F">
        <w:rPr>
          <w:noProof/>
        </w:rPr>
        <w:t>)</w:t>
      </w:r>
      <w:r w:rsidR="00601A4F">
        <w:fldChar w:fldCharType="end"/>
      </w:r>
      <w:r w:rsidR="00601A4F">
        <w:t xml:space="preserve"> or </w:t>
      </w:r>
      <w:r w:rsidR="00533741">
        <w:fldChar w:fldCharType="begin"/>
      </w:r>
      <w:r w:rsidR="006B3BE6">
        <w:instrText xml:space="preserve"> ADDIN EN.CITE &lt;EndNote&gt;&lt;Cite AuthorYear="1"&gt;&lt;Author&gt;Strode&lt;/Author&gt;&lt;Year&gt;2005&lt;/Year&gt;&lt;RecNum&gt;451&lt;/RecNum&gt;&lt;DisplayText&gt;Strode (2005)&lt;/DisplayText&gt;&lt;record&gt;&lt;rec-number&gt;451&lt;/rec-number&gt;&lt;foreign-keys&gt;&lt;key app="EN" db-id="rdpzfd0f2edpduewrz755azk22app2x5aews" timestamp="0"&gt;451&lt;/key&gt;&lt;/foreign-keys&gt;&lt;ref-type name="Thesis"&gt;32&lt;/ref-type&gt;&lt;contributors&gt;&lt;authors&gt;&lt;author&gt;Strode, D.E&lt;/author&gt;&lt;/authors&gt;&lt;/contributors&gt;&lt;titles&gt;&lt;title&gt;The agile methods: An analytical comparison of five agile methods and an investigation of their target environment.&lt;/title&gt;&lt;secondary-title&gt;Department of Information Systems&lt;/secondary-title&gt;&lt;/titles&gt;&lt;volume&gt;Master of Information Sciences in Information Systems&lt;/volume&gt;&lt;dates&gt;&lt;year&gt;2005&lt;/year&gt;&lt;/dates&gt;&lt;pub-location&gt;Palmerston North, New Zealand&lt;/pub-location&gt;&lt;publisher&gt;Massey University&lt;/publisher&gt;&lt;work-type&gt;Master&amp;apos;s Thesis&lt;/work-type&gt;&lt;urls&gt;&lt;related-urls&gt;&lt;url&gt;http://hdl.handle.net/10179/515&lt;/url&gt;&lt;/related-urls&gt;&lt;/urls&gt;&lt;access-date&gt;13 September 2008&lt;/access-date&gt;&lt;/record&gt;&lt;/Cite&gt;&lt;/EndNote&gt;</w:instrText>
      </w:r>
      <w:r w:rsidR="00533741">
        <w:fldChar w:fldCharType="separate"/>
      </w:r>
      <w:r w:rsidR="00DD58AF">
        <w:rPr>
          <w:noProof/>
        </w:rPr>
        <w:t>Strode (2005)</w:t>
      </w:r>
      <w:r w:rsidR="00533741">
        <w:fldChar w:fldCharType="end"/>
      </w:r>
      <w:r w:rsidR="00601A4F">
        <w:t>.</w:t>
      </w:r>
    </w:p>
    <w:p w:rsidR="000A566D" w:rsidRDefault="001E1D8D" w:rsidP="00797B19">
      <w:r w:rsidRPr="003A7E15">
        <w:t>The</w:t>
      </w:r>
      <w:r w:rsidR="002417EE">
        <w:t xml:space="preserve"> scope of </w:t>
      </w:r>
      <w:r w:rsidRPr="003A7E15">
        <w:t xml:space="preserve">research on agile software development </w:t>
      </w:r>
      <w:r w:rsidR="00F30EFE">
        <w:t>is broad</w:t>
      </w:r>
      <w:r w:rsidR="00601A4F">
        <w:t>, occurring in</w:t>
      </w:r>
      <w:r w:rsidR="00F30EFE">
        <w:t xml:space="preserve"> </w:t>
      </w:r>
      <w:r w:rsidRPr="003A7E15">
        <w:t xml:space="preserve">information systems, </w:t>
      </w:r>
      <w:r w:rsidR="00601A4F">
        <w:t xml:space="preserve">IT </w:t>
      </w:r>
      <w:r w:rsidRPr="003A7E15">
        <w:t>project management, and software engineering</w:t>
      </w:r>
      <w:r w:rsidR="00F30EFE">
        <w:t>.</w:t>
      </w:r>
      <w:r w:rsidR="002417EE">
        <w:t xml:space="preserve"> </w:t>
      </w:r>
      <w:r w:rsidR="002417EE" w:rsidRPr="00F54AD0">
        <w:rPr>
          <w:highlight w:val="yellow"/>
        </w:rPr>
        <w:t xml:space="preserve">Chuang, Luor, and </w:t>
      </w:r>
      <w:r w:rsidR="00876F4A" w:rsidRPr="00F54AD0">
        <w:rPr>
          <w:highlight w:val="yellow"/>
        </w:rPr>
        <w:t xml:space="preserve">Lu </w:t>
      </w:r>
      <w:r w:rsidR="007E4A8A" w:rsidRPr="00F54AD0">
        <w:rPr>
          <w:highlight w:val="yellow"/>
        </w:rPr>
        <w:fldChar w:fldCharType="begin"/>
      </w:r>
      <w:r w:rsidR="00876F4A" w:rsidRPr="00F54AD0">
        <w:rPr>
          <w:highlight w:val="yellow"/>
        </w:rPr>
        <w:instrText xml:space="preserve"> ADDIN EN.CITE &lt;EndNote&gt;&lt;Cite ExcludeAuth="1"&gt;&lt;Author&gt;Chuang&lt;/Author&gt;&lt;Year&gt;2014&lt;/Year&gt;&lt;RecNum&gt;1112&lt;/RecNum&gt;&lt;DisplayText&gt;(2014)&lt;/DisplayText&gt;&lt;record&gt;&lt;rec-number&gt;1112&lt;/rec-number&gt;&lt;foreign-keys&gt;&lt;key app="EN" db-id="rdpzfd0f2edpduewrz755azk22app2x5aews" timestamp="1397724199"&gt;1112&lt;/key&gt;&lt;/foreign-keys&gt;&lt;ref-type name="Journal Article"&gt;17&lt;/ref-type&gt;&lt;contributors&gt;&lt;authors&gt;&lt;author&gt;Chuang, Sen-Wen&lt;/author&gt;&lt;author&gt;Luor, Tainyi&lt;/author&gt;&lt;author&gt;Lu, Hsi-Peng&lt;/author&gt;&lt;/authors&gt;&lt;/contributors&gt;&lt;titles&gt;&lt;title&gt;Assessment of institutions, scholars, and contributions on agile software development (2001-2012)&lt;/title&gt;&lt;secondary-title&gt;The Journal of Systems and Software&lt;/secondary-title&gt;&lt;/titles&gt;&lt;periodical&gt;&lt;full-title&gt;The Journal of Systems and Software&lt;/full-title&gt;&lt;/periodical&gt;&lt;dates&gt;&lt;year&gt;2014&lt;/year&gt;&lt;/dates&gt;&lt;urls&gt;&lt;/urls&gt;&lt;electronic-resource-num&gt;http://dx.doi.org/10.1016/j.jss.2014.03.006&lt;/electronic-resource-num&gt;&lt;/record&gt;&lt;/Cite&gt;&lt;/EndNote&gt;</w:instrText>
      </w:r>
      <w:r w:rsidR="007E4A8A" w:rsidRPr="00F54AD0">
        <w:rPr>
          <w:highlight w:val="yellow"/>
        </w:rPr>
        <w:fldChar w:fldCharType="separate"/>
      </w:r>
      <w:r w:rsidR="00876F4A" w:rsidRPr="00F54AD0">
        <w:rPr>
          <w:noProof/>
          <w:highlight w:val="yellow"/>
        </w:rPr>
        <w:t>(2014)</w:t>
      </w:r>
      <w:r w:rsidR="007E4A8A" w:rsidRPr="00F54AD0">
        <w:rPr>
          <w:highlight w:val="yellow"/>
        </w:rPr>
        <w:fldChar w:fldCharType="end"/>
      </w:r>
      <w:r w:rsidR="002417EE" w:rsidRPr="00F54AD0">
        <w:rPr>
          <w:highlight w:val="yellow"/>
        </w:rPr>
        <w:t xml:space="preserve"> summarise contributions</w:t>
      </w:r>
      <w:r w:rsidR="00876F4A" w:rsidRPr="00F54AD0">
        <w:rPr>
          <w:highlight w:val="yellow"/>
        </w:rPr>
        <w:t xml:space="preserve"> </w:t>
      </w:r>
      <w:r w:rsidR="00F30EFE" w:rsidRPr="00F54AD0">
        <w:rPr>
          <w:highlight w:val="yellow"/>
        </w:rPr>
        <w:t>in all of these</w:t>
      </w:r>
      <w:r w:rsidR="00F30EFE">
        <w:t xml:space="preserve"> domains </w:t>
      </w:r>
      <w:r w:rsidR="00876F4A">
        <w:t>from 2001 to 2012</w:t>
      </w:r>
      <w:r w:rsidR="001D4897">
        <w:t>. T</w:t>
      </w:r>
      <w:r w:rsidR="00876F4A">
        <w:t xml:space="preserve">wo issues </w:t>
      </w:r>
      <w:r w:rsidR="001D4897">
        <w:t>impact</w:t>
      </w:r>
      <w:r w:rsidR="00876F4A">
        <w:t xml:space="preserve"> </w:t>
      </w:r>
      <w:r w:rsidR="00601A4F">
        <w:t xml:space="preserve">this </w:t>
      </w:r>
      <w:r w:rsidR="00876F4A">
        <w:t>research.</w:t>
      </w:r>
      <w:r w:rsidR="001D4897">
        <w:t xml:space="preserve"> </w:t>
      </w:r>
      <w:r w:rsidRPr="003A7E15">
        <w:t xml:space="preserve">Firstly, </w:t>
      </w:r>
      <w:r w:rsidR="000E3C0A" w:rsidRPr="003A7E15">
        <w:t xml:space="preserve">there </w:t>
      </w:r>
      <w:r w:rsidR="00772254" w:rsidRPr="003A7E15">
        <w:t xml:space="preserve">is </w:t>
      </w:r>
      <w:r w:rsidR="000E3C0A" w:rsidRPr="003A7E15">
        <w:t>little consensus on what constitutes agile software development</w:t>
      </w:r>
      <w:r w:rsidRPr="003A7E15">
        <w:t xml:space="preserve"> </w:t>
      </w:r>
      <w:r w:rsidR="007E4A8A" w:rsidRPr="003A7E15">
        <w:fldChar w:fldCharType="begin">
          <w:fldData xml:space="preserve">PEVuZE5vdGU+PENpdGU+PEF1dGhvcj5XYW5nPC9BdXRob3I+PFllYXI+MjAxMjwvWWVhcj48UmVj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</w:fldData>
        </w:fldChar>
      </w:r>
      <w:r w:rsidR="00A01D13">
        <w:instrText xml:space="preserve"> ADDIN EN.CITE </w:instrText>
      </w:r>
      <w:r w:rsidR="00A01D13">
        <w:fldChar w:fldCharType="begin">
          <w:fldData xml:space="preserve">PEVuZE5vdGU+PENpdGU+PEF1dGhvcj5XYW5nPC9BdXRob3I+PFllYXI+MjAxMjwvWWVhcj48UmVj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</w:fldData>
        </w:fldChar>
      </w:r>
      <w:r w:rsidR="00A01D13">
        <w:instrText xml:space="preserve"> ADDIN EN.CITE.DATA </w:instrText>
      </w:r>
      <w:r w:rsidR="00A01D13">
        <w:fldChar w:fldCharType="end"/>
      </w:r>
      <w:r w:rsidR="007E4A8A" w:rsidRPr="003A7E15">
        <w:fldChar w:fldCharType="separate"/>
      </w:r>
      <w:r w:rsidR="00A01D13">
        <w:rPr>
          <w:noProof/>
        </w:rPr>
        <w:t>(Conboy, 2009; Conboy &amp; Fitzgerald, 2007; Wang et al., 2012)</w:t>
      </w:r>
      <w:r w:rsidR="007E4A8A" w:rsidRPr="003A7E15">
        <w:fldChar w:fldCharType="end"/>
      </w:r>
      <w:r w:rsidR="000E3C0A" w:rsidRPr="003A7E15">
        <w:t xml:space="preserve">. </w:t>
      </w:r>
      <w:r w:rsidR="00D5570A" w:rsidRPr="003A7E15">
        <w:t>Organisations can adopt a single agile method but they also create hybrid agile methods</w:t>
      </w:r>
      <w:r w:rsidRPr="003A7E15">
        <w:t xml:space="preserve"> such as Scrum with XP</w:t>
      </w:r>
      <w:r w:rsidR="00DF5BBD" w:rsidRPr="003A7E15">
        <w:t xml:space="preserve"> </w:t>
      </w:r>
      <w:r w:rsidR="007E4A8A" w:rsidRPr="003A7E15">
        <w:fldChar w:fldCharType="begin"/>
      </w:r>
      <w:r w:rsidR="00A01D13">
        <w:instrText xml:space="preserve"> ADDIN EN.CITE &lt;EndNote&gt;&lt;Cite&gt;&lt;Author&gt;VersionOne&lt;/Author&gt;&lt;Year&gt;2014&lt;/Year&gt;&lt;RecNum&gt;1107&lt;/RecNum&gt;&lt;DisplayText&gt;(Fitzgerald et al., 2006; VersionOne, 2014)&lt;/DisplayText&gt;&lt;record&gt;&lt;rec-number&gt;1107&lt;/rec-number&gt;&lt;foreign-keys&gt;&lt;key app="EN" db-id="rdpzfd0f2edpduewrz755azk22app2x5aews" timestamp="1397720767"&gt;1107&lt;/key&gt;&lt;/foreign-keys&gt;&lt;ref-type name="Web Page"&gt;12&lt;/ref-type&gt;&lt;contributors&gt;&lt;authors&gt;&lt;author&gt;VersionOne&lt;/author&gt;&lt;/authors&gt;&lt;/contributors&gt;&lt;titles&gt;&lt;title&gt;8th Annual state of agile survey&lt;/title&gt;&lt;/titles&gt;&lt;volume&gt;2014&lt;/volume&gt;&lt;number&gt;3 March&lt;/number&gt;&lt;section&gt;1-14&lt;/section&gt;&lt;dates&gt;&lt;year&gt;2014&lt;/year&gt;&lt;/dates&gt;&lt;publisher&gt;VersionOne Inc.&lt;/publisher&gt;&lt;urls&gt;&lt;related-urls&gt;&lt;url&gt;http://www.versionone.com/pdf/2013-state-of-agile-survey.pdf&lt;/url&gt;&lt;/related-urls&gt;&lt;/urls&gt;&lt;custom1&gt;2014&lt;/custom1&gt;&lt;custom2&gt;3 March&lt;/custom2&gt;&lt;/record&gt;&lt;/Cite&gt;&lt;Cite&gt;&lt;Author&gt;Fitzgerald&lt;/Author&gt;&lt;Year&gt;2006&lt;/Year&gt;&lt;RecNum&gt;555&lt;/RecNum&gt;&lt;record&gt;&lt;rec-number&gt;555&lt;/rec-number&gt;&lt;foreign-keys&gt;&lt;key app="EN" db-id="rdpzfd0f2edpduewrz755azk22app2x5aews" timestamp="0"&gt;555&lt;/key&gt;&lt;/foreign-keys&gt;&lt;ref-type name="Journal Article"&gt;17&lt;/ref-type&gt;&lt;contributors&gt;&lt;authors&gt;&lt;author&gt;Fitzgerald, B&lt;/author&gt;&lt;author&gt;Hartnett, Gerard&lt;/author&gt;&lt;author&gt;Conboy, Kieran&lt;/author&gt;&lt;/authors&gt;&lt;/contributors&gt;&lt;titles&gt;&lt;title&gt;Customising agile methods to software practices at Intel Shannon&lt;/title&gt;&lt;secondary-title&gt;European Journal of Information Systems&lt;/secondary-title&gt;&lt;/titles&gt;&lt;periodical&gt;&lt;full-title&gt;European Journal of Information Systems&lt;/full-title&gt;&lt;/periodical&gt;&lt;pages&gt;200-213&lt;/pages&gt;&lt;volume&gt;15&lt;/volume&gt;&lt;number&gt;2&lt;/number&gt;&lt;keywords&gt;&lt;keyword&gt;agile methods&lt;/keyword&gt;&lt;keyword&gt;software development&lt;/keyword&gt;&lt;keyword&gt;XP&lt;/keyword&gt;&lt;keyword&gt;Scrum&lt;/keyword&gt;&lt;keyword&gt;method tailoring&lt;/keyword&gt;&lt;keyword&gt;method engineering&lt;/keyword&gt;&lt;keyword&gt;Intel&lt;/keyword&gt;&lt;/keywords&gt;&lt;dates&gt;&lt;year&gt;2006&lt;/year&gt;&lt;/dates&gt;&lt;urls&gt;&lt;/urls&gt;&lt;/record&gt;&lt;/Cite&gt;&lt;/EndNote&gt;</w:instrText>
      </w:r>
      <w:r w:rsidR="007E4A8A" w:rsidRPr="003A7E15">
        <w:fldChar w:fldCharType="separate"/>
      </w:r>
      <w:r w:rsidR="00A01D13">
        <w:rPr>
          <w:noProof/>
        </w:rPr>
        <w:t>(Fitzgerald et al., 2006; VersionOne, 2014)</w:t>
      </w:r>
      <w:r w:rsidR="007E4A8A" w:rsidRPr="003A7E15">
        <w:fldChar w:fldCharType="end"/>
      </w:r>
      <w:r w:rsidR="00DF5BBD" w:rsidRPr="003A7E15">
        <w:t xml:space="preserve">, and Scrum with Kanban </w:t>
      </w:r>
      <w:r w:rsidR="007E4A8A" w:rsidRPr="003A7E15">
        <w:fldChar w:fldCharType="begin"/>
      </w:r>
      <w:r w:rsidR="00A01D13">
        <w:instrText xml:space="preserve"> ADDIN EN.CITE &lt;EndNote&gt;&lt;Cite&gt;&lt;Author&gt;Wang&lt;/Author&gt;&lt;Year&gt;2012&lt;/Year&gt;&lt;RecNum&gt;1087&lt;/RecNum&gt;&lt;DisplayText&gt;(Wang et al., 2012)&lt;/DisplayText&gt;&lt;record&gt;&lt;rec-number&gt;1087&lt;/rec-number&gt;&lt;foreign-keys&gt;&lt;key app="EN" db-id="rdpzfd0f2edpduewrz755azk22app2x5aews" timestamp="1379993274"&gt;1087&lt;/key&gt;&lt;/foreign-keys&gt;&lt;ref-type name="Journal Article"&gt;17&lt;/ref-type&gt;&lt;contributors&gt;&lt;authors&gt;&lt;author&gt;Wang, X&lt;/author&gt;&lt;author&gt;Conboy, K&lt;/author&gt;&lt;author&gt;Cawley, O&lt;/author&gt;&lt;/authors&gt;&lt;/contributors&gt;&lt;titles&gt;&lt;title&gt;&amp;quot;Leagile&amp;quot; software development: An experience report analysis of the application of lean approaches in agile software development&lt;/title&gt;&lt;secondary-title&gt;The Journal of Systems and Software&lt;/secondary-title&gt;&lt;/titles&gt;&lt;periodical&gt;&lt;full-title&gt;The Journal of Systems and Software&lt;/full-title&gt;&lt;/periodical&gt;&lt;pages&gt;1287-1299&lt;/pages&gt;&lt;volume&gt;85&lt;/volume&gt;&lt;number&gt;6&lt;/number&gt;&lt;dates&gt;&lt;year&gt;2012&lt;/year&gt;&lt;/dates&gt;&lt;urls&gt;&lt;/urls&gt;&lt;/record&gt;&lt;/Cite&gt;&lt;/EndNote&gt;</w:instrText>
      </w:r>
      <w:r w:rsidR="007E4A8A" w:rsidRPr="003A7E15">
        <w:fldChar w:fldCharType="separate"/>
      </w:r>
      <w:r w:rsidR="00A01D13">
        <w:rPr>
          <w:noProof/>
        </w:rPr>
        <w:t>(Wang et al., 2012)</w:t>
      </w:r>
      <w:r w:rsidR="007E4A8A" w:rsidRPr="003A7E15">
        <w:fldChar w:fldCharType="end"/>
      </w:r>
      <w:r w:rsidR="000A566D">
        <w:t xml:space="preserve">. Furthermore, project teams </w:t>
      </w:r>
      <w:r w:rsidR="004B42BD">
        <w:t xml:space="preserve">can choose to </w:t>
      </w:r>
      <w:r w:rsidR="000A566D">
        <w:t xml:space="preserve">assemble practices from a variety of methods as their project progresses. </w:t>
      </w:r>
      <w:r w:rsidR="004B42BD">
        <w:t xml:space="preserve">This variation in how agile </w:t>
      </w:r>
      <w:r w:rsidR="00797B19">
        <w:t>software development is achieved</w:t>
      </w:r>
      <w:r w:rsidR="004B42BD">
        <w:t xml:space="preserve"> happens because adoption is based on prior experience, training from external training organisations, self-teaching, or by hiring consultants to coach a team. There is little </w:t>
      </w:r>
      <w:r w:rsidR="00BB7173">
        <w:t xml:space="preserve">research-based </w:t>
      </w:r>
      <w:r w:rsidR="004B42BD">
        <w:t>guidance as to which practices to adopt</w:t>
      </w:r>
      <w:r w:rsidR="00BB7173">
        <w:t xml:space="preserve"> and why</w:t>
      </w:r>
      <w:r w:rsidR="004B42BD">
        <w:t xml:space="preserve">, which practices work best together, and which practices achieve effective </w:t>
      </w:r>
      <w:r w:rsidR="001D4897">
        <w:t xml:space="preserve">software project </w:t>
      </w:r>
      <w:r w:rsidR="004B42BD">
        <w:t xml:space="preserve">coordination. </w:t>
      </w:r>
      <w:r w:rsidR="00BB7173">
        <w:t xml:space="preserve">This article focuses on dependencies in agile software development projects with the aim of identifying those practices in agile software development projects that address dependencies and thereby provide effective coordination. </w:t>
      </w:r>
      <w:r w:rsidR="004B42BD">
        <w:t xml:space="preserve">  </w:t>
      </w:r>
    </w:p>
    <w:p w:rsidR="000E3C0A" w:rsidRDefault="003A7E15" w:rsidP="000E3C0A">
      <w:r>
        <w:t xml:space="preserve">The second </w:t>
      </w:r>
      <w:r w:rsidR="00842D34">
        <w:t>issue</w:t>
      </w:r>
      <w:r w:rsidR="000E3C0A">
        <w:t xml:space="preserve"> is that research on agile software development is largely a</w:t>
      </w:r>
      <w:r>
        <w:t>-</w:t>
      </w:r>
      <w:r w:rsidR="000E3C0A">
        <w:t xml:space="preserve">theoretical. </w:t>
      </w:r>
      <w:r w:rsidR="000E3C0A" w:rsidRPr="00F54AD0">
        <w:rPr>
          <w:highlight w:val="yellow"/>
        </w:rPr>
        <w:t xml:space="preserve">Dingosoyr, Nerur, and Moe </w:t>
      </w:r>
      <w:r w:rsidR="007E4A8A" w:rsidRPr="00F54AD0">
        <w:rPr>
          <w:highlight w:val="yellow"/>
        </w:rPr>
        <w:fldChar w:fldCharType="begin"/>
      </w:r>
      <w:r w:rsidR="000E3C0A" w:rsidRPr="00F54AD0">
        <w:rPr>
          <w:highlight w:val="yellow"/>
        </w:rPr>
        <w:instrText xml:space="preserve"> ADDIN EN.CITE &lt;EndNote&gt;&lt;Cite ExcludeAuth="1"&gt;&lt;Author&gt;Dingsoyr&lt;/Author&gt;&lt;Year&gt;2012&lt;/Year&gt;&lt;RecNum&gt;1079&lt;/RecNum&gt;&lt;DisplayText&gt;(2012)&lt;/DisplayText&gt;&lt;record&gt;&lt;rec-number&gt;1079&lt;/rec-number&gt;&lt;foreign-keys&gt;&lt;key app="EN" db-id="rdpzfd0f2edpduewrz755azk22app2x5aews" timestamp="1340078777"&gt;1079&lt;/key&gt;&lt;/foreign-keys&gt;&lt;ref-type name="Journal Article"&gt;17&lt;/ref-type&gt;&lt;contributors&gt;&lt;authors&gt;&lt;author&gt;Dingsoyr, T&lt;/author&gt;&lt;author&gt;Nerur, S&lt;/author&gt;&lt;author&gt;Balijepally, V&lt;/author&gt;&lt;author&gt;Moe, N&lt;/author&gt;&lt;/authors&gt;&lt;/contributors&gt;&lt;titles&gt;&lt;title&gt;A decade of agile methodologies: Towards explaining agile software development&lt;/title&gt;&lt;secondary-title&gt;The Journal of Systems and Software&lt;/secondary-title&gt;&lt;/titles&gt;&lt;periodical&gt;&lt;full-title&gt;The Journal of Systems and Software&lt;/full-title&gt;&lt;/periodical&gt;&lt;volume&gt;85&lt;/volume&gt;&lt;number&gt;6&lt;/number&gt;&lt;dates&gt;&lt;year&gt;2012&lt;/year&gt;&lt;/dates&gt;&lt;urls&gt;&lt;/urls&gt;&lt;/record&gt;&lt;/Cite&gt;&lt;/EndNote&gt;</w:instrText>
      </w:r>
      <w:r w:rsidR="007E4A8A" w:rsidRPr="00F54AD0">
        <w:rPr>
          <w:highlight w:val="yellow"/>
        </w:rPr>
        <w:fldChar w:fldCharType="separate"/>
      </w:r>
      <w:r w:rsidR="000E3C0A" w:rsidRPr="00F54AD0">
        <w:rPr>
          <w:noProof/>
          <w:highlight w:val="yellow"/>
        </w:rPr>
        <w:t>(2012)</w:t>
      </w:r>
      <w:r w:rsidR="007E4A8A" w:rsidRPr="00F54AD0">
        <w:rPr>
          <w:highlight w:val="yellow"/>
        </w:rPr>
        <w:fldChar w:fldCharType="end"/>
      </w:r>
      <w:r w:rsidR="000E3C0A" w:rsidRPr="00F54AD0">
        <w:rPr>
          <w:highlight w:val="yellow"/>
        </w:rPr>
        <w:t xml:space="preserve"> noted that, in general, “</w:t>
      </w:r>
      <w:r w:rsidR="000E3C0A" w:rsidRPr="00F54AD0">
        <w:rPr>
          <w:i/>
          <w:highlight w:val="yellow"/>
        </w:rPr>
        <w:t>a majority of agile studies do not seem to be concerned about any theoretical underpinnings for the research exploration, which reinforces the generally popular perception that agile research tends to be a-theoretical</w:t>
      </w:r>
      <w:r w:rsidR="00BB7173" w:rsidRPr="00F54AD0">
        <w:rPr>
          <w:highlight w:val="yellow"/>
        </w:rPr>
        <w:t>.” (p. 1217).</w:t>
      </w:r>
      <w:r w:rsidR="00BB7173">
        <w:t xml:space="preserve"> This</w:t>
      </w:r>
      <w:r w:rsidR="000E3C0A">
        <w:t xml:space="preserve"> </w:t>
      </w:r>
      <w:r w:rsidR="00BB7173">
        <w:t xml:space="preserve">article </w:t>
      </w:r>
      <w:r w:rsidR="000E3C0A">
        <w:t>directl</w:t>
      </w:r>
      <w:r w:rsidR="00EE732F">
        <w:t>y addresses this latter concern</w:t>
      </w:r>
      <w:r w:rsidR="000E3C0A">
        <w:t xml:space="preserve"> by exploring the fundamental concept of dependency as it occurs in agile projects</w:t>
      </w:r>
      <w:r w:rsidR="00842D34">
        <w:t xml:space="preserve">, and using the </w:t>
      </w:r>
      <w:r w:rsidR="00BB7173">
        <w:t>findings</w:t>
      </w:r>
      <w:r w:rsidR="00842D34">
        <w:t xml:space="preserve"> </w:t>
      </w:r>
      <w:r w:rsidR="000E3C0A">
        <w:t xml:space="preserve">to build a basic theory in the form of a taxonomy </w:t>
      </w:r>
      <w:r w:rsidR="007E4A8A">
        <w:fldChar w:fldCharType="begin"/>
      </w:r>
      <w:r w:rsidR="00A01D13">
        <w:instrText xml:space="preserve"> ADDIN EN.CITE &lt;EndNote&gt;&lt;Cite&gt;&lt;Author&gt;Gregor&lt;/Author&gt;&lt;Year&gt;2006&lt;/Year&gt;&lt;RecNum&gt;496&lt;/RecNum&gt;&lt;DisplayText&gt;(Gregor, 2006)&lt;/DisplayText&gt;&lt;record&gt;&lt;rec-number&gt;496&lt;/rec-number&gt;&lt;foreign-keys&gt;&lt;key app="EN" db-id="rdpzfd0f2edpduewrz755azk22app2x5aews" timestamp="0"&gt;496&lt;/key&gt;&lt;/foreign-keys&gt;&lt;ref-type name="Journal Article"&gt;17&lt;/ref-type&gt;&lt;contributors&gt;&lt;authors&gt;&lt;author&gt;Gregor, Shirley&lt;/author&gt;&lt;/authors&gt;&lt;/contributors&gt;&lt;titles&gt;&lt;title&gt;The nature of theory in information systems&lt;/title&gt;&lt;secondary-title&gt;MIS Quarterly&lt;/secondary-title&gt;&lt;/titles&gt;&lt;periodical&gt;&lt;full-title&gt;MIS Quarterly&lt;/full-title&gt;&lt;/periodical&gt;&lt;pages&gt;611-642&lt;/pages&gt;&lt;volume&gt;30&lt;/volume&gt;&lt;number&gt;3&lt;/number&gt;&lt;dates&gt;&lt;year&gt;2006&lt;/year&gt;&lt;/dates&gt;&lt;urls&gt;&lt;/urls&gt;&lt;/record&gt;&lt;/Cite&gt;&lt;/EndNote&gt;</w:instrText>
      </w:r>
      <w:r w:rsidR="007E4A8A">
        <w:fldChar w:fldCharType="separate"/>
      </w:r>
      <w:r w:rsidR="00A01D13">
        <w:rPr>
          <w:noProof/>
        </w:rPr>
        <w:t>(Gregor, 2006)</w:t>
      </w:r>
      <w:r w:rsidR="007E4A8A">
        <w:fldChar w:fldCharType="end"/>
      </w:r>
      <w:r w:rsidR="000E3C0A">
        <w:t>.</w:t>
      </w:r>
    </w:p>
    <w:p w:rsidR="000E3C0A" w:rsidRDefault="000E3C0A" w:rsidP="00F10465">
      <w:pPr>
        <w:pStyle w:val="Heading20"/>
      </w:pPr>
      <w:bookmarkStart w:id="2" w:name="_Toc359771533"/>
      <w:r>
        <w:t>Dependencies</w:t>
      </w:r>
      <w:bookmarkEnd w:id="2"/>
    </w:p>
    <w:p w:rsidR="00AF45D0" w:rsidRDefault="00AF45D0" w:rsidP="00AF45D0">
      <w:r>
        <w:t xml:space="preserve">Dependencies are considered important in various domains relevant to software development. Spanning these domains is an interdisciplinary theory of coordination developed by </w:t>
      </w:r>
      <w:r w:rsidR="00D30D9A">
        <w:fldChar w:fldCharType="begin"/>
      </w:r>
      <w:r w:rsidR="00D30D9A">
        <w:instrText xml:space="preserve"> ADDIN EN.CITE &lt;EndNote&gt;&lt;Cite AuthorYear="1"&gt;&lt;Author&gt;Malone&lt;/Author&gt;&lt;Year&gt;1994&lt;/Year&gt;&lt;RecNum&gt;907&lt;/RecNum&gt;&lt;DisplayText&gt;Malone and Crowston (1994)&lt;/DisplayText&gt;&lt;record&gt;&lt;rec-number&gt;907&lt;/rec-number&gt;&lt;foreign-keys&gt;&lt;key app="EN" db-id="rdpzfd0f2edpduewrz755azk22app2x5aews" timestamp="0"&gt;907&lt;/key&gt;&lt;/foreign-keys&gt;&lt;ref-type name="Journal Article"&gt;17&lt;/ref-type&gt;&lt;contributors&gt;&lt;authors&gt;&lt;author&gt;Malone, Thomas W&lt;/author&gt;&lt;author&gt;Crowston, Kevin&lt;/author&gt;&lt;/authors&gt;&lt;/contributors&gt;&lt;titles&gt;&lt;title&gt;The interdisciplinary study of coordination&lt;/title&gt;&lt;secondary-title&gt;ACM Computing Surveys&lt;/secondary-title&gt;&lt;/titles&gt;&lt;periodical&gt;&lt;full-title&gt;ACM Computing Surveys&lt;/full-title&gt;&lt;/periodical&gt;&lt;pages&gt;87-119&lt;/pages&gt;&lt;volume&gt;26&lt;/volume&gt;&lt;number&gt;1&lt;/number&gt;&lt;dates&gt;&lt;year&gt;1994&lt;/year&gt;&lt;/dates&gt;&lt;urls&gt;&lt;/urls&gt;&lt;/record&gt;&lt;/Cite&gt;&lt;/EndNote&gt;</w:instrText>
      </w:r>
      <w:r w:rsidR="00D30D9A">
        <w:fldChar w:fldCharType="separate"/>
      </w:r>
      <w:r w:rsidR="00D30D9A">
        <w:rPr>
          <w:noProof/>
        </w:rPr>
        <w:t>Malone and Crowston (1994)</w:t>
      </w:r>
      <w:r w:rsidR="00D30D9A">
        <w:fldChar w:fldCharType="end"/>
      </w:r>
      <w:r w:rsidR="00601A4F">
        <w:t xml:space="preserve">. This </w:t>
      </w:r>
      <w:r w:rsidR="00842D34">
        <w:t>coordination t</w:t>
      </w:r>
      <w:r>
        <w:t>heory focuses on dependency as a fundamental element in coord</w:t>
      </w:r>
      <w:r w:rsidR="00842D34">
        <w:t>ination. Malone and Crowston’s t</w:t>
      </w:r>
      <w:r>
        <w:t xml:space="preserve">heory is based on the tenet </w:t>
      </w:r>
      <w:r w:rsidRPr="00F54AD0">
        <w:rPr>
          <w:highlight w:val="yellow"/>
        </w:rPr>
        <w:t>that “</w:t>
      </w:r>
      <w:r w:rsidRPr="00F54AD0">
        <w:rPr>
          <w:i/>
          <w:highlight w:val="yellow"/>
        </w:rPr>
        <w:t>coordination is the managing of dependencies between activities</w:t>
      </w:r>
      <w:r w:rsidRPr="00F54AD0">
        <w:rPr>
          <w:highlight w:val="yellow"/>
        </w:rPr>
        <w:t xml:space="preserve">” </w:t>
      </w:r>
      <w:r w:rsidR="00C65CFD" w:rsidRPr="00F54AD0">
        <w:rPr>
          <w:highlight w:val="yellow"/>
        </w:rPr>
        <w:fldChar w:fldCharType="begin"/>
      </w:r>
      <w:r w:rsidR="00A01D13" w:rsidRPr="00F54AD0">
        <w:rPr>
          <w:highlight w:val="yellow"/>
        </w:rPr>
        <w:instrText xml:space="preserve"> ADDIN EN.CITE &lt;EndNote&gt;&lt;Cite&gt;&lt;Author&gt;Malone&lt;/Author&gt;&lt;Year&gt;1994&lt;/Year&gt;&lt;RecNum&gt;907&lt;/RecNum&gt;&lt;Suffix&gt;`, p. 90&lt;/Suffix&gt;&lt;DisplayText&gt;(Malone &amp;amp; Crowston, 1994, p. 90)&lt;/DisplayText&gt;&lt;record&gt;&lt;rec-number&gt;907&lt;/rec-number&gt;&lt;foreign-keys&gt;&lt;key app="EN" db-id="rdpzfd0f2edpduewrz755azk22app2x5aews" timestamp="0"&gt;907&lt;/key&gt;&lt;/foreign-keys&gt;&lt;ref-type name="Journal Article"&gt;17&lt;/ref-type&gt;&lt;contributors&gt;&lt;authors&gt;&lt;author&gt;Malone, Thomas W&lt;/author&gt;&lt;author&gt;Crowston, Kevin&lt;/author&gt;&lt;/authors&gt;&lt;/contributors&gt;&lt;titles&gt;&lt;title&gt;The interdisciplinary study of coordination&lt;/title&gt;&lt;secondary-title&gt;ACM Computing Surveys&lt;/secondary-title&gt;&lt;/titles&gt;&lt;periodical&gt;&lt;full-title&gt;ACM Computing Surveys&lt;/full-title&gt;&lt;/periodical&gt;&lt;pages&gt;87-119&lt;/pages&gt;&lt;volume&gt;26&lt;/volume&gt;&lt;number&gt;1&lt;/number&gt;&lt;dates&gt;&lt;year&gt;1994&lt;/year&gt;&lt;/dates&gt;&lt;urls&gt;&lt;/urls&gt;&lt;/record&gt;&lt;/Cite&gt;&lt;/EndNote&gt;</w:instrText>
      </w:r>
      <w:r w:rsidR="00C65CFD" w:rsidRPr="00F54AD0">
        <w:rPr>
          <w:highlight w:val="yellow"/>
        </w:rPr>
        <w:fldChar w:fldCharType="separate"/>
      </w:r>
      <w:r w:rsidR="00A01D13" w:rsidRPr="00F54AD0">
        <w:rPr>
          <w:noProof/>
          <w:highlight w:val="yellow"/>
        </w:rPr>
        <w:t>(Malone &amp; Crowston, 1994, p. 90)</w:t>
      </w:r>
      <w:r w:rsidR="00C65CFD" w:rsidRPr="00F54AD0">
        <w:rPr>
          <w:highlight w:val="yellow"/>
        </w:rPr>
        <w:fldChar w:fldCharType="end"/>
      </w:r>
      <w:r w:rsidRPr="00F54AD0">
        <w:rPr>
          <w:highlight w:val="yellow"/>
        </w:rPr>
        <w:t xml:space="preserve">. </w:t>
      </w:r>
      <w:r w:rsidR="000272E4" w:rsidRPr="00F54AD0">
        <w:rPr>
          <w:highlight w:val="yellow"/>
        </w:rPr>
        <w:t>In addition</w:t>
      </w:r>
      <w:r>
        <w:t xml:space="preserve">, </w:t>
      </w:r>
      <w:r w:rsidR="00D30D9A">
        <w:fldChar w:fldCharType="begin"/>
      </w:r>
      <w:r w:rsidR="00D30D9A">
        <w:instrText xml:space="preserve"> ADDIN EN.CITE &lt;EndNote&gt;&lt;Cite AuthorYear="1"&gt;&lt;Author&gt;Malone&lt;/Author&gt;&lt;Year&gt;1999&lt;/Year&gt;&lt;RecNum&gt;660&lt;/RecNum&gt;&lt;DisplayText&gt;Malone et al. (1999)&lt;/DisplayText&gt;&lt;record&gt;&lt;rec-number&gt;660&lt;/rec-number&gt;&lt;foreign-keys&gt;&lt;key app="EN" db-id="rdpzfd0f2edpduewrz755azk22app2x5aews" timestamp="0"&gt;660&lt;/key&gt;&lt;/foreign-keys&gt;&lt;ref-type name="Journal Article"&gt;17&lt;/ref-type&gt;&lt;contributors&gt;&lt;authors&gt;&lt;author&gt;Malone, Thomas W&lt;/author&gt;&lt;author&gt;Crowston, Kevin&lt;/author&gt;&lt;author&gt;Lee, Jintae&lt;/author&gt;&lt;author&gt;Pentland, Brian&lt;/author&gt;&lt;author&gt;Dellarocas, Chrysanthos&lt;/author&gt;&lt;author&gt;Wyner, George&lt;/author&gt;&lt;author&gt;Qimby, John&lt;/author&gt;&lt;author&gt;Osborn, Charles, S&lt;/author&gt;&lt;author&gt;Bernstein, Abraham&lt;/author&gt;&lt;author&gt;Herman, Mark Klein&lt;/author&gt;&lt;author&gt;O&amp;apos;Donnell, Elissa&lt;/author&gt;&lt;/authors&gt;&lt;/contributors&gt;&lt;titles&gt;&lt;title&gt;Tools for inventing organizations: toward a handbook of organizational processes&lt;/title&gt;&lt;secondary-title&gt;Management Science&lt;/secondary-title&gt;&lt;/titles&gt;&lt;periodical&gt;&lt;full-title&gt;Management Science&lt;/full-title&gt;&lt;/periodical&gt;&lt;pages&gt;425-443&lt;/pages&gt;&lt;volume&gt;45&lt;/volume&gt;&lt;number&gt;3&lt;/number&gt;&lt;dates&gt;&lt;year&gt;1999&lt;/year&gt;&lt;/dates&gt;&lt;urls&gt;&lt;/urls&gt;&lt;/record&gt;&lt;/Cite&gt;&lt;/EndNote&gt;</w:instrText>
      </w:r>
      <w:r w:rsidR="00D30D9A">
        <w:fldChar w:fldCharType="separate"/>
      </w:r>
      <w:r w:rsidR="00D30D9A">
        <w:rPr>
          <w:noProof/>
        </w:rPr>
        <w:t>Malone et al. (1999)</w:t>
      </w:r>
      <w:r w:rsidR="00D30D9A">
        <w:fldChar w:fldCharType="end"/>
      </w:r>
      <w:r>
        <w:t xml:space="preserve"> proposed that a dependency belongs to one of three fundamental types: fit, flow, or sharing. In this conceptualisation, resources and activities interact to form dependencies. A fit dependency occurs when multiple activities produce a single resource. A flow dependency occurs when one activity produces a resource used by another activity, and a sharing dependency occurs when two or more activities use a single resource. </w:t>
      </w:r>
    </w:p>
    <w:p w:rsidR="00AF45D0" w:rsidRPr="00AF45D0" w:rsidRDefault="00842D34" w:rsidP="00AF45D0">
      <w:r>
        <w:t>I</w:t>
      </w:r>
      <w:r w:rsidR="002025DE">
        <w:t xml:space="preserve">nterdependency is the </w:t>
      </w:r>
      <w:r w:rsidR="00AF45D0">
        <w:t>focus in organisation studies. A</w:t>
      </w:r>
      <w:r w:rsidR="002025DE">
        <w:t xml:space="preserve">n </w:t>
      </w:r>
      <w:r w:rsidR="00AF45D0">
        <w:t>interdependency can be conceived of as two distinct dependencies</w:t>
      </w:r>
      <w:r w:rsidR="002025DE">
        <w:t xml:space="preserve"> and</w:t>
      </w:r>
      <w:r w:rsidR="00AF45D0">
        <w:t xml:space="preserve"> in organisation studies the two terms are treated as equivalent. </w:t>
      </w:r>
      <w:r w:rsidR="003A0BEC">
        <w:fldChar w:fldCharType="begin"/>
      </w:r>
      <w:r w:rsidR="003A0BEC">
        <w:instrText xml:space="preserve"> ADDIN EN.CITE &lt;EndNote&gt;&lt;Cite AuthorYear="1"&gt;&lt;Author&gt;Staudenmayer&lt;/Author&gt;&lt;Year&gt;1997&lt;/Year&gt;&lt;RecNum&gt;1080&lt;/RecNum&gt;&lt;DisplayText&gt;Staudenmayer (1997)&lt;/DisplayText&gt;&lt;record&gt;&lt;rec-number&gt;1080&lt;/rec-number&gt;&lt;foreign-keys&gt;&lt;key app="EN" db-id="rdpzfd0f2edpduewrz755azk22app2x5aews" timestamp="1340676801"&gt;1080&lt;/key&gt;&lt;/foreign-keys&gt;&lt;ref-type name="Electronic Article"&gt;43&lt;/ref-type&gt;&lt;contributors&gt;&lt;authors&gt;&lt;author&gt;Staudenmayer, Nancy&lt;/author&gt;&lt;/authors&gt;&lt;/contributors&gt;&lt;titles&gt;&lt;title&gt;Interdependency: Conceptual, practical, and empirical issues&lt;/title&gt;&lt;/titles&gt;&lt;volume&gt;Sloan working paper 3971&lt;/volume&gt;&lt;num-vols&gt;WP 162-97&lt;/num-vols&gt;&lt;dates&gt;&lt;year&gt;1997&lt;/year&gt;&lt;pub-dates&gt;&lt;date&gt;1 June 2012&lt;/date&gt;&lt;/pub-dates&gt;&lt;/dates&gt;&lt;publisher&gt;Massachusetts Institute of Technology&lt;/publisher&gt;&lt;urls&gt;&lt;related-urls&gt;&lt;url&gt;http://dspace.mit.edu/bitstream/handle/1721.1/2671/SWP-3971-38485337.pdf?sequence=1&lt;/url&gt;&lt;/related-urls&gt;&lt;/urls&gt;&lt;/record&gt;&lt;/Cite&gt;&lt;/EndNote&gt;</w:instrText>
      </w:r>
      <w:r w:rsidR="003A0BEC">
        <w:fldChar w:fldCharType="separate"/>
      </w:r>
      <w:r w:rsidR="003A0BEC">
        <w:rPr>
          <w:noProof/>
        </w:rPr>
        <w:t>Staudenmayer (1997)</w:t>
      </w:r>
      <w:r w:rsidR="003A0BEC">
        <w:fldChar w:fldCharType="end"/>
      </w:r>
      <w:r w:rsidR="00AF45D0">
        <w:t xml:space="preserve"> synthesised the research on interdependencies in this </w:t>
      </w:r>
      <w:r w:rsidR="00222327">
        <w:t>domain</w:t>
      </w:r>
      <w:r w:rsidR="00AF45D0">
        <w:t xml:space="preserve"> and found that most theorists adopt Thompson’s</w:t>
      </w:r>
      <w:r w:rsidR="003A0BEC">
        <w:t xml:space="preserve"> </w:t>
      </w:r>
      <w:r w:rsidR="003A0BEC">
        <w:fldChar w:fldCharType="begin"/>
      </w:r>
      <w:r w:rsidR="000272E4">
        <w:instrText xml:space="preserve"> ADDIN EN.CITE &lt;EndNote&gt;&lt;Cite ExcludeAuth="1"&gt;&lt;Author&gt;Thompson&lt;/Author&gt;&lt;Year&gt;1967&lt;/Year&gt;&lt;RecNum&gt;859&lt;/RecNum&gt;&lt;DisplayText&gt;(1967)&lt;/DisplayText&gt;&lt;record&gt;&lt;rec-number&gt;859&lt;/rec-number&gt;&lt;foreign-keys&gt;&lt;key app="EN" db-id="rdpzfd0f2edpduewrz755azk22app2x5aews" timestamp="0"&gt;859&lt;/key&gt;&lt;/foreign-keys&gt;&lt;ref-type name="Book"&gt;6&lt;/ref-type&gt;&lt;contributors&gt;&lt;authors&gt;&lt;author&gt;Thompson, James D&lt;/author&gt;&lt;/authors&gt;&lt;/contributors&gt;&lt;titles&gt;&lt;title&gt;Organization in Action&lt;/title&gt;&lt;/titles&gt;&lt;dates&gt;&lt;year&gt;1967&lt;/year&gt;&lt;/dates&gt;&lt;pub-location&gt;Chicago&lt;/pub-location&gt;&lt;publisher&gt;McGraw-Hill&lt;/publisher&gt;&lt;urls&gt;&lt;/urls&gt;&lt;/record&gt;&lt;/Cite&gt;&lt;/EndNote&gt;</w:instrText>
      </w:r>
      <w:r w:rsidR="003A0BEC">
        <w:fldChar w:fldCharType="separate"/>
      </w:r>
      <w:r w:rsidR="000272E4">
        <w:rPr>
          <w:noProof/>
        </w:rPr>
        <w:t>(1967)</w:t>
      </w:r>
      <w:r w:rsidR="003A0BEC">
        <w:fldChar w:fldCharType="end"/>
      </w:r>
      <w:r w:rsidR="00AF45D0">
        <w:t xml:space="preserve"> basic definitions. Thompson conceived four types of interdependency related to workflow: pooled, sequential, reciprocal, and team.</w:t>
      </w:r>
      <w:r w:rsidR="00AF45D0" w:rsidRPr="008775C8">
        <w:t xml:space="preserve"> In </w:t>
      </w:r>
      <w:r w:rsidR="00AF45D0">
        <w:t xml:space="preserve">pooled </w:t>
      </w:r>
      <w:r w:rsidR="00AF45D0" w:rsidRPr="008775C8">
        <w:t>workflow, work enters a work unit and actors perform work activities independently</w:t>
      </w:r>
      <w:r w:rsidR="00AF45D0">
        <w:t>;</w:t>
      </w:r>
      <w:r w:rsidR="00AF45D0" w:rsidRPr="008775C8">
        <w:t xml:space="preserve"> work does not flow between them. Sequential workflow occurs when work enters a unit</w:t>
      </w:r>
      <w:r w:rsidR="00AF45D0">
        <w:t>,</w:t>
      </w:r>
      <w:r w:rsidR="00AF45D0" w:rsidRPr="008775C8">
        <w:t xml:space="preserve"> </w:t>
      </w:r>
      <w:r w:rsidR="00AF45D0">
        <w:t>passes</w:t>
      </w:r>
      <w:r w:rsidR="00AF45D0" w:rsidRPr="008775C8">
        <w:t xml:space="preserve"> between actors in a single direction</w:t>
      </w:r>
      <w:r w:rsidR="00AF45D0">
        <w:t xml:space="preserve"> and </w:t>
      </w:r>
      <w:r w:rsidR="00AF45D0" w:rsidRPr="008775C8">
        <w:t xml:space="preserve">then passes out of the work unit. </w:t>
      </w:r>
      <w:r w:rsidR="00AF45D0">
        <w:t>In t</w:t>
      </w:r>
      <w:r w:rsidR="00AF45D0" w:rsidRPr="008775C8">
        <w:t>he case of reciprocal workflow</w:t>
      </w:r>
      <w:r w:rsidR="00AF45D0">
        <w:t xml:space="preserve">, </w:t>
      </w:r>
      <w:r w:rsidR="00AF45D0" w:rsidRPr="008775C8">
        <w:t>work enters the work unit</w:t>
      </w:r>
      <w:r w:rsidR="00AF45D0">
        <w:t>,</w:t>
      </w:r>
      <w:r w:rsidR="00AF45D0" w:rsidRPr="008775C8">
        <w:t xml:space="preserve"> </w:t>
      </w:r>
      <w:r w:rsidR="00AF45D0">
        <w:t>and passes</w:t>
      </w:r>
      <w:r w:rsidR="00AF45D0" w:rsidRPr="008775C8">
        <w:t xml:space="preserve"> back and forth between actors</w:t>
      </w:r>
      <w:r w:rsidR="00AF45D0">
        <w:t xml:space="preserve">. </w:t>
      </w:r>
      <w:r w:rsidR="00AF45D0" w:rsidRPr="008775C8">
        <w:t>In team workflow, work enters the unit and actors diagnose, problem-solve, and collaborate as a group</w:t>
      </w:r>
      <w:r w:rsidR="00AF45D0">
        <w:t>,</w:t>
      </w:r>
      <w:r w:rsidR="00AF45D0" w:rsidRPr="008775C8">
        <w:t xml:space="preserve"> working concurrently to deal with the work.</w:t>
      </w:r>
    </w:p>
    <w:p w:rsidR="00AF45D0" w:rsidRDefault="00AF45D0" w:rsidP="00AF45D0">
      <w:r>
        <w:lastRenderedPageBreak/>
        <w:t xml:space="preserve">IS project management, and project management in general, focuses on dependencies between tasks, using this information to reduce </w:t>
      </w:r>
      <w:r w:rsidRPr="00FB0061">
        <w:t>project timeframes</w:t>
      </w:r>
      <w:r w:rsidR="00C65CFD">
        <w:t xml:space="preserve"> and </w:t>
      </w:r>
      <w:r>
        <w:t>or costs</w:t>
      </w:r>
      <w:r w:rsidRPr="00FB0061">
        <w:t>. In planning a project</w:t>
      </w:r>
      <w:r>
        <w:t>,</w:t>
      </w:r>
      <w:r w:rsidRPr="00FB0061">
        <w:t xml:space="preserve"> tasks and their dependencies </w:t>
      </w:r>
      <w:r>
        <w:t xml:space="preserve">are identified </w:t>
      </w:r>
      <w:r w:rsidRPr="00FB0061">
        <w:t>so th</w:t>
      </w:r>
      <w:r>
        <w:t>at tasks can be carried out in a</w:t>
      </w:r>
      <w:r w:rsidRPr="00FB0061">
        <w:t xml:space="preserve"> sequence </w:t>
      </w:r>
      <w:r>
        <w:t>that minimises</w:t>
      </w:r>
      <w:r w:rsidRPr="00FB0061">
        <w:t xml:space="preserve"> project delays. Furthermore, tasks that are independent</w:t>
      </w:r>
      <w:r>
        <w:t xml:space="preserve"> of other tasks can be carried out simultaneously. Traditional project planning methods such as PERT and Critical Path Modelling use this idea </w:t>
      </w:r>
      <w:r w:rsidR="003A0BEC">
        <w:fldChar w:fldCharType="begin"/>
      </w:r>
      <w:r w:rsidR="00A01D13">
        <w:instrText xml:space="preserve"> ADDIN EN.CITE &lt;EndNote&gt;&lt;Cite&gt;&lt;Author&gt;Kerzner&lt;/Author&gt;&lt;Year&gt;2003&lt;/Year&gt;&lt;RecNum&gt;776&lt;/RecNum&gt;&lt;DisplayText&gt;(Kerzner, 2003)&lt;/DisplayText&gt;&lt;record&gt;&lt;rec-number&gt;776&lt;/rec-number&gt;&lt;foreign-keys&gt;&lt;key app="EN" db-id="rdpzfd0f2edpduewrz755azk22app2x5aews" timestamp="0"&gt;776&lt;/key&gt;&lt;/foreign-keys&gt;&lt;ref-type name="Book"&gt;6&lt;/ref-type&gt;&lt;contributors&gt;&lt;authors&gt;&lt;author&gt;Harold Kerzner&lt;/author&gt;&lt;/authors&gt;&lt;/contributors&gt;&lt;titles&gt;&lt;title&gt;Project Management: A Systems Approach to Planning, Scheduling, and Controlling&lt;/title&gt;&lt;/titles&gt;&lt;edition&gt;8&lt;/edition&gt;&lt;dates&gt;&lt;year&gt;2003&lt;/year&gt;&lt;/dates&gt;&lt;pub-location&gt;Hoboken, New Jersey&lt;/pub-location&gt;&lt;publisher&gt;John Wiley &amp;amp; Sons&lt;/publisher&gt;&lt;urls&gt;&lt;/urls&gt;&lt;/record&gt;&lt;/Cite&gt;&lt;/EndNote&gt;</w:instrText>
      </w:r>
      <w:r w:rsidR="003A0BEC">
        <w:fldChar w:fldCharType="separate"/>
      </w:r>
      <w:r w:rsidR="00A01D13">
        <w:rPr>
          <w:noProof/>
        </w:rPr>
        <w:t>(Kerzner, 2003)</w:t>
      </w:r>
      <w:r w:rsidR="003A0BEC">
        <w:fldChar w:fldCharType="end"/>
      </w:r>
      <w:r>
        <w:t>.</w:t>
      </w:r>
    </w:p>
    <w:p w:rsidR="00AF45D0" w:rsidRDefault="00AF45D0" w:rsidP="00AF45D0">
      <w:r>
        <w:t xml:space="preserve">Software engineering is concerned with the development of large software systems. Consequently, studies of dependencies in this domain involve large-scale projects, many of which are distributed in nature. Dependencies in software development projects, and coordination mechanisms for managing them, were the focus of Grinter’s </w:t>
      </w:r>
      <w:r w:rsidR="00186436">
        <w:fldChar w:fldCharType="begin"/>
      </w:r>
      <w:r w:rsidR="006B3BE6">
        <w:instrText xml:space="preserve"> ADDIN EN.CITE &lt;EndNote&gt;&lt;Cite ExcludeAuth="1"&gt;&lt;Author&gt;Grinter&lt;/Author&gt;&lt;Year&gt;1996&lt;/Year&gt;&lt;RecNum&gt;689&lt;/RecNum&gt;&lt;DisplayText&gt;(1996)&lt;/DisplayText&gt;&lt;record&gt;&lt;rec-number&gt;689&lt;/rec-number&gt;&lt;foreign-keys&gt;&lt;key app="EN" db-id="rdpzfd0f2edpduewrz755azk22app2x5aews" timestamp="0"&gt;689&lt;/key&gt;&lt;/foreign-keys&gt;&lt;ref-type name="Thesis"&gt;32&lt;/ref-type&gt;&lt;contributors&gt;&lt;authors&gt;&lt;author&gt;Grinter, Rebecca Elizabeth&lt;/author&gt;&lt;/authors&gt;&lt;/contributors&gt;&lt;titles&gt;&lt;title&gt;Understanding dependencies: A study of the coordination challenges in software development&lt;/title&gt;&lt;secondary-title&gt;Information and Computer Science&lt;/secondary-title&gt;&lt;/titles&gt;&lt;pages&gt;130&lt;/pages&gt;&lt;volume&gt;PhD&lt;/volume&gt;&lt;dates&gt;&lt;year&gt;1996&lt;/year&gt;&lt;/dates&gt;&lt;pub-location&gt;Irvine&lt;/pub-location&gt;&lt;publisher&gt;University of California&lt;/publisher&gt;&lt;work-type&gt;PhD Thesis&lt;/work-type&gt;&lt;urls&gt;&lt;/urls&gt;&lt;/record&gt;&lt;/Cite&gt;&lt;/EndNote&gt;</w:instrText>
      </w:r>
      <w:r w:rsidR="00186436">
        <w:fldChar w:fldCharType="separate"/>
      </w:r>
      <w:r w:rsidR="00186436">
        <w:rPr>
          <w:noProof/>
        </w:rPr>
        <w:t>(1996)</w:t>
      </w:r>
      <w:r w:rsidR="00186436">
        <w:fldChar w:fldCharType="end"/>
      </w:r>
      <w:r>
        <w:t xml:space="preserve"> work. She noted that “</w:t>
      </w:r>
      <w:r w:rsidRPr="00D11038">
        <w:rPr>
          <w:i/>
        </w:rPr>
        <w:t>developers must manage a cadre of dependencies simultaneously if they are to build any working systems at all</w:t>
      </w:r>
      <w:r>
        <w:t xml:space="preserve">” </w:t>
      </w:r>
      <w:r>
        <w:rPr>
          <w:noProof/>
        </w:rPr>
        <w:t>(Grinter 1996, p. 50)</w:t>
      </w:r>
      <w:r w:rsidRPr="000C1907">
        <w:t>. In her study of thr</w:t>
      </w:r>
      <w:r>
        <w:t xml:space="preserve">ee software development organisations, she found the following dependencies: vendor, customer, lifecycle, “big picture”, testing, parallel development, change, expertise, integration, historical, configuration management, and interface. </w:t>
      </w:r>
      <w:r w:rsidRPr="008775C8">
        <w:t xml:space="preserve">Dependencies in globally distributed software development were investigated by </w:t>
      </w:r>
      <w:r w:rsidR="00186436">
        <w:fldChar w:fldCharType="begin"/>
      </w:r>
      <w:r w:rsidR="00F65CDE">
        <w:instrText xml:space="preserve"> ADDIN EN.CITE &lt;EndNote&gt;&lt;Cite AuthorYear="1"&gt;&lt;Author&gt;Espinosa&lt;/Author&gt;&lt;Year&gt;2007&lt;/Year&gt;&lt;RecNum&gt;880&lt;/RecNum&gt;&lt;DisplayText&gt;Espinosa et al. (2007)&lt;/DisplayText&gt;&lt;record&gt;&lt;rec-number&gt;880&lt;/rec-number&gt;&lt;foreign-keys&gt;&lt;key app="EN" db-id="rdpzfd0f2edpduewrz755azk22app2x5aews" timestamp="0"&gt;880&lt;/key&gt;&lt;/foreign-keys&gt;&lt;ref-type name="Journal Article"&gt;17&lt;/ref-type&gt;&lt;contributors&gt;&lt;authors&gt;&lt;author&gt;Espinosa, Alberto J&lt;/author&gt;&lt;author&gt;Slaughter, Sandra A&lt;/author&gt;&lt;author&gt;Kraut, Robert E&lt;/author&gt;&lt;author&gt;Herbsleb, James D&lt;/author&gt;&lt;/authors&gt;&lt;/contributors&gt;&lt;titles&gt;&lt;title&gt;Team knowledge and coordination in geographically distributed software development&lt;/title&gt;&lt;secondary-title&gt;Journal of Management Information Systems&lt;/secondary-title&gt;&lt;/titles&gt;&lt;periodical&gt;&lt;full-title&gt;Journal of Management Information Systems&lt;/full-title&gt;&lt;/periodical&gt;&lt;pages&gt;135-169&lt;/pages&gt;&lt;volume&gt;24&lt;/volume&gt;&lt;number&gt;1&lt;/number&gt;&lt;dates&gt;&lt;year&gt;2007&lt;/year&gt;&lt;/dates&gt;&lt;urls&gt;&lt;/urls&gt;&lt;/record&gt;&lt;/Cite&gt;&lt;/EndNote&gt;</w:instrText>
      </w:r>
      <w:r w:rsidR="00186436">
        <w:fldChar w:fldCharType="separate"/>
      </w:r>
      <w:r w:rsidR="00F65CDE">
        <w:rPr>
          <w:noProof/>
        </w:rPr>
        <w:t>Espinosa et al. (2007)</w:t>
      </w:r>
      <w:r w:rsidR="00186436">
        <w:fldChar w:fldCharType="end"/>
      </w:r>
      <w:r w:rsidR="00186436">
        <w:rPr>
          <w:noProof/>
        </w:rPr>
        <w:t xml:space="preserve"> </w:t>
      </w:r>
      <w:r>
        <w:t xml:space="preserve">within a single </w:t>
      </w:r>
      <w:r w:rsidRPr="008775C8">
        <w:t>European telecommunications firm</w:t>
      </w:r>
      <w:r>
        <w:t xml:space="preserve">. They found technical, process, and temporal dependencies were the </w:t>
      </w:r>
      <w:r w:rsidRPr="008775C8">
        <w:t>ma</w:t>
      </w:r>
      <w:r>
        <w:t xml:space="preserve">in types of dependency. </w:t>
      </w:r>
    </w:p>
    <w:p w:rsidR="000E3C0A" w:rsidRDefault="00AF45D0" w:rsidP="00AF45D0">
      <w:r>
        <w:t xml:space="preserve">Each of these research domains acknowledges the importance of dependencies in organisational and project work arrangements, but each views dependency from a different perspective. Coordination theory is a general analytical framework and does not discuss dependencies in any particular domain. Dependency categories from organisation theory </w:t>
      </w:r>
      <w:r w:rsidR="002025DE">
        <w:t>are applicable at</w:t>
      </w:r>
      <w:r>
        <w:t xml:space="preserve"> </w:t>
      </w:r>
      <w:r w:rsidR="002025DE">
        <w:t>the organisation</w:t>
      </w:r>
      <w:r w:rsidR="00842D34">
        <w:t xml:space="preserve"> level</w:t>
      </w:r>
      <w:r w:rsidR="002025DE">
        <w:t>, rather than the project level. In addition,</w:t>
      </w:r>
      <w:r w:rsidR="00842D34">
        <w:t xml:space="preserve"> </w:t>
      </w:r>
      <w:r w:rsidR="002025DE">
        <w:t xml:space="preserve">findings in this domain come </w:t>
      </w:r>
      <w:r w:rsidR="00842D34">
        <w:t xml:space="preserve">from studies of </w:t>
      </w:r>
      <w:r>
        <w:t xml:space="preserve">routine work, as opposed to non-routine, time-bounded project work. Although the team workflow arrangement </w:t>
      </w:r>
      <w:r w:rsidR="000272E4">
        <w:t xml:space="preserve">proposed by </w:t>
      </w:r>
      <w:r w:rsidR="000272E4">
        <w:fldChar w:fldCharType="begin"/>
      </w:r>
      <w:r w:rsidR="000272E4">
        <w:instrText xml:space="preserve"> ADDIN EN.CITE &lt;EndNote&gt;&lt;Cite AuthorYear="1"&gt;&lt;Author&gt;Thompson&lt;/Author&gt;&lt;Year&gt;1967&lt;/Year&gt;&lt;RecNum&gt;859&lt;/RecNum&gt;&lt;DisplayText&gt;Thompson (1967)&lt;/DisplayText&gt;&lt;record&gt;&lt;rec-number&gt;859&lt;/rec-number&gt;&lt;foreign-keys&gt;&lt;key app="EN" db-id="rdpzfd0f2edpduewrz755azk22app2x5aews" timestamp="0"&gt;859&lt;/key&gt;&lt;/foreign-keys&gt;&lt;ref-type name="Book"&gt;6&lt;/ref-type&gt;&lt;contributors&gt;&lt;authors&gt;&lt;author&gt;Thompson, James D&lt;/author&gt;&lt;/authors&gt;&lt;/contributors&gt;&lt;titles&gt;&lt;title&gt;Organization in Action&lt;/title&gt;&lt;/titles&gt;&lt;dates&gt;&lt;year&gt;1967&lt;/year&gt;&lt;/dates&gt;&lt;pub-location&gt;Chicago&lt;/pub-location&gt;&lt;publisher&gt;McGraw-Hill&lt;/publisher&gt;&lt;urls&gt;&lt;/urls&gt;&lt;/record&gt;&lt;/Cite&gt;&lt;/EndNote&gt;</w:instrText>
      </w:r>
      <w:r w:rsidR="000272E4">
        <w:fldChar w:fldCharType="separate"/>
      </w:r>
      <w:r w:rsidR="000272E4">
        <w:rPr>
          <w:noProof/>
        </w:rPr>
        <w:t>Thompson (1967)</w:t>
      </w:r>
      <w:r w:rsidR="000272E4">
        <w:fldChar w:fldCharType="end"/>
      </w:r>
      <w:r w:rsidR="000272E4">
        <w:t xml:space="preserve"> </w:t>
      </w:r>
      <w:r>
        <w:t>coincide</w:t>
      </w:r>
      <w:r w:rsidR="00842D34">
        <w:t>s</w:t>
      </w:r>
      <w:r>
        <w:t xml:space="preserve"> with how work is conducted in agile projects, this conceptualisation does not provide for detailed insight into the agile project context</w:t>
      </w:r>
      <w:r w:rsidR="00842D34">
        <w:t xml:space="preserve"> and agile practices</w:t>
      </w:r>
      <w:r>
        <w:t>. IS project management focuses on instances of tasks rather than generic dependencies occurring in projects; therefore it offers no means of exploring or explaining dependencies in agile software development projects. Finally, in software engineering the focus is on large, distributed</w:t>
      </w:r>
      <w:r w:rsidR="002025DE">
        <w:t xml:space="preserve"> projects. Dependencies in this context</w:t>
      </w:r>
      <w:r>
        <w:t xml:space="preserve"> are likely to be of a different nature to those o</w:t>
      </w:r>
      <w:r w:rsidR="00F9163D">
        <w:t>f small and co-located projects,</w:t>
      </w:r>
      <w:r>
        <w:t xml:space="preserve"> where agile methods are </w:t>
      </w:r>
      <w:r w:rsidR="002025DE">
        <w:t xml:space="preserve">considered </w:t>
      </w:r>
      <w:r w:rsidR="00F9163D">
        <w:t xml:space="preserve">most </w:t>
      </w:r>
      <w:r w:rsidR="002025DE">
        <w:t>appropriate</w:t>
      </w:r>
      <w:r w:rsidR="001E4FC2">
        <w:t>.</w:t>
      </w:r>
      <w:r w:rsidR="002025DE">
        <w:t xml:space="preserve"> </w:t>
      </w:r>
    </w:p>
    <w:p w:rsidR="000E3C0A" w:rsidRDefault="00AF45D0" w:rsidP="000E3C0A">
      <w:r>
        <w:t>Dependency has not previously been a focus of research in agile software development</w:t>
      </w:r>
      <w:r w:rsidR="00410125">
        <w:t xml:space="preserve"> whereas c</w:t>
      </w:r>
      <w:r>
        <w:t xml:space="preserve">oordination, </w:t>
      </w:r>
      <w:r w:rsidR="000E3C0A">
        <w:t xml:space="preserve">the flip side of dependency, is a focus of research in software development projects generally </w:t>
      </w:r>
      <w:r w:rsidR="007E4A8A">
        <w:fldChar w:fldCharType="begin">
          <w:fldData xml:space="preserve">PEVuZE5vdGU+PENpdGU+PEF1dGhvcj5DdXJ0aXM8L0F1dGhvcj48WWVhcj4xOTg4PC9ZZWFyPjxS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</w:fldData>
        </w:fldChar>
      </w:r>
      <w:r w:rsidR="00A01D13">
        <w:instrText xml:space="preserve"> ADDIN EN.CITE </w:instrText>
      </w:r>
      <w:r w:rsidR="00A01D13">
        <w:fldChar w:fldCharType="begin">
          <w:fldData xml:space="preserve">PEVuZE5vdGU+PENpdGU+PEF1dGhvcj5DdXJ0aXM8L0F1dGhvcj48WWVhcj4xOTg4PC9ZZWFyPjxS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</w:fldData>
        </w:fldChar>
      </w:r>
      <w:r w:rsidR="00A01D13">
        <w:instrText xml:space="preserve"> ADDIN EN.CITE.DATA </w:instrText>
      </w:r>
      <w:r w:rsidR="00A01D13">
        <w:fldChar w:fldCharType="end"/>
      </w:r>
      <w:r w:rsidR="007E4A8A">
        <w:fldChar w:fldCharType="separate"/>
      </w:r>
      <w:r w:rsidR="00A01D13">
        <w:rPr>
          <w:noProof/>
        </w:rPr>
        <w:t>(Curtis et al., 1988; Faraj &amp; Sproull, 2000; Kraut &amp; Streeter, 1995; Nidumolu, 1995)</w:t>
      </w:r>
      <w:r w:rsidR="007E4A8A">
        <w:fldChar w:fldCharType="end"/>
      </w:r>
      <w:r w:rsidR="000E3C0A">
        <w:t xml:space="preserve"> and has also emerged in agile software development research. For example, Sharp and Robinson </w:t>
      </w:r>
      <w:r w:rsidR="007E4A8A">
        <w:fldChar w:fldCharType="begin"/>
      </w:r>
      <w:r w:rsidR="00A01D13">
        <w:instrText xml:space="preserve"> ADDIN EN.CITE &lt;EndNote&gt;&lt;Cite ExcludeAuth="1"&gt;&lt;Author&gt;Sharp&lt;/Author&gt;&lt;Year&gt;2010&lt;/Year&gt;&lt;RecNum&gt;964&lt;/RecNum&gt;&lt;DisplayText&gt;(2010)&lt;/DisplayText&gt;&lt;record&gt;&lt;rec-number&gt;964&lt;/rec-number&gt;&lt;foreign-keys&gt;&lt;key app="EN" db-id="rdpzfd0f2edpduewrz755azk22app2x5aews" timestamp="0"&gt;964&lt;/key&gt;&lt;/foreign-keys&gt;&lt;ref-type name="Book Section"&gt;5&lt;/ref-type&gt;&lt;contributors&gt;&lt;authors&gt;&lt;author&gt;Sharp, Helen&lt;/author&gt;&lt;author&gt;Robinson, Hugh&lt;/author&gt;&lt;/authors&gt;&lt;secondary-authors&gt;&lt;author&gt;Dingsoyr, Torgeir&lt;/author&gt;&lt;author&gt;Dyba, Tore&lt;/author&gt;&lt;author&gt;Moe, Nils Brede&lt;/author&gt;&lt;/secondary-authors&gt;&lt;/contributors&gt;&lt;titles&gt;&lt;title&gt;Three &amp;apos;C&amp;apos;s of agile practice: Collaboration, coordination and communication&lt;/title&gt;&lt;secondary-title&gt;Agile software development: Current research and future directions&lt;/secondary-title&gt;&lt;/titles&gt;&lt;dates&gt;&lt;year&gt;2010&lt;/year&gt;&lt;/dates&gt;&lt;pub-location&gt;Heidelberg&lt;/pub-location&gt;&lt;publisher&gt;Springer-Verlag&lt;/publisher&gt;&lt;urls&gt;&lt;/urls&gt;&lt;/record&gt;&lt;/Cite&gt;&lt;/EndNote&gt;</w:instrText>
      </w:r>
      <w:r w:rsidR="007E4A8A">
        <w:fldChar w:fldCharType="separate"/>
      </w:r>
      <w:r w:rsidR="000E3C0A">
        <w:rPr>
          <w:noProof/>
        </w:rPr>
        <w:t>(</w:t>
      </w:r>
      <w:r w:rsidR="000E3C0A" w:rsidRPr="000E3C0A">
        <w:rPr>
          <w:noProof/>
        </w:rPr>
        <w:t>2010</w:t>
      </w:r>
      <w:r w:rsidR="000E3C0A">
        <w:rPr>
          <w:noProof/>
        </w:rPr>
        <w:t>)</w:t>
      </w:r>
      <w:r w:rsidR="007E4A8A">
        <w:fldChar w:fldCharType="end"/>
      </w:r>
      <w:r w:rsidR="000E3C0A">
        <w:t xml:space="preserve"> identify communication, collaboration, and coordination as three important functions of agile practices. Pries-Heje and Pries-Heje </w:t>
      </w:r>
      <w:r w:rsidR="007E4A8A">
        <w:fldChar w:fldCharType="begin"/>
      </w:r>
      <w:r w:rsidR="000E3C0A">
        <w:instrText xml:space="preserve"> ADDIN EN.CITE &lt;EndNote&gt;&lt;Cite ExcludeAuth="1"&gt;&lt;Author&gt;Pries-Heje&lt;/Author&gt;&lt;Year&gt;2011&lt;/Year&gt;&lt;RecNum&gt;1031&lt;/RecNum&gt;&lt;DisplayText&gt;(2011)&lt;/DisplayText&gt;&lt;record&gt;&lt;rec-number&gt;1031&lt;/rec-number&gt;&lt;foreign-keys&gt;&lt;key app="EN" db-id="rdpzfd0f2edpduewrz755azk22app2x5aews" timestamp="1318569112"&gt;1031&lt;/key&gt;&lt;/foreign-keys&gt;&lt;ref-type name="Electronic Book Section"&gt;60&lt;/ref-type&gt;&lt;contributors&gt;&lt;authors&gt;&lt;author&gt;Pries-Heje, Lene&lt;/author&gt;&lt;author&gt;Pries-Heje, Jan&lt;/author&gt;&lt;/authors&gt;&lt;/contributors&gt;&lt;titles&gt;&lt;title&gt;Why Scrum works. &lt;/title&gt;&lt;secondary-title&gt;Proceedings of the Agile Conference 2011, Salt Lake City, UT&lt;/secondary-title&gt;&lt;/titles&gt;&lt;pages&gt;20-28&lt;/pages&gt;&lt;dates&gt;&lt;year&gt;2011&lt;/year&gt;&lt;/dates&gt;&lt;publisher&gt;IEEE Xplore digital library&lt;/publisher&gt;&lt;urls&gt;&lt;/urls&gt;&lt;electronic-resource-num&gt;10.1109/AGILE.2011.34&lt;/electronic-resource-num&gt;&lt;/record&gt;&lt;/Cite&gt;&lt;/EndNote&gt;</w:instrText>
      </w:r>
      <w:r w:rsidR="007E4A8A">
        <w:fldChar w:fldCharType="separate"/>
      </w:r>
      <w:r w:rsidR="000E3C0A">
        <w:rPr>
          <w:noProof/>
        </w:rPr>
        <w:t>(</w:t>
      </w:r>
      <w:r w:rsidR="000E3C0A" w:rsidRPr="000E3C0A">
        <w:rPr>
          <w:noProof/>
        </w:rPr>
        <w:t>2011</w:t>
      </w:r>
      <w:r w:rsidR="000E3C0A">
        <w:rPr>
          <w:noProof/>
        </w:rPr>
        <w:t>)</w:t>
      </w:r>
      <w:r w:rsidR="007E4A8A">
        <w:fldChar w:fldCharType="end"/>
      </w:r>
      <w:r w:rsidR="000E3C0A">
        <w:t xml:space="preserve"> found that Scrum works because it supports communication and social integration, and provides effective mechanisms for project control and coordination. Although coordination </w:t>
      </w:r>
      <w:r w:rsidR="00457559">
        <w:t xml:space="preserve">has emerged as a factor provided by agile practices, this small body of research </w:t>
      </w:r>
      <w:r w:rsidR="000E3C0A">
        <w:t>provide</w:t>
      </w:r>
      <w:r w:rsidR="00457559">
        <w:t>s</w:t>
      </w:r>
      <w:r w:rsidR="000E3C0A">
        <w:t xml:space="preserve"> little insight into the objective of coordination; that is, dependencies are not considered in any of this research.  </w:t>
      </w:r>
    </w:p>
    <w:p w:rsidR="000E3C0A" w:rsidRDefault="000E3C0A" w:rsidP="00F10465">
      <w:pPr>
        <w:pStyle w:val="Heading20"/>
      </w:pPr>
      <w:bookmarkStart w:id="3" w:name="_Toc359771534"/>
      <w:r>
        <w:t>Taxonomies in Information Systems</w:t>
      </w:r>
      <w:bookmarkEnd w:id="3"/>
    </w:p>
    <w:p w:rsidR="000E3C0A" w:rsidRDefault="003342DD" w:rsidP="000E3C0A">
      <w:r>
        <w:t xml:space="preserve">One way to organise knowledge about dependencies is to develop a taxonomy. </w:t>
      </w:r>
      <w:r w:rsidR="000E3C0A">
        <w:t xml:space="preserve">Taxonomies systematically organise knowledge in a domain of interest, and are common in many fields of science. In biology, the Linnaean taxonomy divides the natural world into animal, vegetable, and mineral forms. In social science, Maslow’s taxonomy classifies different human needs, and Bloom’s taxonomy delineates learning domains. Taxonomies are also common in the computing fields. For example, Glass and Vessey </w:t>
      </w:r>
      <w:r w:rsidR="007E4A8A">
        <w:fldChar w:fldCharType="begin"/>
      </w:r>
      <w:r w:rsidR="000E3C0A">
        <w:instrText xml:space="preserve"> ADDIN EN.CITE &lt;EndNote&gt;&lt;Cite ExcludeAuth="1"&gt;&lt;Author&gt;Glass&lt;/Author&gt;&lt;Year&gt;1995&lt;/Year&gt;&lt;RecNum&gt;245&lt;/RecNum&gt;&lt;DisplayText&gt;(1995)&lt;/DisplayText&gt;&lt;record&gt;&lt;rec-number&gt;245&lt;/rec-number&gt;&lt;foreign-keys&gt;&lt;key app="EN" db-id="rdpzfd0f2edpduewrz755azk22app2x5aews" timestamp="0"&gt;245&lt;/key&gt;&lt;/foreign-keys&gt;&lt;ref-type name="Journal Article"&gt;17&lt;/ref-type&gt;&lt;contributors&gt;&lt;authors&gt;&lt;author&gt;Glass, R. L.&lt;/author&gt;&lt;author&gt;Vessey, I.&lt;/author&gt;&lt;/authors&gt;&lt;/contributors&gt;&lt;titles&gt;&lt;title&gt;Contemporary application domain taxonomies&lt;/title&gt;&lt;secondary-title&gt;IEEE Software&lt;/secondary-title&gt;&lt;/titles&gt;&lt;periodical&gt;&lt;full-title&gt;IEEE Software&lt;/full-title&gt;&lt;/periodical&gt;&lt;pages&gt;63-76&lt;/pages&gt;&lt;volume&gt;12&lt;/volume&gt;&lt;number&gt;4&lt;/number&gt;&lt;keywords&gt;&lt;keyword&gt;History of methodologies&lt;/keyword&gt;&lt;/keywords&gt;&lt;dates&gt;&lt;year&gt;1995&lt;/year&gt;&lt;pub-dates&gt;&lt;date&gt;July&lt;/date&gt;&lt;/pub-dates&gt;&lt;/dates&gt;&lt;publisher&gt;IEEE&lt;/publisher&gt;&lt;urls&gt;&lt;/urls&gt;&lt;/record&gt;&lt;/Cite&gt;&lt;/EndNote&gt;</w:instrText>
      </w:r>
      <w:r w:rsidR="007E4A8A">
        <w:fldChar w:fldCharType="separate"/>
      </w:r>
      <w:r w:rsidR="000E3C0A">
        <w:rPr>
          <w:noProof/>
        </w:rPr>
        <w:t>(</w:t>
      </w:r>
      <w:r w:rsidR="000E3C0A" w:rsidRPr="000E3C0A">
        <w:rPr>
          <w:noProof/>
        </w:rPr>
        <w:t>1995</w:t>
      </w:r>
      <w:r w:rsidR="000E3C0A">
        <w:rPr>
          <w:noProof/>
        </w:rPr>
        <w:t>)</w:t>
      </w:r>
      <w:r w:rsidR="007E4A8A">
        <w:fldChar w:fldCharType="end"/>
      </w:r>
      <w:r w:rsidR="000E3C0A">
        <w:t xml:space="preserve"> surveyed the computing field from 1985 to 1993 and found 13 published taxonomies. Another survey by Nickerson, Varshney and Muntermann </w:t>
      </w:r>
      <w:r w:rsidR="007E4A8A">
        <w:fldChar w:fldCharType="begin"/>
      </w:r>
      <w:r w:rsidR="000E3C0A">
        <w:instrText xml:space="preserve"> ADDIN EN.CITE &lt;EndNote&gt;&lt;Cite ExcludeAuth="1"&gt;&lt;Author&gt;Nickerson&lt;/Author&gt;&lt;Year&gt;2012&lt;/Year&gt;&lt;RecNum&gt;1083&lt;/RecNum&gt;&lt;DisplayText&gt;(2012)&lt;/DisplayText&gt;&lt;record&gt;&lt;rec-number&gt;1083&lt;/rec-number&gt;&lt;foreign-keys&gt;&lt;key app="EN" db-id="xew90az08fwsdresaewv2a96erf095dtp0vp"&gt;1083&lt;/key&gt;&lt;/foreign-keys&gt;&lt;ref-type name="Journal Article"&gt;17&lt;/ref-type&gt;&lt;contributors&gt;&lt;authors&gt;&lt;author&gt;Nickerson, R.C&lt;/author&gt;&lt;author&gt;Varshney, U&lt;/author&gt;&lt;author&gt;Muntermann, J&lt;/author&gt;&lt;/authors&gt;&lt;/contributors&gt;&lt;titles&gt;&lt;title&gt;A method for taxonomy development and its application in information systems&lt;/title&gt;&lt;secondary-title&gt;European Journal of Information Systems&lt;/secondary-title&gt;&lt;/titles&gt;&lt;periodical&gt;&lt;full-title&gt;European Journal of Information Systems&lt;/full-title&gt;&lt;/periodical&gt;&lt;pages&gt;336-359&lt;/pages&gt;&lt;volume&gt;22&lt;/volume&gt;&lt;number&gt;3&lt;/number&gt;&lt;dates&gt;&lt;year&gt;2012&lt;/year&gt;&lt;/dates&gt;&lt;urls&gt;&lt;/urls&gt;&lt;/record&gt;&lt;/Cite&gt;&lt;/EndNote&gt;</w:instrText>
      </w:r>
      <w:r w:rsidR="007E4A8A">
        <w:fldChar w:fldCharType="separate"/>
      </w:r>
      <w:r w:rsidR="000E3C0A">
        <w:rPr>
          <w:noProof/>
        </w:rPr>
        <w:t>(</w:t>
      </w:r>
      <w:r w:rsidR="000E3C0A" w:rsidRPr="000E3C0A">
        <w:rPr>
          <w:noProof/>
        </w:rPr>
        <w:t>2012</w:t>
      </w:r>
      <w:r w:rsidR="000E3C0A">
        <w:rPr>
          <w:noProof/>
        </w:rPr>
        <w:t>)</w:t>
      </w:r>
      <w:r w:rsidR="007E4A8A">
        <w:fldChar w:fldCharType="end"/>
      </w:r>
      <w:r w:rsidR="000E3C0A">
        <w:t xml:space="preserve"> in the domains of  information systems, computer science, and business identified 73 distinct taxonomies published prior to 2009.  </w:t>
      </w:r>
    </w:p>
    <w:p w:rsidR="000E3C0A" w:rsidRDefault="000E3C0A" w:rsidP="000E3C0A">
      <w:pPr>
        <w:rPr>
          <w:lang w:eastAsia="en-NZ"/>
        </w:rPr>
      </w:pPr>
      <w:r>
        <w:t xml:space="preserve">Doty and Glick </w:t>
      </w:r>
      <w:r w:rsidR="007E4A8A">
        <w:fldChar w:fldCharType="begin"/>
      </w:r>
      <w:r>
        <w:instrText xml:space="preserve"> ADDIN EN.CITE &lt;EndNote&gt;&lt;Cite ExcludeAuth="1"&gt;&lt;Author&gt;Doty&lt;/Author&gt;&lt;Year&gt;1994&lt;/Year&gt;&lt;RecNum&gt;796&lt;/RecNum&gt;&lt;DisplayText&gt;(1994)&lt;/DisplayText&gt;&lt;record&gt;&lt;rec-number&gt;796&lt;/rec-number&gt;&lt;foreign-keys&gt;&lt;key app="EN" db-id="rdpzfd0f2edpduewrz755azk22app2x5aews" timestamp="0"&gt;796&lt;/key&gt;&lt;/foreign-keys&gt;&lt;ref-type name="Journal Article"&gt;17&lt;/ref-type&gt;&lt;contributors&gt;&lt;authors&gt;&lt;author&gt;D Harold Doty&lt;/author&gt;&lt;author&gt;William H Glick&lt;/author&gt;&lt;/authors&gt;&lt;/contributors&gt;&lt;titles&gt;&lt;title&gt;Typologies as a unique form of theory building: Toward improved understanding and modeling&lt;/title&gt;&lt;secondary-title&gt;The Academy of Management Review&lt;/secondary-title&gt;&lt;/titles&gt;&lt;periodical&gt;&lt;full-title&gt;The Academy of Management Review&lt;/full-title&gt;&lt;/periodical&gt;&lt;pages&gt;230-251&lt;/pages&gt;&lt;volume&gt;19&lt;/volume&gt;&lt;number&gt;2&lt;/number&gt;&lt;dates&gt;&lt;year&gt;1994&lt;/year&gt;&lt;/dates&gt;&lt;urls&gt;&lt;/urls&gt;&lt;/record&gt;&lt;/Cite&gt;&lt;/EndNote&gt;</w:instrText>
      </w:r>
      <w:r w:rsidR="007E4A8A">
        <w:fldChar w:fldCharType="separate"/>
      </w:r>
      <w:r>
        <w:rPr>
          <w:noProof/>
        </w:rPr>
        <w:t>(</w:t>
      </w:r>
      <w:r w:rsidRPr="000E3C0A">
        <w:rPr>
          <w:noProof/>
        </w:rPr>
        <w:t>1994</w:t>
      </w:r>
      <w:r>
        <w:rPr>
          <w:noProof/>
        </w:rPr>
        <w:t>)</w:t>
      </w:r>
      <w:r w:rsidR="007E4A8A">
        <w:fldChar w:fldCharType="end"/>
      </w:r>
      <w:r>
        <w:t xml:space="preserve"> define taxonomies as “</w:t>
      </w:r>
      <w:r>
        <w:rPr>
          <w:i/>
        </w:rPr>
        <w:t>classification systems that categorize phenomena into mutually exclusive and exhaustive sets with a series of discrete decision rules</w:t>
      </w:r>
      <w:r>
        <w:t xml:space="preserve">.” (p. 232). In the information systems domain, Gregor </w:t>
      </w:r>
      <w:r w:rsidR="007E4A8A">
        <w:fldChar w:fldCharType="begin"/>
      </w:r>
      <w:r>
        <w:instrText xml:space="preserve"> ADDIN EN.CITE &lt;EndNote&gt;&lt;Cite ExcludeAuth="1"&gt;&lt;Author&gt;Gregor&lt;/Author&gt;&lt;Year&gt;2006&lt;/Year&gt;&lt;RecNum&gt;496&lt;/RecNum&gt;&lt;DisplayText&gt;(2006)&lt;/DisplayText&gt;&lt;record&gt;&lt;rec-number&gt;496&lt;/rec-number&gt;&lt;foreign-keys&gt;&lt;key app="EN" db-id="rdpzfd0f2edpduewrz755azk22app2x5aews" timestamp="0"&gt;496&lt;/key&gt;&lt;/foreign-keys&gt;&lt;ref-type name="Journal Article"&gt;17&lt;/ref-type&gt;&lt;contributors&gt;&lt;authors&gt;&lt;author&gt;Gregor, Shirley&lt;/author&gt;&lt;/authors&gt;&lt;/contributors&gt;&lt;titles&gt;&lt;title&gt;The nature of theory in information systems&lt;/title&gt;&lt;secondary-title&gt;MIS Quarterly&lt;/secondary-title&gt;&lt;/titles&gt;&lt;periodical&gt;&lt;full-title&gt;MIS Quarterly&lt;/full-title&gt;&lt;/periodical&gt;&lt;pages&gt;611-642&lt;/pages&gt;&lt;volume&gt;30&lt;/volume&gt;&lt;number&gt;3&lt;/number&gt;&lt;dates&gt;&lt;year&gt;2006&lt;/year&gt;&lt;/dates&gt;&lt;urls&gt;&lt;/urls&gt;&lt;/record&gt;&lt;/Cite&gt;&lt;/EndNote&gt;</w:instrText>
      </w:r>
      <w:r w:rsidR="007E4A8A">
        <w:fldChar w:fldCharType="separate"/>
      </w:r>
      <w:r>
        <w:rPr>
          <w:noProof/>
        </w:rPr>
        <w:t>(</w:t>
      </w:r>
      <w:r w:rsidRPr="000E3C0A">
        <w:rPr>
          <w:noProof/>
        </w:rPr>
        <w:t>2006</w:t>
      </w:r>
      <w:r>
        <w:rPr>
          <w:noProof/>
        </w:rPr>
        <w:t>)</w:t>
      </w:r>
      <w:r w:rsidR="007E4A8A">
        <w:fldChar w:fldCharType="end"/>
      </w:r>
      <w:r>
        <w:t xml:space="preserve"> classifies taxonomy as analytic theories defining “what is” in a bounded situation.</w:t>
      </w:r>
      <w:r>
        <w:rPr>
          <w:lang w:eastAsia="en-NZ"/>
        </w:rPr>
        <w:t xml:space="preserve"> Such theories describe, analyse, and summarise “</w:t>
      </w:r>
      <w:r>
        <w:rPr>
          <w:i/>
          <w:lang w:eastAsia="en-NZ"/>
        </w:rPr>
        <w:t>salient attributes of phenomena and relationships among phenomena. The relationships specified are classificatory, compositional, or associative, not explicitly causal”</w:t>
      </w:r>
      <w:r>
        <w:rPr>
          <w:lang w:eastAsia="en-NZ"/>
        </w:rPr>
        <w:t xml:space="preserve"> </w:t>
      </w:r>
      <w:r w:rsidR="007E4A8A">
        <w:rPr>
          <w:lang w:eastAsia="en-NZ"/>
        </w:rPr>
        <w:fldChar w:fldCharType="begin"/>
      </w:r>
      <w:r w:rsidR="00A01D13">
        <w:rPr>
          <w:lang w:eastAsia="en-NZ"/>
        </w:rPr>
        <w:instrText xml:space="preserve"> ADDIN EN.CITE &lt;EndNote&gt;&lt;Cite&gt;&lt;Author&gt;Gregor&lt;/Author&gt;&lt;Year&gt;2006&lt;/Year&gt;&lt;RecNum&gt;496&lt;/RecNum&gt;&lt;Suffix&gt;`, p. 623&lt;/Suffix&gt;&lt;DisplayText&gt;(Gregor, 2006, p. 623)&lt;/DisplayText&gt;&lt;record&gt;&lt;rec-number&gt;496&lt;/rec-number&gt;&lt;foreign-keys&gt;&lt;key app="EN" db-id="rdpzfd0f2edpduewrz755azk22app2x5aews" timestamp="0"&gt;496&lt;/key&gt;&lt;/foreign-keys&gt;&lt;ref-type name="Journal Article"&gt;17&lt;/ref-type&gt;&lt;contributors&gt;&lt;authors&gt;&lt;author&gt;Gregor, Shirley&lt;/author&gt;&lt;/authors&gt;&lt;/contributors&gt;&lt;titles&gt;&lt;title&gt;The nature of theory in information systems&lt;/title&gt;&lt;secondary-title&gt;MIS Quarterly&lt;/secondary-title&gt;&lt;/titles&gt;&lt;periodical&gt;&lt;full-title&gt;MIS Quarterly&lt;/full-title&gt;&lt;/periodical&gt;&lt;pages&gt;611-642&lt;/pages&gt;&lt;volume&gt;30&lt;/volume&gt;&lt;number&gt;3&lt;/number&gt;&lt;dates&gt;&lt;year&gt;2006&lt;/year&gt;&lt;/dates&gt;&lt;urls&gt;&lt;/urls&gt;&lt;/record&gt;&lt;/Cite&gt;&lt;/EndNote&gt;</w:instrText>
      </w:r>
      <w:r w:rsidR="007E4A8A">
        <w:rPr>
          <w:lang w:eastAsia="en-NZ"/>
        </w:rPr>
        <w:fldChar w:fldCharType="separate"/>
      </w:r>
      <w:r w:rsidR="00A01D13">
        <w:rPr>
          <w:noProof/>
          <w:lang w:eastAsia="en-NZ"/>
        </w:rPr>
        <w:t>(Gregor, 2006, p. 623)</w:t>
      </w:r>
      <w:r w:rsidR="007E4A8A">
        <w:rPr>
          <w:lang w:eastAsia="en-NZ"/>
        </w:rPr>
        <w:fldChar w:fldCharType="end"/>
      </w:r>
      <w:r>
        <w:rPr>
          <w:lang w:eastAsia="en-NZ"/>
        </w:rPr>
        <w:t xml:space="preserve">. </w:t>
      </w:r>
    </w:p>
    <w:p w:rsidR="000E3C0A" w:rsidRDefault="000E3C0A" w:rsidP="000E3C0A">
      <w:pPr>
        <w:rPr>
          <w:lang w:val="en-AU" w:eastAsia="en-US"/>
        </w:rPr>
      </w:pPr>
      <w:r>
        <w:t xml:space="preserve">Taxonomy are considered the simplest form of theory in most fields including information systems </w:t>
      </w:r>
      <w:r w:rsidR="007E4A8A">
        <w:fldChar w:fldCharType="begin"/>
      </w:r>
      <w:r w:rsidR="00A01D13">
        <w:instrText xml:space="preserve"> ADDIN EN.CITE &lt;EndNote&gt;&lt;Cite&gt;&lt;Author&gt;Gregor&lt;/Author&gt;&lt;Year&gt;2006&lt;/Year&gt;&lt;RecNum&gt;496&lt;/RecNum&gt;&lt;DisplayText&gt;(Gregor, 2006)&lt;/DisplayText&gt;&lt;record&gt;&lt;rec-number&gt;496&lt;/rec-number&gt;&lt;foreign-keys&gt;&lt;key app="EN" db-id="rdpzfd0f2edpduewrz755azk22app2x5aews" timestamp="0"&gt;496&lt;/key&gt;&lt;/foreign-keys&gt;&lt;ref-type name="Journal Article"&gt;17&lt;/ref-type&gt;&lt;contributors&gt;&lt;authors&gt;&lt;author&gt;Gregor, Shirley&lt;/author&gt;&lt;/authors&gt;&lt;/contributors&gt;&lt;titles&gt;&lt;title&gt;The nature of theory in information systems&lt;/title&gt;&lt;secondary-title&gt;MIS Quarterly&lt;/secondary-title&gt;&lt;/titles&gt;&lt;periodical&gt;&lt;full-title&gt;MIS Quarterly&lt;/full-title&gt;&lt;/periodical&gt;&lt;pages&gt;611-642&lt;/pages&gt;&lt;volume&gt;30&lt;/volume&gt;&lt;number&gt;3&lt;/number&gt;&lt;dates&gt;&lt;year&gt;2006&lt;/year&gt;&lt;/dates&gt;&lt;urls&gt;&lt;/urls&gt;&lt;/record&gt;&lt;/Cite&gt;&lt;/EndNote&gt;</w:instrText>
      </w:r>
      <w:r w:rsidR="007E4A8A">
        <w:fldChar w:fldCharType="separate"/>
      </w:r>
      <w:r w:rsidR="00A01D13">
        <w:rPr>
          <w:noProof/>
        </w:rPr>
        <w:t>(Gregor, 2006)</w:t>
      </w:r>
      <w:r w:rsidR="007E4A8A">
        <w:fldChar w:fldCharType="end"/>
      </w:r>
      <w:r>
        <w:t xml:space="preserve">, with some researchers arguing they are not theory at all </w:t>
      </w:r>
      <w:r w:rsidR="007E4A8A">
        <w:fldChar w:fldCharType="begin"/>
      </w:r>
      <w:r w:rsidR="00A01D13">
        <w:instrText xml:space="preserve"> ADDIN EN.CITE &lt;EndNote&gt;&lt;Cite&gt;&lt;Author&gt;Weber&lt;/Author&gt;&lt;Year&gt;2012&lt;/Year&gt;&lt;RecNum&gt;1052&lt;/RecNum&gt;&lt;Prefix&gt;e.g. &lt;/Prefix&gt;&lt;DisplayText&gt;(e.g. Doty &amp;amp; Glick, 1994; Weber, 2012)&lt;/DisplayText&gt;&lt;record&gt;&lt;rec-number&gt;1052&lt;/rec-number&gt;&lt;foreign-keys&gt;&lt;key app="EN" db-id="rdpzfd0f2edpduewrz755azk22app2x5aews" timestamp="1330391808"&gt;1052&lt;/key&gt;&lt;/foreign-keys&gt;&lt;ref-type name="Journal Article"&gt;17&lt;/ref-type&gt;&lt;contributors&gt;&lt;authors&gt;&lt;author&gt;Weber, Ron&lt;/author&gt;&lt;/authors&gt;&lt;/contributors&gt;&lt;titles&gt;&lt;title&gt;Evaluating and developing theories in the information systems discipline&lt;/title&gt;&lt;secondary-title&gt;Journal of the Association for Information Systems&lt;/secondary-title&gt;&lt;/titles&gt;&lt;periodical&gt;&lt;full-title&gt;Journal of the Association for Information Systems&lt;/full-title&gt;&lt;/periodical&gt;&lt;pages&gt;1-30&lt;/pages&gt;&lt;volume&gt;13&lt;/volume&gt;&lt;number&gt;1&lt;/number&gt;&lt;dates&gt;&lt;year&gt;2012&lt;/year&gt;&lt;/dates&gt;&lt;urls&gt;&lt;/urls&gt;&lt;/record&gt;&lt;/Cite&gt;&lt;Cite&gt;&lt;Author&gt;Doty&lt;/Author&gt;&lt;Year&gt;1994&lt;/Year&gt;&lt;RecNum&gt;796&lt;/RecNum&gt;&lt;record&gt;&lt;rec-number&gt;796&lt;/rec-number&gt;&lt;foreign-keys&gt;&lt;key app="EN" db-id="rdpzfd0f2edpduewrz755azk22app2x5aews" timestamp="0"&gt;796&lt;/key&gt;&lt;/foreign-keys&gt;&lt;ref-type name="Journal Article"&gt;17&lt;/ref-type&gt;&lt;contributors&gt;&lt;authors&gt;&lt;author&gt;D Harold Doty&lt;/author&gt;&lt;author&gt;William H Glick&lt;/author&gt;&lt;/authors&gt;&lt;/contributors&gt;&lt;titles&gt;&lt;title&gt;Typologies as a unique form of theory building: Toward improved understanding and modeling&lt;/title&gt;&lt;secondary-title&gt;The Academy of Management Review&lt;/secondary-title&gt;&lt;/titles&gt;&lt;periodical&gt;&lt;full-title&gt;The Academy of Management Review&lt;/full-title&gt;&lt;/periodical&gt;&lt;pages&gt;230-251&lt;/pages&gt;&lt;volume&gt;19&lt;/volume&gt;&lt;number&gt;2&lt;/number&gt;&lt;dates&gt;&lt;year&gt;1994&lt;/year&gt;&lt;/dates&gt;&lt;urls&gt;&lt;/urls&gt;&lt;/record&gt;&lt;/Cite&gt;&lt;/EndNote&gt;</w:instrText>
      </w:r>
      <w:r w:rsidR="007E4A8A">
        <w:fldChar w:fldCharType="separate"/>
      </w:r>
      <w:r w:rsidR="00A01D13">
        <w:rPr>
          <w:noProof/>
        </w:rPr>
        <w:t>(e.g. Doty &amp; Glick, 1994; Weber, 2012)</w:t>
      </w:r>
      <w:r w:rsidR="007E4A8A">
        <w:fldChar w:fldCharType="end"/>
      </w:r>
      <w:r>
        <w:t xml:space="preserve">. Theory or not, taxonomies are useful when little is known about a topic and categories, concepts, and constructs need to be identified. Taxonomies are also useful when much is known about a topic but that knowledge has not been organised in meaningful ways. Agile software development falls into this second group because there is a </w:t>
      </w:r>
      <w:r>
        <w:lastRenderedPageBreak/>
        <w:t>significant body of research available but, as noted earlier, much of it is a</w:t>
      </w:r>
      <w:r w:rsidR="003342DD">
        <w:t>-</w:t>
      </w:r>
      <w:r>
        <w:t xml:space="preserve">theoretical.  A theoretically-grounded explanation of how the approach and its myriad practices work together to achieve project success has </w:t>
      </w:r>
      <w:r w:rsidR="00842D34">
        <w:t>just begun to crystallise</w:t>
      </w:r>
      <w:r>
        <w:t xml:space="preserve"> in the research literature </w:t>
      </w:r>
      <w:r w:rsidR="007E4A8A">
        <w:fldChar w:fldCharType="begin">
          <w:fldData xml:space="preserve">PEVuZE5vdGU+PENpdGU+PEF1dGhvcj5Hb2g8L0F1dGhvcj48WWVhcj4yMDEzPC9ZZWFyPjxSZWNO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</w:fldData>
        </w:fldChar>
      </w:r>
      <w:r w:rsidR="00A01D13">
        <w:instrText xml:space="preserve"> ADDIN EN.CITE </w:instrText>
      </w:r>
      <w:r w:rsidR="00A01D13">
        <w:fldChar w:fldCharType="begin">
          <w:fldData xml:space="preserve">PEVuZE5vdGU+PENpdGU+PEF1dGhvcj5Hb2g8L0F1dGhvcj48WWVhcj4yMDEzPC9ZZWFyPjxSZWNO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</w:fldData>
        </w:fldChar>
      </w:r>
      <w:r w:rsidR="00A01D13">
        <w:instrText xml:space="preserve"> ADDIN EN.CITE.DATA </w:instrText>
      </w:r>
      <w:r w:rsidR="00A01D13">
        <w:fldChar w:fldCharType="end"/>
      </w:r>
      <w:r w:rsidR="007E4A8A">
        <w:fldChar w:fldCharType="separate"/>
      </w:r>
      <w:r w:rsidR="00A01D13">
        <w:rPr>
          <w:noProof/>
        </w:rPr>
        <w:t>(e.g., Cao et al., 2013; Drury-Grogan &amp; O'Dwyer, 2013; Goh et al., 2013; Stankovic et al., 2013; Strode et al., 2012)</w:t>
      </w:r>
      <w:r w:rsidR="007E4A8A">
        <w:fldChar w:fldCharType="end"/>
      </w:r>
      <w:r w:rsidR="00842D34">
        <w:t>.</w:t>
      </w:r>
    </w:p>
    <w:p w:rsidR="000E3C0A" w:rsidRDefault="000E3C0A" w:rsidP="000E3C0A">
      <w:r>
        <w:t xml:space="preserve">Bailey </w:t>
      </w:r>
      <w:r w:rsidR="007E4A8A">
        <w:fldChar w:fldCharType="begin"/>
      </w:r>
      <w:r>
        <w:instrText xml:space="preserve"> ADDIN EN.CITE &lt;EndNote&gt;&lt;Cite ExcludeAuth="1"&gt;&lt;Author&gt;Bailey&lt;/Author&gt;&lt;Year&gt;1994&lt;/Year&gt;&lt;RecNum&gt;1085&lt;/RecNum&gt;&lt;DisplayText&gt;(1994)&lt;/DisplayText&gt;&lt;record&gt;&lt;rec-number&gt;1085&lt;/rec-number&gt;&lt;foreign-keys&gt;&lt;key app="EN" db-id="xew90az08fwsdresaewv2a96erf095dtp0vp"&gt;1085&lt;/key&gt;&lt;/foreign-keys&gt;&lt;ref-type name="Book"&gt;6&lt;/ref-type&gt;&lt;contributors&gt;&lt;authors&gt;&lt;author&gt;Bailey, K.D.&lt;/author&gt;&lt;/authors&gt;&lt;/contributors&gt;&lt;titles&gt;&lt;title&gt;Typologies and taxonomies: An introduction to classification techniques&lt;/title&gt;&lt;/titles&gt;&lt;dates&gt;&lt;year&gt;1994&lt;/year&gt;&lt;/dates&gt;&lt;pub-location&gt;Thousand Oaks, CA&lt;/pub-location&gt;&lt;publisher&gt;Sage&lt;/publisher&gt;&lt;urls&gt;&lt;/urls&gt;&lt;/record&gt;&lt;/Cite&gt;&lt;/EndNote&gt;</w:instrText>
      </w:r>
      <w:r w:rsidR="007E4A8A">
        <w:fldChar w:fldCharType="separate"/>
      </w:r>
      <w:r>
        <w:rPr>
          <w:noProof/>
        </w:rPr>
        <w:t>(</w:t>
      </w:r>
      <w:r w:rsidRPr="000E3C0A">
        <w:rPr>
          <w:noProof/>
        </w:rPr>
        <w:t>1994</w:t>
      </w:r>
      <w:r>
        <w:rPr>
          <w:noProof/>
        </w:rPr>
        <w:t>)</w:t>
      </w:r>
      <w:r w:rsidR="007E4A8A">
        <w:fldChar w:fldCharType="end"/>
      </w:r>
      <w:r>
        <w:t>, writing for the social scientist, discusses how taxonomies organise knowledge into discrete categories</w:t>
      </w:r>
      <w:r w:rsidR="00F27DAD">
        <w:t>, where</w:t>
      </w:r>
      <w:r>
        <w:t xml:space="preserve"> each category has a unique name and a precise description. </w:t>
      </w:r>
      <w:r w:rsidR="00F27DAD">
        <w:t xml:space="preserve">Categories (also called taxa) </w:t>
      </w:r>
      <w:r>
        <w:t xml:space="preserve">can be organised as a simple list, a hierarchy, a matrix, or in other ways. Taxonomies provide building blocks for theory development and testing, because their taxa can be considered concepts or constructs. Furthermore, a taxonomy can propose relationships between taxa, although this is not a requirement for a taxonomy. </w:t>
      </w:r>
    </w:p>
    <w:p w:rsidR="000E3C0A" w:rsidRDefault="00410125" w:rsidP="000E3C0A">
      <w:r>
        <w:t>A taxonomy can be developed</w:t>
      </w:r>
      <w:r w:rsidR="000E3C0A">
        <w:t xml:space="preserve"> inductively, deductively, or intuitively </w:t>
      </w:r>
      <w:r w:rsidR="007E4A8A">
        <w:fldChar w:fldCharType="begin"/>
      </w:r>
      <w:r w:rsidR="00A01D13">
        <w:instrText xml:space="preserve"> ADDIN EN.CITE &lt;EndNote&gt;&lt;Cite&gt;&lt;Author&gt;Nickerson&lt;/Author&gt;&lt;Year&gt;2012&lt;/Year&gt;&lt;RecNum&gt;1083&lt;/RecNum&gt;&lt;DisplayText&gt;(Nickerson et al., 2012)&lt;/DisplayText&gt;&lt;record&gt;&lt;rec-number&gt;1083&lt;/rec-number&gt;&lt;foreign-keys&gt;&lt;key app="EN" db-id="xew90az08fwsdresaewv2a96erf095dtp0vp"&gt;1083&lt;/key&gt;&lt;/foreign-keys&gt;&lt;ref-type name="Journal Article"&gt;17&lt;/ref-type&gt;&lt;contributors&gt;&lt;authors&gt;&lt;author&gt;Nickerson, R.C&lt;/author&gt;&lt;author&gt;Varshney, U&lt;/author&gt;&lt;author&gt;Muntermann, J&lt;/author&gt;&lt;/authors&gt;&lt;/contributors&gt;&lt;titles&gt;&lt;title&gt;A method for taxonomy development and its application in information systems&lt;/title&gt;&lt;secondary-title&gt;European Journal of Information Systems&lt;/secondary-title&gt;&lt;/titles&gt;&lt;periodical&gt;&lt;full-title&gt;European Journal of Information Systems&lt;/full-title&gt;&lt;/periodical&gt;&lt;pages&gt;336-359&lt;/pages&gt;&lt;volume&gt;22&lt;/volume&gt;&lt;number&gt;3&lt;/number&gt;&lt;dates&gt;&lt;year&gt;2012&lt;/year&gt;&lt;/dates&gt;&lt;urls&gt;&lt;/urls&gt;&lt;/record&gt;&lt;/Cite&gt;&lt;/EndNote&gt;</w:instrText>
      </w:r>
      <w:r w:rsidR="007E4A8A">
        <w:fldChar w:fldCharType="separate"/>
      </w:r>
      <w:r w:rsidR="00A01D13">
        <w:rPr>
          <w:noProof/>
        </w:rPr>
        <w:t>(Nickerson et al., 2012)</w:t>
      </w:r>
      <w:r w:rsidR="007E4A8A">
        <w:fldChar w:fldCharType="end"/>
      </w:r>
      <w:r w:rsidR="000E3C0A">
        <w:t xml:space="preserve">. Inductively constructed taxonomies analyse empirical data to determine categories. This can be achieved qualitatively, or quantitatively using methods such as cluster analysis </w:t>
      </w:r>
      <w:r w:rsidR="007E4A8A">
        <w:fldChar w:fldCharType="begin"/>
      </w:r>
      <w:r w:rsidR="00A01D13">
        <w:instrText xml:space="preserve"> ADDIN EN.CITE &lt;EndNote&gt;&lt;Cite&gt;&lt;Author&gt;Sabherwal&lt;/Author&gt;&lt;Year&gt;2010&lt;/Year&gt;&lt;RecNum&gt;1084&lt;/RecNum&gt;&lt;Prefix&gt;e.g. &lt;/Prefix&gt;&lt;DisplayText&gt;(e.g. Sabherwal &amp;amp; Grover, 2010)&lt;/DisplayText&gt;&lt;record&gt;&lt;rec-number&gt;1084&lt;/rec-number&gt;&lt;foreign-keys&gt;&lt;key app="EN" db-id="xew90az08fwsdresaewv2a96erf095dtp0vp"&gt;1084&lt;/key&gt;&lt;/foreign-keys&gt;&lt;ref-type name="Journal Article"&gt;17&lt;/ref-type&gt;&lt;contributors&gt;&lt;authors&gt;&lt;author&gt;Sabherwal, R&lt;/author&gt;&lt;author&gt;Grover, V&lt;/author&gt;&lt;/authors&gt;&lt;/contributors&gt;&lt;titles&gt;&lt;title&gt;A taxonomy of political processes in systems development&lt;/title&gt;&lt;secondary-title&gt;Information Systems Journal&lt;/secondary-title&gt;&lt;/titles&gt;&lt;periodical&gt;&lt;full-title&gt;Information Systems Journal&lt;/full-title&gt;&lt;/periodical&gt;&lt;pages&gt;419-447&lt;/pages&gt;&lt;volume&gt;20&lt;/volume&gt;&lt;number&gt;5&lt;/number&gt;&lt;dates&gt;&lt;year&gt;2010&lt;/year&gt;&lt;/dates&gt;&lt;urls&gt;&lt;/urls&gt;&lt;/record&gt;&lt;/Cite&gt;&lt;/EndNote&gt;</w:instrText>
      </w:r>
      <w:r w:rsidR="007E4A8A">
        <w:fldChar w:fldCharType="separate"/>
      </w:r>
      <w:r w:rsidR="00A01D13">
        <w:rPr>
          <w:noProof/>
        </w:rPr>
        <w:t>(e.g. Sabherwal &amp; Grover, 2010)</w:t>
      </w:r>
      <w:r w:rsidR="007E4A8A">
        <w:fldChar w:fldCharType="end"/>
      </w:r>
      <w:r w:rsidR="000E3C0A">
        <w:t>. Deductively constructed taxonomies are based on prior theory or conceptualisation, and intuitively constructed taxon</w:t>
      </w:r>
      <w:r w:rsidR="00D61C41">
        <w:t>omies are based on common sense</w:t>
      </w:r>
      <w:r w:rsidR="000E3C0A">
        <w:t xml:space="preserve"> or commonly agreed understandings, rather than prior research. </w:t>
      </w:r>
    </w:p>
    <w:p w:rsidR="000E3C0A" w:rsidRDefault="000E3C0A" w:rsidP="000E3C0A">
      <w:r>
        <w:t>A taxonomy should be organised around a single meta-characteristic. This meta-characteristic serves as a basis for all of the categories occurring in the taxonomy, that is “</w:t>
      </w:r>
      <w:r>
        <w:rPr>
          <w:i/>
        </w:rPr>
        <w:t>each category should be a logical consequence of this meta-characteristic</w:t>
      </w:r>
      <w:r>
        <w:t xml:space="preserve">” </w:t>
      </w:r>
      <w:r w:rsidR="007E4A8A">
        <w:fldChar w:fldCharType="begin"/>
      </w:r>
      <w:r w:rsidR="00A01D13">
        <w:instrText xml:space="preserve"> ADDIN EN.CITE &lt;EndNote&gt;&lt;Cite&gt;&lt;Author&gt;Nickerson&lt;/Author&gt;&lt;Year&gt;2012&lt;/Year&gt;&lt;RecNum&gt;1083&lt;/RecNum&gt;&lt;Suffix&gt;`, p. 8&lt;/Suffix&gt;&lt;DisplayText&gt;(Nickerson et al., 2012, p. 8)&lt;/DisplayText&gt;&lt;record&gt;&lt;rec-number&gt;1083&lt;/rec-number&gt;&lt;foreign-keys&gt;&lt;key app="EN" db-id="xew90az08fwsdresaewv2a96erf095dtp0vp"&gt;1083&lt;/key&gt;&lt;/foreign-keys&gt;&lt;ref-type name="Journal Article"&gt;17&lt;/ref-type&gt;&lt;contributors&gt;&lt;authors&gt;&lt;author&gt;Nickerson, R.C&lt;/author&gt;&lt;author&gt;Varshney, U&lt;/author&gt;&lt;author&gt;Muntermann, J&lt;/author&gt;&lt;/authors&gt;&lt;/contributors&gt;&lt;titles&gt;&lt;title&gt;A method for taxonomy development and its application in information systems&lt;/title&gt;&lt;secondary-title&gt;European Journal of Information Systems&lt;/secondary-title&gt;&lt;/titles&gt;&lt;periodical&gt;&lt;full-title&gt;European Journal of Information Systems&lt;/full-title&gt;&lt;/periodical&gt;&lt;pages&gt;336-359&lt;/pages&gt;&lt;volume&gt;22&lt;/volume&gt;&lt;number&gt;3&lt;/number&gt;&lt;dates&gt;&lt;year&gt;2012&lt;/year&gt;&lt;/dates&gt;&lt;urls&gt;&lt;/urls&gt;&lt;/record&gt;&lt;/Cite&gt;&lt;/EndNote&gt;</w:instrText>
      </w:r>
      <w:r w:rsidR="007E4A8A">
        <w:fldChar w:fldCharType="separate"/>
      </w:r>
      <w:r w:rsidR="00A01D13">
        <w:rPr>
          <w:noProof/>
        </w:rPr>
        <w:t>(Nickerson et al., 2012, p. 8)</w:t>
      </w:r>
      <w:r w:rsidR="007E4A8A">
        <w:fldChar w:fldCharType="end"/>
      </w:r>
      <w:r>
        <w:t xml:space="preserve">. Another aspect of taxonomy development is that, ideally, a taxonomy should meet some standard of quality. Nickerson et al. </w:t>
      </w:r>
      <w:r w:rsidR="007E4A8A">
        <w:fldChar w:fldCharType="begin"/>
      </w:r>
      <w:r>
        <w:instrText xml:space="preserve"> ADDIN EN.CITE &lt;EndNote&gt;&lt;Cite ExcludeAuth="1"&gt;&lt;Author&gt;Nickerson&lt;/Author&gt;&lt;Year&gt;2012&lt;/Year&gt;&lt;RecNum&gt;1083&lt;/RecNum&gt;&lt;DisplayText&gt;(2012)&lt;/DisplayText&gt;&lt;record&gt;&lt;rec-number&gt;1083&lt;/rec-number&gt;&lt;foreign-keys&gt;&lt;key app="EN" db-id="xew90az08fwsdresaewv2a96erf095dtp0vp"&gt;1083&lt;/key&gt;&lt;/foreign-keys&gt;&lt;ref-type name="Journal Article"&gt;17&lt;/ref-type&gt;&lt;contributors&gt;&lt;authors&gt;&lt;author&gt;Nickerson, R.C&lt;/author&gt;&lt;author&gt;Varshney, U&lt;/author&gt;&lt;author&gt;Muntermann, J&lt;/author&gt;&lt;/authors&gt;&lt;/contributors&gt;&lt;titles&gt;&lt;title&gt;A method for taxonomy development and its application in information systems&lt;/title&gt;&lt;secondary-title&gt;European Journal of Information Systems&lt;/secondary-title&gt;&lt;/titles&gt;&lt;periodical&gt;&lt;full-title&gt;European Journal of Information Systems&lt;/full-title&gt;&lt;/periodical&gt;&lt;pages&gt;336-359&lt;/pages&gt;&lt;volume&gt;22&lt;/volume&gt;&lt;number&gt;3&lt;/number&gt;&lt;dates&gt;&lt;year&gt;2012&lt;/year&gt;&lt;/dates&gt;&lt;urls&gt;&lt;/urls&gt;&lt;/record&gt;&lt;/Cite&gt;&lt;/EndNote&gt;</w:instrText>
      </w:r>
      <w:r w:rsidR="007E4A8A">
        <w:fldChar w:fldCharType="separate"/>
      </w:r>
      <w:r>
        <w:rPr>
          <w:noProof/>
        </w:rPr>
        <w:t>(</w:t>
      </w:r>
      <w:r w:rsidRPr="000E3C0A">
        <w:rPr>
          <w:noProof/>
        </w:rPr>
        <w:t>2012</w:t>
      </w:r>
      <w:r>
        <w:rPr>
          <w:noProof/>
        </w:rPr>
        <w:t>)</w:t>
      </w:r>
      <w:r w:rsidR="007E4A8A">
        <w:fldChar w:fldCharType="end"/>
      </w:r>
      <w:r>
        <w:t xml:space="preserve"> found no definitive quality criteria for taxonomies </w:t>
      </w:r>
      <w:r w:rsidR="00222327">
        <w:t xml:space="preserve">in a review of </w:t>
      </w:r>
      <w:r>
        <w:t xml:space="preserve">taxonomy literature in the social </w:t>
      </w:r>
      <w:r w:rsidR="00EE732F">
        <w:t>sciences. Based on their review</w:t>
      </w:r>
      <w:r>
        <w:t xml:space="preserve"> and Bailey</w:t>
      </w:r>
      <w:r w:rsidR="00222327">
        <w:t>’s</w:t>
      </w:r>
      <w:r>
        <w:t xml:space="preserve"> </w:t>
      </w:r>
      <w:r w:rsidR="007E4A8A">
        <w:fldChar w:fldCharType="begin"/>
      </w:r>
      <w:r>
        <w:instrText xml:space="preserve"> ADDIN EN.CITE &lt;EndNote&gt;&lt;Cite ExcludeAuth="1"&gt;&lt;Author&gt;Bailey&lt;/Author&gt;&lt;Year&gt;1994&lt;/Year&gt;&lt;RecNum&gt;1085&lt;/RecNum&gt;&lt;DisplayText&gt;(1994)&lt;/DisplayText&gt;&lt;record&gt;&lt;rec-number&gt;1085&lt;/rec-number&gt;&lt;foreign-keys&gt;&lt;key app="EN" db-id="xew90az08fwsdresaewv2a96erf095dtp0vp"&gt;1085&lt;/key&gt;&lt;/foreign-keys&gt;&lt;ref-type name="Book"&gt;6&lt;/ref-type&gt;&lt;contributors&gt;&lt;authors&gt;&lt;author&gt;Bailey, K.D.&lt;/author&gt;&lt;/authors&gt;&lt;/contributors&gt;&lt;titles&gt;&lt;title&gt;Typologies and taxonomies: An introduction to classification techniques&lt;/title&gt;&lt;/titles&gt;&lt;dates&gt;&lt;year&gt;1994&lt;/year&gt;&lt;/dates&gt;&lt;pub-location&gt;Thousand Oaks, CA&lt;/pub-location&gt;&lt;publisher&gt;Sage&lt;/publisher&gt;&lt;urls&gt;&lt;/urls&gt;&lt;/record&gt;&lt;/Cite&gt;&lt;/EndNote&gt;</w:instrText>
      </w:r>
      <w:r w:rsidR="007E4A8A">
        <w:fldChar w:fldCharType="separate"/>
      </w:r>
      <w:r>
        <w:rPr>
          <w:noProof/>
        </w:rPr>
        <w:t>(</w:t>
      </w:r>
      <w:r w:rsidRPr="000E3C0A">
        <w:rPr>
          <w:noProof/>
        </w:rPr>
        <w:t>1994</w:t>
      </w:r>
      <w:r>
        <w:rPr>
          <w:noProof/>
        </w:rPr>
        <w:t>)</w:t>
      </w:r>
      <w:r w:rsidR="007E4A8A">
        <w:fldChar w:fldCharType="end"/>
      </w:r>
      <w:r w:rsidR="00222327">
        <w:t xml:space="preserve"> work on taxonomies</w:t>
      </w:r>
      <w:r w:rsidR="00EE732F">
        <w:t>,</w:t>
      </w:r>
      <w:r w:rsidR="00222327">
        <w:t xml:space="preserve"> </w:t>
      </w:r>
      <w:r>
        <w:t>they proposed six subjective criteria for judging the quality of taxonomy for the field of information systems</w:t>
      </w:r>
      <w:r w:rsidR="00121541">
        <w:t xml:space="preserve">. A quality taxonomy must be: </w:t>
      </w:r>
      <w:r>
        <w:t xml:space="preserve"> </w:t>
      </w:r>
    </w:p>
    <w:p w:rsidR="000E3C0A" w:rsidRDefault="000E3C0A" w:rsidP="000E3C0A">
      <w:r>
        <w:rPr>
          <w:b/>
        </w:rPr>
        <w:t>Concise</w:t>
      </w:r>
      <w:r>
        <w:t xml:space="preserve"> - A taxonomy should be concise or parsimonious, containing a limited number of dimensions, each dimension having a limited number of characteristics.</w:t>
      </w:r>
    </w:p>
    <w:p w:rsidR="000E3C0A" w:rsidRDefault="000E3C0A" w:rsidP="000E3C0A">
      <w:r>
        <w:rPr>
          <w:b/>
        </w:rPr>
        <w:t xml:space="preserve">Robust - </w:t>
      </w:r>
      <w:r>
        <w:t xml:space="preserve">A taxonomy should be robust, containing enough categories to differentiate clearly the objects of interest. Categories must be mutually exclusive, disallowing overlap </w:t>
      </w:r>
      <w:r w:rsidR="007E4A8A">
        <w:fldChar w:fldCharType="begin"/>
      </w:r>
      <w:r w:rsidR="00A01D13">
        <w:instrText xml:space="preserve"> ADDIN EN.CITE &lt;EndNote&gt;&lt;Cite&gt;&lt;Author&gt;Bailey&lt;/Author&gt;&lt;Year&gt;1994&lt;/Year&gt;&lt;RecNum&gt;1085&lt;/RecNum&gt;&lt;DisplayText&gt;(Bailey, 1994)&lt;/DisplayText&gt;&lt;record&gt;&lt;rec-number&gt;1085&lt;/rec-number&gt;&lt;foreign-keys&gt;&lt;key app="EN" db-id="xew90az08fwsdresaewv2a96erf095dtp0vp"&gt;1085&lt;/key&gt;&lt;/foreign-keys&gt;&lt;ref-type name="Book"&gt;6&lt;/ref-type&gt;&lt;contributors&gt;&lt;authors&gt;&lt;author&gt;Bailey, K.D.&lt;/author&gt;&lt;/authors&gt;&lt;/contributors&gt;&lt;titles&gt;&lt;title&gt;Typologies and taxonomies: An introduction to classification techniques&lt;/title&gt;&lt;/titles&gt;&lt;dates&gt;&lt;year&gt;1994&lt;/year&gt;&lt;/dates&gt;&lt;pub-location&gt;Thousand Oaks, CA&lt;/pub-location&gt;&lt;publisher&gt;Sage&lt;/publisher&gt;&lt;urls&gt;&lt;/urls&gt;&lt;/record&gt;&lt;/Cite&gt;&lt;/EndNote&gt;</w:instrText>
      </w:r>
      <w:r w:rsidR="007E4A8A">
        <w:fldChar w:fldCharType="separate"/>
      </w:r>
      <w:r w:rsidR="00A01D13">
        <w:rPr>
          <w:noProof/>
        </w:rPr>
        <w:t>(Bailey, 1994)</w:t>
      </w:r>
      <w:r w:rsidR="007E4A8A">
        <w:fldChar w:fldCharType="end"/>
      </w:r>
      <w:r>
        <w:t xml:space="preserve">. </w:t>
      </w:r>
    </w:p>
    <w:p w:rsidR="000E3C0A" w:rsidRDefault="000E3C0A" w:rsidP="000E3C0A">
      <w:r>
        <w:rPr>
          <w:b/>
        </w:rPr>
        <w:t xml:space="preserve">Comprehensive - </w:t>
      </w:r>
      <w:r>
        <w:t xml:space="preserve">A taxonomy should be comprehensive. Collectively all the categories in the taxonomy should enable all known objects in the domain to be classified; that is, the taxonomy is collectively exhaustive </w:t>
      </w:r>
      <w:r w:rsidR="007E4A8A">
        <w:fldChar w:fldCharType="begin"/>
      </w:r>
      <w:r w:rsidR="00A01D13">
        <w:instrText xml:space="preserve"> ADDIN EN.CITE &lt;EndNote&gt;&lt;Cite&gt;&lt;Author&gt;Bailey&lt;/Author&gt;&lt;Year&gt;1994&lt;/Year&gt;&lt;RecNum&gt;1085&lt;/RecNum&gt;&lt;DisplayText&gt;(Bailey, 1994)&lt;/DisplayText&gt;&lt;record&gt;&lt;rec-number&gt;1085&lt;/rec-number&gt;&lt;foreign-keys&gt;&lt;key app="EN" db-id="xew90az08fwsdresaewv2a96erf095dtp0vp"&gt;1085&lt;/key&gt;&lt;/foreign-keys&gt;&lt;ref-type name="Book"&gt;6&lt;/ref-type&gt;&lt;contributors&gt;&lt;authors&gt;&lt;author&gt;Bailey, K.D.&lt;/author&gt;&lt;/authors&gt;&lt;/contributors&gt;&lt;titles&gt;&lt;title&gt;Typologies and taxonomies: An introduction to classification techniques&lt;/title&gt;&lt;/titles&gt;&lt;dates&gt;&lt;year&gt;1994&lt;/year&gt;&lt;/dates&gt;&lt;pub-location&gt;Thousand Oaks, CA&lt;/pub-location&gt;&lt;publisher&gt;Sage&lt;/publisher&gt;&lt;urls&gt;&lt;/urls&gt;&lt;/record&gt;&lt;/Cite&gt;&lt;/EndNote&gt;</w:instrText>
      </w:r>
      <w:r w:rsidR="007E4A8A">
        <w:fldChar w:fldCharType="separate"/>
      </w:r>
      <w:r w:rsidR="00A01D13">
        <w:rPr>
          <w:noProof/>
        </w:rPr>
        <w:t>(Bailey, 1994)</w:t>
      </w:r>
      <w:r w:rsidR="007E4A8A">
        <w:fldChar w:fldCharType="end"/>
      </w:r>
      <w:r>
        <w:t>.</w:t>
      </w:r>
    </w:p>
    <w:p w:rsidR="000E3C0A" w:rsidRDefault="000E3C0A" w:rsidP="000E3C0A">
      <w:r>
        <w:rPr>
          <w:b/>
        </w:rPr>
        <w:t>Extendible</w:t>
      </w:r>
      <w:r>
        <w:t xml:space="preserve"> - A taxonomy should be extendible or dynamic, enabling the addition of new categories when new types of object occur.</w:t>
      </w:r>
    </w:p>
    <w:p w:rsidR="000E3C0A" w:rsidRDefault="000E3C0A" w:rsidP="000E3C0A">
      <w:r>
        <w:rPr>
          <w:b/>
        </w:rPr>
        <w:t xml:space="preserve">Explanatory - </w:t>
      </w:r>
      <w:r>
        <w:t xml:space="preserve">A taxonomy should have categories set at a high enough level of abstraction to allow new-found objects to be readily classified. Furthermore, each category should be explained precisely enough so that the characteristics of objects belonging in that category are readily comprehended. </w:t>
      </w:r>
    </w:p>
    <w:p w:rsidR="000E3C0A" w:rsidRDefault="000E3C0A" w:rsidP="000E3C0A">
      <w:r>
        <w:rPr>
          <w:b/>
        </w:rPr>
        <w:t xml:space="preserve">Useful </w:t>
      </w:r>
      <w:r w:rsidR="00961E96">
        <w:rPr>
          <w:b/>
        </w:rPr>
        <w:t>–</w:t>
      </w:r>
      <w:r>
        <w:rPr>
          <w:b/>
        </w:rPr>
        <w:t xml:space="preserve"> </w:t>
      </w:r>
      <w:r w:rsidR="00961E96" w:rsidRPr="00961E96">
        <w:t>This taxonomy quality</w:t>
      </w:r>
      <w:r w:rsidR="00961E96">
        <w:t xml:space="preserve"> proposed by</w:t>
      </w:r>
      <w:r w:rsidR="00961E96">
        <w:rPr>
          <w:b/>
        </w:rPr>
        <w:t xml:space="preserve"> </w:t>
      </w:r>
      <w:r w:rsidR="007E4A8A">
        <w:fldChar w:fldCharType="begin"/>
      </w:r>
      <w:r w:rsidR="00961E96">
        <w:instrText xml:space="preserve"> ADDIN EN.CITE &lt;EndNote&gt;&lt;Cite AuthorYear="1"&gt;&lt;Author&gt;Nickerson&lt;/Author&gt;&lt;Year&gt;2012&lt;/Year&gt;&lt;RecNum&gt;1083&lt;/RecNum&gt;&lt;DisplayText&gt;Nickerson et al. (2012)&lt;/DisplayText&gt;&lt;record&gt;&lt;rec-number&gt;1083&lt;/rec-number&gt;&lt;foreign-keys&gt;&lt;key app="EN" db-id="xew90az08fwsdresaewv2a96erf095dtp0vp"&gt;1083&lt;/key&gt;&lt;/foreign-keys&gt;&lt;ref-type name="Journal Article"&gt;17&lt;/ref-type&gt;&lt;contributors&gt;&lt;authors&gt;&lt;author&gt;Nickerson, R.C&lt;/author&gt;&lt;author&gt;Varshney, U&lt;/author&gt;&lt;author&gt;Muntermann, J&lt;/author&gt;&lt;/authors&gt;&lt;/contributors&gt;&lt;titles&gt;&lt;title&gt;A method for taxonomy development and its application in information systems&lt;/title&gt;&lt;secondary-title&gt;European Journal of Information Systems&lt;/secondary-title&gt;&lt;/titles&gt;&lt;periodical&gt;&lt;full-title&gt;European Journal of Information Systems&lt;/full-title&gt;&lt;/periodical&gt;&lt;pages&gt;336-359&lt;/pages&gt;&lt;volume&gt;22&lt;/volume&gt;&lt;number&gt;3&lt;/number&gt;&lt;dates&gt;&lt;year&gt;2012&lt;/year&gt;&lt;/dates&gt;&lt;urls&gt;&lt;/urls&gt;&lt;/record&gt;&lt;/Cite&gt;&lt;/EndNote&gt;</w:instrText>
      </w:r>
      <w:r w:rsidR="007E4A8A">
        <w:fldChar w:fldCharType="separate"/>
      </w:r>
      <w:r w:rsidR="00961E96">
        <w:rPr>
          <w:noProof/>
        </w:rPr>
        <w:t>Nickerson et al. (2012)</w:t>
      </w:r>
      <w:r w:rsidR="007E4A8A">
        <w:fldChar w:fldCharType="end"/>
      </w:r>
      <w:r w:rsidR="00961E96">
        <w:t xml:space="preserve"> </w:t>
      </w:r>
      <w:r>
        <w:t>can only occur over time; a taxonomy is useful if others use it.</w:t>
      </w:r>
    </w:p>
    <w:p w:rsidR="000E3C0A" w:rsidRDefault="000E3C0A" w:rsidP="000E3C0A">
      <w:r>
        <w:t xml:space="preserve">These characteristics and quality criteria provide a way to assess whether </w:t>
      </w:r>
      <w:r w:rsidR="00433D76">
        <w:t xml:space="preserve">a </w:t>
      </w:r>
      <w:r>
        <w:t>taxonomy makes a valid contribution to information systems knowledge.</w:t>
      </w:r>
      <w:r w:rsidR="00F27DAD">
        <w:t xml:space="preserve"> </w:t>
      </w:r>
      <w:r w:rsidR="00D61C41">
        <w:t>This article inductively constructs</w:t>
      </w:r>
      <w:r w:rsidR="00433D76">
        <w:t xml:space="preserve"> the dependency taxonomy </w:t>
      </w:r>
      <w:r w:rsidR="00457559">
        <w:t>by analysing empirical data to determine categories</w:t>
      </w:r>
      <w:r w:rsidR="00D61C41">
        <w:t xml:space="preserve"> then assesses the quality of the taxonomy against these quality criteria.</w:t>
      </w:r>
      <w:r w:rsidR="00433D76">
        <w:t xml:space="preserve"> </w:t>
      </w:r>
      <w:r>
        <w:t xml:space="preserve">  </w:t>
      </w:r>
    </w:p>
    <w:p w:rsidR="000E3C0A" w:rsidRDefault="000E3C0A" w:rsidP="00F10465">
      <w:pPr>
        <w:pStyle w:val="Heading20"/>
      </w:pPr>
      <w:bookmarkStart w:id="4" w:name="_Toc359771535"/>
      <w:r>
        <w:t>Research Design</w:t>
      </w:r>
      <w:bookmarkEnd w:id="4"/>
    </w:p>
    <w:p w:rsidR="000E3C0A" w:rsidRDefault="000E3C0A" w:rsidP="000E3C0A">
      <w:r>
        <w:t xml:space="preserve">A positivist multi-case study was used to explore the concept of dependency in agile software projects and provide a basis for taxonomy development. The case study approach is an appropriate way to investigate phenomena </w:t>
      </w:r>
      <w:r w:rsidR="002100DC">
        <w:t xml:space="preserve">such as </w:t>
      </w:r>
      <w:r w:rsidR="00433D76">
        <w:t xml:space="preserve">ongoing </w:t>
      </w:r>
      <w:r w:rsidR="002100DC">
        <w:t>agile</w:t>
      </w:r>
      <w:r w:rsidR="00433D76">
        <w:t xml:space="preserve"> software development</w:t>
      </w:r>
      <w:r w:rsidR="002100DC">
        <w:t xml:space="preserve"> projects</w:t>
      </w:r>
      <w:r>
        <w:t xml:space="preserve"> where events cannot be controlled and where it is important to capture </w:t>
      </w:r>
      <w:r w:rsidR="00433D76">
        <w:t>contextual detail</w:t>
      </w:r>
      <w:r>
        <w:t xml:space="preserve"> </w:t>
      </w:r>
      <w:r w:rsidR="007E4A8A">
        <w:fldChar w:fldCharType="begin">
          <w:fldData xml:space="preserve">PEVuZE5vdGU+PENpdGU+PEF1dGhvcj5FaXNlbmhhcmR0PC9BdXRob3I+PFllYXI+MTk4OTwvWWVh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=
</w:fldData>
        </w:fldChar>
      </w:r>
      <w:r w:rsidR="00A01D13">
        <w:instrText xml:space="preserve"> ADDIN EN.CITE </w:instrText>
      </w:r>
      <w:r w:rsidR="00A01D13">
        <w:fldChar w:fldCharType="begin">
          <w:fldData xml:space="preserve">PEVuZE5vdGU+PENpdGU+PEF1dGhvcj5FaXNlbmhhcmR0PC9BdXRob3I+PFllYXI+MTk4OTwvWWVh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=
</w:fldData>
        </w:fldChar>
      </w:r>
      <w:r w:rsidR="00A01D13">
        <w:instrText xml:space="preserve"> ADDIN EN.CITE.DATA </w:instrText>
      </w:r>
      <w:r w:rsidR="00A01D13">
        <w:fldChar w:fldCharType="end"/>
      </w:r>
      <w:r w:rsidR="007E4A8A">
        <w:fldChar w:fldCharType="separate"/>
      </w:r>
      <w:r w:rsidR="00A01D13">
        <w:rPr>
          <w:noProof/>
        </w:rPr>
        <w:t>(Eisenhardt, 1989; Pare, 2004; Yin, 2003)</w:t>
      </w:r>
      <w:r w:rsidR="007E4A8A">
        <w:fldChar w:fldCharType="end"/>
      </w:r>
      <w:r>
        <w:t xml:space="preserve">. Case selection followed a replication logic strategy, a tactic recommended in case study design </w:t>
      </w:r>
      <w:r w:rsidR="007E4A8A">
        <w:fldChar w:fldCharType="begin">
          <w:fldData xml:space="preserve">PEVuZE5vdGU+PENpdGU+PEF1dGhvcj5NaWxlczwvQXV0aG9yPjxZZWFyPjE5OTQ8L1llYXI+PFJl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</w:fldData>
        </w:fldChar>
      </w:r>
      <w:r w:rsidR="00A01D13">
        <w:instrText xml:space="preserve"> ADDIN EN.CITE </w:instrText>
      </w:r>
      <w:r w:rsidR="00A01D13">
        <w:fldChar w:fldCharType="begin">
          <w:fldData xml:space="preserve">PEVuZE5vdGU+PENpdGU+PEF1dGhvcj5NaWxlczwvQXV0aG9yPjxZZWFyPjE5OTQ8L1llYXI+PFJl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</w:fldData>
        </w:fldChar>
      </w:r>
      <w:r w:rsidR="00A01D13">
        <w:instrText xml:space="preserve"> ADDIN EN.CITE.DATA </w:instrText>
      </w:r>
      <w:r w:rsidR="00A01D13">
        <w:fldChar w:fldCharType="end"/>
      </w:r>
      <w:r w:rsidR="007E4A8A">
        <w:fldChar w:fldCharType="separate"/>
      </w:r>
      <w:r w:rsidR="00A01D13">
        <w:rPr>
          <w:noProof/>
        </w:rPr>
        <w:t>(Eisenhardt, 1989; Miles &amp; Huberman, 1994; Pare, 2004; Yin, 2003)</w:t>
      </w:r>
      <w:r w:rsidR="007E4A8A">
        <w:fldChar w:fldCharType="end"/>
      </w:r>
      <w:r>
        <w:t xml:space="preserve">. This involves selecting cases that are similar and therefore likely to provide similar </w:t>
      </w:r>
      <w:r w:rsidR="00796408">
        <w:t>results.</w:t>
      </w:r>
      <w:r w:rsidR="002100DC">
        <w:t xml:space="preserve"> </w:t>
      </w:r>
      <w:r>
        <w:t xml:space="preserve">The guidance of Dubé and Paré </w:t>
      </w:r>
      <w:r w:rsidR="007E4A8A">
        <w:fldChar w:fldCharType="begin"/>
      </w:r>
      <w:r>
        <w:instrText xml:space="preserve"> ADDIN EN.CITE &lt;EndNote&gt;&lt;Cite ExcludeAuth="1"&gt;&lt;Author&gt;Dube&lt;/Author&gt;&lt;Year&gt;2003&lt;/Year&gt;&lt;RecNum&gt;253&lt;/RecNum&gt;&lt;DisplayText&gt;(2003)&lt;/DisplayText&gt;&lt;record&gt;&lt;rec-number&gt;253&lt;/rec-number&gt;&lt;foreign-keys&gt;&lt;key app="EN" db-id="rdpzfd0f2edpduewrz755azk22app2x5aews" timestamp="0"&gt;253&lt;/key&gt;&lt;/foreign-keys&gt;&lt;ref-type name="Journal Article"&gt;17&lt;/ref-type&gt;&lt;contributors&gt;&lt;authors&gt;&lt;author&gt;Dube, L.&lt;/author&gt;&lt;author&gt;Pare, Guy&lt;/author&gt;&lt;/authors&gt;&lt;/contributors&gt;&lt;titles&gt;&lt;title&gt;Rigor in information systems positivist case research: Current practice, trends, and recommendations&lt;/title&gt;&lt;secondary-title&gt;MIS Quarterly&lt;/secondary-title&gt;&lt;/titles&gt;&lt;periodical&gt;&lt;full-title&gt;MIS Quarterly&lt;/full-title&gt;&lt;/periodical&gt;&lt;pages&gt;597-635&lt;/pages&gt;&lt;volume&gt;27&lt;/volume&gt;&lt;number&gt;4&lt;/number&gt;&lt;keywords&gt;&lt;keyword&gt;case study research&lt;/keyword&gt;&lt;keyword&gt;methodlogical rigor&lt;/keyword&gt;&lt;keyword&gt;positivism&lt;/keyword&gt;&lt;keyword&gt;research design&lt;/keyword&gt;&lt;/keywords&gt;&lt;dates&gt;&lt;year&gt;2003&lt;/year&gt;&lt;pub-dates&gt;&lt;date&gt;December&lt;/date&gt;&lt;/pub-dates&gt;&lt;/dates&gt;&lt;urls&gt;&lt;/urls&gt;&lt;/record&gt;&lt;/Cite&gt;&lt;/EndNote&gt;</w:instrText>
      </w:r>
      <w:r w:rsidR="007E4A8A">
        <w:fldChar w:fldCharType="separate"/>
      </w:r>
      <w:r>
        <w:rPr>
          <w:noProof/>
        </w:rPr>
        <w:t>(</w:t>
      </w:r>
      <w:r w:rsidRPr="000E3C0A">
        <w:rPr>
          <w:noProof/>
        </w:rPr>
        <w:t>2003</w:t>
      </w:r>
      <w:r>
        <w:rPr>
          <w:noProof/>
        </w:rPr>
        <w:t>)</w:t>
      </w:r>
      <w:r w:rsidR="007E4A8A">
        <w:fldChar w:fldCharType="end"/>
      </w:r>
      <w:r>
        <w:t xml:space="preserve"> on achieving rigor, and addressing validity and reliability in positivist case study research in information systems was followed. This study met each of the 34 quality criteria they foun</w:t>
      </w:r>
      <w:r w:rsidR="002100DC">
        <w:t>d relevant to single researcher</w:t>
      </w:r>
      <w:r>
        <w:t xml:space="preserve"> multi-case study research.</w:t>
      </w:r>
    </w:p>
    <w:p w:rsidR="000E3C0A" w:rsidRPr="00F56531" w:rsidRDefault="000E3C0A" w:rsidP="00F56531">
      <w:pPr>
        <w:pStyle w:val="Heading3"/>
        <w:rPr>
          <w:rStyle w:val="heading30"/>
          <w:b/>
        </w:rPr>
      </w:pPr>
      <w:r w:rsidRPr="00F56531">
        <w:rPr>
          <w:rStyle w:val="heading30"/>
          <w:b/>
        </w:rPr>
        <w:t>Case Selection</w:t>
      </w:r>
    </w:p>
    <w:p w:rsidR="00F603F4" w:rsidRDefault="000E3C0A" w:rsidP="000E3C0A">
      <w:r>
        <w:t xml:space="preserve">The study consisted of three </w:t>
      </w:r>
      <w:r w:rsidR="00796408">
        <w:t>cases</w:t>
      </w:r>
      <w:r w:rsidR="00543670">
        <w:t>; each case was an</w:t>
      </w:r>
      <w:r>
        <w:t xml:space="preserve"> agile software development</w:t>
      </w:r>
      <w:r w:rsidR="00543670">
        <w:t xml:space="preserve"> project</w:t>
      </w:r>
      <w:r w:rsidR="00796408">
        <w:t>.</w:t>
      </w:r>
      <w:r>
        <w:t xml:space="preserve"> This number of </w:t>
      </w:r>
      <w:r w:rsidR="00543670">
        <w:t>projects</w:t>
      </w:r>
      <w:r>
        <w:t xml:space="preserve"> was deemed large enough to identify </w:t>
      </w:r>
      <w:r w:rsidR="0056276B">
        <w:t xml:space="preserve">a </w:t>
      </w:r>
      <w:r>
        <w:t xml:space="preserve">pattern of dependencies across cases while providing detail rich enough to ensure dependencies could be thoroughly explored within a case </w:t>
      </w:r>
      <w:r w:rsidR="007E4A8A">
        <w:fldChar w:fldCharType="begin"/>
      </w:r>
      <w:r w:rsidR="00A01D13">
        <w:instrText xml:space="preserve"> ADDIN EN.CITE &lt;EndNote&gt;&lt;Cite&gt;&lt;Author&gt;Eisenhardt&lt;/Author&gt;&lt;Year&gt;1989&lt;/Year&gt;&lt;RecNum&gt;483&lt;/RecNum&gt;&lt;DisplayText&gt;(Eisenhardt, 1989)&lt;/DisplayText&gt;&lt;record&gt;&lt;rec-number&gt;483&lt;/rec-number&gt;&lt;foreign-keys&gt;&lt;key app="EN" db-id="rdpzfd0f2edpduewrz755azk22app2x5aews" timestamp="0"&gt;483&lt;/key&gt;&lt;/foreign-keys&gt;&lt;ref-type name="Journal Article"&gt;17&lt;/ref-type&gt;&lt;contributors&gt;&lt;authors&gt;&lt;author&gt;Eisenhardt, Kathleen M&lt;/author&gt;&lt;/authors&gt;&lt;/contributors&gt;&lt;titles&gt;&lt;title&gt;Building theories from case study research&lt;/title&gt;&lt;secondary-title&gt;The Academy of Management Review&lt;/secondary-title&gt;&lt;/titles&gt;&lt;periodical&gt;&lt;full-title&gt;The Academy of Management Review&lt;/full-title&gt;&lt;/periodical&gt;&lt;pages&gt;532-550&lt;/pages&gt;&lt;volume&gt;14&lt;/volume&gt;&lt;number&gt;4&lt;/number&gt;&lt;dates&gt;&lt;year&gt;1989&lt;/year&gt;&lt;/dates&gt;&lt;urls&gt;&lt;/urls&gt;&lt;/record&gt;&lt;/Cite&gt;&lt;/EndNote&gt;</w:instrText>
      </w:r>
      <w:r w:rsidR="007E4A8A">
        <w:fldChar w:fldCharType="separate"/>
      </w:r>
      <w:r w:rsidR="00A01D13">
        <w:rPr>
          <w:noProof/>
        </w:rPr>
        <w:t>(Eisenhardt, 1989)</w:t>
      </w:r>
      <w:r w:rsidR="007E4A8A">
        <w:fldChar w:fldCharType="end"/>
      </w:r>
      <w:r>
        <w:t xml:space="preserve">. Each project was </w:t>
      </w:r>
      <w:r>
        <w:lastRenderedPageBreak/>
        <w:t xml:space="preserve">a typical case, selected because it was expected to show normal or average characteristics </w:t>
      </w:r>
      <w:r w:rsidR="007E4A8A">
        <w:fldChar w:fldCharType="begin"/>
      </w:r>
      <w:r w:rsidR="00A01D13">
        <w:instrText xml:space="preserve"> ADDIN EN.CITE &lt;EndNote&gt;&lt;Cite&gt;&lt;Author&gt;Pare&lt;/Author&gt;&lt;Year&gt;2004&lt;/Year&gt;&lt;RecNum&gt;508&lt;/RecNum&gt;&lt;DisplayText&gt;(Pare, 2004)&lt;/DisplayText&gt;&lt;record&gt;&lt;rec-number&gt;508&lt;/rec-number&gt;&lt;foreign-keys&gt;&lt;key app="EN" db-id="rdpzfd0f2edpduewrz755azk22app2x5aews" timestamp="0"&gt;508&lt;/key&gt;&lt;/foreign-keys&gt;&lt;ref-type name="Journal Article"&gt;17&lt;/ref-type&gt;&lt;contributors&gt;&lt;authors&gt;&lt;author&gt;Pare, Guy&lt;/author&gt;&lt;/authors&gt;&lt;/contributors&gt;&lt;titles&gt;&lt;title&gt;Investigating information systems with positivist case study research&lt;/title&gt;&lt;secondary-title&gt;Communications of the Association for Information Systems&lt;/secondary-title&gt;&lt;/titles&gt;&lt;periodical&gt;&lt;full-title&gt;Communications of the Association for Information Systems&lt;/full-title&gt;&lt;/periodical&gt;&lt;pages&gt;233-264&lt;/pages&gt;&lt;volume&gt;13&lt;/volume&gt;&lt;number&gt;1&lt;/number&gt;&lt;keywords&gt;&lt;keyword&gt;important&lt;/keyword&gt;&lt;/keywords&gt;&lt;dates&gt;&lt;year&gt;2004&lt;/year&gt;&lt;/dates&gt;&lt;urls&gt;&lt;/urls&gt;&lt;/record&gt;&lt;/Cite&gt;&lt;/EndNote&gt;</w:instrText>
      </w:r>
      <w:r w:rsidR="007E4A8A">
        <w:fldChar w:fldCharType="separate"/>
      </w:r>
      <w:r w:rsidR="00A01D13">
        <w:rPr>
          <w:noProof/>
        </w:rPr>
        <w:t>(Pare, 2004)</w:t>
      </w:r>
      <w:r w:rsidR="007E4A8A">
        <w:fldChar w:fldCharType="end"/>
      </w:r>
      <w:r w:rsidR="00433D76">
        <w:t xml:space="preserve">. </w:t>
      </w:r>
      <w:r w:rsidR="00543670">
        <w:t>The projects</w:t>
      </w:r>
      <w:r w:rsidR="00433D76">
        <w:t xml:space="preserve"> met</w:t>
      </w:r>
      <w:r>
        <w:t xml:space="preserve"> pre-specified selection criteria regarding the development method</w:t>
      </w:r>
      <w:r w:rsidR="00543670">
        <w:t>. P</w:t>
      </w:r>
      <w:r w:rsidR="003342DD">
        <w:t xml:space="preserve">rojects were selected if they were using </w:t>
      </w:r>
      <w:r>
        <w:t>Scrum, Extreme Programm</w:t>
      </w:r>
      <w:r w:rsidR="003342DD">
        <w:t>ing or a combination of the two</w:t>
      </w:r>
      <w:r>
        <w:t xml:space="preserve">, </w:t>
      </w:r>
      <w:r w:rsidR="003342DD">
        <w:t xml:space="preserve">had a </w:t>
      </w:r>
      <w:r>
        <w:t xml:space="preserve">team size </w:t>
      </w:r>
      <w:r w:rsidR="003342DD">
        <w:t xml:space="preserve">of </w:t>
      </w:r>
      <w:r>
        <w:t>2</w:t>
      </w:r>
      <w:r w:rsidR="003342DD">
        <w:t xml:space="preserve"> to 10 people</w:t>
      </w:r>
      <w:r>
        <w:t xml:space="preserve">, </w:t>
      </w:r>
      <w:r w:rsidR="003342DD">
        <w:t xml:space="preserve">were </w:t>
      </w:r>
      <w:r>
        <w:t>co-locat</w:t>
      </w:r>
      <w:r w:rsidR="00F56531">
        <w:t>ed, that is, the</w:t>
      </w:r>
      <w:r w:rsidR="00796408">
        <w:t xml:space="preserve"> team worked together in </w:t>
      </w:r>
      <w:r w:rsidR="00F56531">
        <w:t>close proximity</w:t>
      </w:r>
      <w:r w:rsidR="004919AA">
        <w:t>, and they used iterations (sprints in Scrum terminology) of 1-week to 1-month</w:t>
      </w:r>
      <w:r>
        <w:t xml:space="preserve">. Table 1 describes the cases selected from different organisations located in New Zealand. The cases, each one an independent software development project, were code-named Land, Storm, </w:t>
      </w:r>
      <w:r w:rsidR="00796408">
        <w:t xml:space="preserve">and </w:t>
      </w:r>
      <w:r>
        <w:t>Silver</w:t>
      </w:r>
      <w:r w:rsidR="00796408">
        <w:t>.</w:t>
      </w:r>
      <w:r>
        <w:t xml:space="preserve"> </w:t>
      </w:r>
      <w:r w:rsidR="00D61C41">
        <w:t xml:space="preserve">Data from these cases has contributed to related research on coordination </w:t>
      </w:r>
      <w:r w:rsidR="00D61C41">
        <w:fldChar w:fldCharType="begin"/>
      </w:r>
      <w:r w:rsidR="00A01D13">
        <w:instrText xml:space="preserve"> ADDIN EN.CITE &lt;EndNote&gt;&lt;Cite&gt;&lt;Author&gt;Strode&lt;/Author&gt;&lt;Year&gt;2012&lt;/Year&gt;&lt;RecNum&gt;1057&lt;/RecNum&gt;&lt;DisplayText&gt;(Strode et al., 2012)&lt;/DisplayText&gt;&lt;record&gt;&lt;rec-number&gt;1057&lt;/rec-number&gt;&lt;foreign-keys&gt;&lt;key app="EN" db-id="rdpzfd0f2edpduewrz755azk22app2x5aews" timestamp="1333083641"&gt;1057&lt;/key&gt;&lt;/foreign-keys&gt;&lt;ref-type name="Journal Article"&gt;17&lt;/ref-type&gt;&lt;contributors&gt;&lt;authors&gt;&lt;author&gt;Strode, D.E&lt;/author&gt;&lt;author&gt;Huff, S.L&lt;/author&gt;&lt;author&gt;Hope, Beverley&lt;/author&gt;&lt;author&gt;Link, Sebastian&lt;/author&gt;&lt;/authors&gt;&lt;/contributors&gt;&lt;titles&gt;&lt;title&gt;Coordination in co-located agile software development projects&lt;/title&gt;&lt;secondary-title&gt;The Journal of Systems and Software&lt;/secondary-title&gt;&lt;/titles&gt;&lt;periodical&gt;&lt;full-title&gt;The Journal of Systems and Software&lt;/full-title&gt;&lt;/periodical&gt;&lt;pages&gt;1222-1238&lt;/pages&gt;&lt;volume&gt;85&lt;/volume&gt;&lt;number&gt;6&lt;/number&gt;&lt;dates&gt;&lt;year&gt;2012&lt;/year&gt;&lt;/dates&gt;&lt;urls&gt;&lt;/urls&gt;&lt;electronic-resource-num&gt;10.1016/j.jss.2012.02.017&lt;/electronic-resource-num&gt;&lt;/record&gt;&lt;/Cite&gt;&lt;/EndNote&gt;</w:instrText>
      </w:r>
      <w:r w:rsidR="00D61C41">
        <w:fldChar w:fldCharType="separate"/>
      </w:r>
      <w:r w:rsidR="00A01D13">
        <w:rPr>
          <w:noProof/>
        </w:rPr>
        <w:t>(Strode et al., 2012)</w:t>
      </w:r>
      <w:r w:rsidR="00D61C41">
        <w:fldChar w:fldCharType="end"/>
      </w:r>
      <w:r w:rsidR="00DD58AF">
        <w:t xml:space="preserve"> and</w:t>
      </w:r>
      <w:r w:rsidR="00121541">
        <w:t xml:space="preserve"> </w:t>
      </w:r>
      <w:r w:rsidR="00DD58AF">
        <w:t xml:space="preserve">dependencies </w:t>
      </w:r>
      <w:r w:rsidR="00DD58AF">
        <w:fldChar w:fldCharType="begin">
          <w:fldData xml:space="preserve">PEVuZE5vdGU+PENpdGU+PEF1dGhvcj5TdHJvZGU8L0F1dGhvcj48WWVhcj4yMDEyPC9ZZWFyPjxS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==
</w:fldData>
        </w:fldChar>
      </w:r>
      <w:r w:rsidR="00A01D13">
        <w:instrText xml:space="preserve"> ADDIN EN.CITE </w:instrText>
      </w:r>
      <w:r w:rsidR="00A01D13">
        <w:fldChar w:fldCharType="begin">
          <w:fldData xml:space="preserve">PEVuZE5vdGU+PENpdGU+PEF1dGhvcj5TdHJvZGU8L0F1dGhvcj48WWVhcj4yMDEyPC9ZZWFyPjxS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==
</w:fldData>
        </w:fldChar>
      </w:r>
      <w:r w:rsidR="00A01D13">
        <w:instrText xml:space="preserve"> ADDIN EN.CITE.DATA </w:instrText>
      </w:r>
      <w:r w:rsidR="00A01D13">
        <w:fldChar w:fldCharType="end"/>
      </w:r>
      <w:r w:rsidR="00DD58AF">
        <w:fldChar w:fldCharType="separate"/>
      </w:r>
      <w:r w:rsidR="00A01D13">
        <w:rPr>
          <w:noProof/>
        </w:rPr>
        <w:t>(Strode, 2013; Strode &amp; Huff, 2012)</w:t>
      </w:r>
      <w:r w:rsidR="00DD58AF">
        <w:fldChar w:fldCharType="end"/>
      </w:r>
      <w:r w:rsidR="00D61C41">
        <w:t>.</w:t>
      </w:r>
    </w:p>
    <w:p w:rsidR="00C348F2" w:rsidRDefault="001D04DF" w:rsidP="000E3C0A">
      <w:r>
        <w:t xml:space="preserve">The </w:t>
      </w:r>
      <w:r w:rsidR="00F603F4">
        <w:t xml:space="preserve">three </w:t>
      </w:r>
      <w:r>
        <w:t>cases varied in two dimensions</w:t>
      </w:r>
      <w:r w:rsidR="00F603F4">
        <w:t xml:space="preserve">. </w:t>
      </w:r>
      <w:r w:rsidR="00D61C41">
        <w:t xml:space="preserve">Complexity was the first dimension. </w:t>
      </w:r>
      <w:r>
        <w:t xml:space="preserve">Storm was the most complex project because it had the largest team, and involved replacing a legacy system with multiple new systems that had to integrate seamlessly with </w:t>
      </w:r>
      <w:r w:rsidR="00A61803">
        <w:t xml:space="preserve">one another and with </w:t>
      </w:r>
      <w:r w:rsidR="00433D76">
        <w:t xml:space="preserve">other </w:t>
      </w:r>
      <w:r>
        <w:t xml:space="preserve">local and international systems. Silver was </w:t>
      </w:r>
      <w:r w:rsidR="00F603F4">
        <w:t xml:space="preserve">moderately complex </w:t>
      </w:r>
      <w:r>
        <w:t>with new technologies for the developers to learn while reproducing a straightforward reporting system.</w:t>
      </w:r>
      <w:r w:rsidR="00F603F4">
        <w:t xml:space="preserve"> </w:t>
      </w:r>
      <w:r w:rsidR="00A61803">
        <w:t xml:space="preserve">Land was the simplest system involving a single developer working with a business analyst, web designer, and three customer proxies, and the new system was developed with well-understood technologies. </w:t>
      </w:r>
    </w:p>
    <w:p w:rsidR="001D04DF" w:rsidRDefault="00A61803" w:rsidP="000E3C0A">
      <w:r>
        <w:t>The second dimension where the project</w:t>
      </w:r>
      <w:r w:rsidR="00D61C41">
        <w:t>s</w:t>
      </w:r>
      <w:r>
        <w:t xml:space="preserve"> varied was </w:t>
      </w:r>
      <w:r w:rsidR="00F603F4">
        <w:t xml:space="preserve">in the degree of involvement of the customer (or knowledgeable end-user) with the team. </w:t>
      </w:r>
      <w:r w:rsidR="006D3A90">
        <w:t xml:space="preserve">Although Scrum and XP projects optimally embed a permanent customer representative in the team, in typical agile projects this does not occur. This has been reported in 10 cases of XP and Scrum by Cao, Ramesh and Baskerville </w:t>
      </w:r>
      <w:r w:rsidR="007E4A8A">
        <w:fldChar w:fldCharType="begin"/>
      </w:r>
      <w:r w:rsidR="002100DC">
        <w:instrText xml:space="preserve"> ADDIN EN.CITE &lt;EndNote&gt;&lt;Cite ExcludeAuth="1"&gt;&lt;Author&gt;Ramesh&lt;/Author&gt;&lt;Year&gt;2007&lt;/Year&gt;&lt;RecNum&gt;474&lt;/RecNum&gt;&lt;DisplayText&gt;(2007)&lt;/DisplayText&gt;&lt;record&gt;&lt;rec-number&gt;474&lt;/rec-number&gt;&lt;foreign-keys&gt;&lt;key app="EN" db-id="rdpzfd0f2edpduewrz755azk22app2x5aews" timestamp="0"&gt;474&lt;/key&gt;&lt;/foreign-keys&gt;&lt;ref-type name="Journal Article"&gt;17&lt;/ref-type&gt;&lt;contributors&gt;&lt;authors&gt;&lt;author&gt;Ramesh, Balasubramaniam&lt;/author&gt;&lt;author&gt;Cao, Lan&lt;/author&gt;&lt;author&gt;Baskerville, Richard&lt;/author&gt;&lt;/authors&gt;&lt;/contributors&gt;&lt;titles&gt;&lt;title&gt;Agile requirements engineering practices and challenges: An empirical study&lt;/title&gt;&lt;secondary-title&gt;Information Systems Journal&lt;/secondary-title&gt;&lt;/titles&gt;&lt;periodical&gt;&lt;full-title&gt;Information Systems Journal&lt;/full-title&gt;&lt;/periodical&gt;&lt;pages&gt;449-480&lt;/pages&gt;&lt;volume&gt;20&lt;/volume&gt;&lt;number&gt;5&lt;/number&gt;&lt;dates&gt;&lt;year&gt;2007&lt;/year&gt;&lt;/dates&gt;&lt;urls&gt;&lt;/urls&gt;&lt;electronic-resource-num&gt;10.1111/j.1365-2575.2007.00259.x&lt;/electronic-resource-num&gt;&lt;/record&gt;&lt;/Cite&gt;&lt;/EndNote&gt;</w:instrText>
      </w:r>
      <w:r w:rsidR="007E4A8A">
        <w:fldChar w:fldCharType="separate"/>
      </w:r>
      <w:r w:rsidR="002100DC">
        <w:rPr>
          <w:noProof/>
        </w:rPr>
        <w:t>(2007)</w:t>
      </w:r>
      <w:r w:rsidR="007E4A8A">
        <w:fldChar w:fldCharType="end"/>
      </w:r>
      <w:r w:rsidR="006D3A90">
        <w:t xml:space="preserve"> and also by Marti</w:t>
      </w:r>
      <w:r w:rsidR="002100DC">
        <w:t xml:space="preserve">n, Biddle, and Noble </w:t>
      </w:r>
      <w:r w:rsidR="007E4A8A">
        <w:fldChar w:fldCharType="begin"/>
      </w:r>
      <w:r w:rsidR="00877BC0">
        <w:instrText xml:space="preserve"> ADDIN EN.CITE &lt;EndNote&gt;&lt;Cite ExcludeAuth="1"&gt;&lt;Author&gt;Martin&lt;/Author&gt;&lt;Year&gt;2004&lt;/Year&gt;&lt;RecNum&gt;301&lt;/RecNum&gt;&lt;DisplayText&gt;(2004)&lt;/DisplayText&gt;&lt;record&gt;&lt;rec-number&gt;301&lt;/rec-number&gt;&lt;foreign-keys&gt;&lt;key app="EN" db-id="rdpzfd0f2edpduewrz755azk22app2x5aews" timestamp="0"&gt;301&lt;/key&gt;&lt;/foreign-keys&gt;&lt;ref-type name="Conference Proceedings"&gt;10&lt;/ref-type&gt;&lt;contributors&gt;&lt;authors&gt;&lt;author&gt;Martin, A&lt;/author&gt;&lt;author&gt;Biddle, R&lt;/author&gt;&lt;author&gt;Noble, J&lt;/author&gt;&lt;/authors&gt;&lt;/contributors&gt;&lt;titles&gt;&lt;title&gt;The XP customer role in practice: Three studies&lt;/title&gt;&lt;secondary-title&gt;Agile Development Conference&lt;/secondary-title&gt;&lt;/titles&gt;&lt;pages&gt;42-54&lt;/pages&gt;&lt;keywords&gt;&lt;keyword&gt;Customer participation&lt;/keyword&gt;&lt;/keywords&gt;&lt;dates&gt;&lt;year&gt;2004&lt;/year&gt;&lt;/dates&gt;&lt;publisher&gt;IEEE&lt;/publisher&gt;&lt;label&gt;Agile Development Conference, ADC2004&lt;/label&gt;&lt;urls&gt;&lt;/urls&gt;&lt;remote-database-name&gt;IEEE Xplore&lt;/remote-database-name&gt;&lt;/record&gt;&lt;/Cite&gt;&lt;/EndNote&gt;</w:instrText>
      </w:r>
      <w:r w:rsidR="007E4A8A">
        <w:fldChar w:fldCharType="separate"/>
      </w:r>
      <w:r w:rsidR="002100DC">
        <w:rPr>
          <w:noProof/>
        </w:rPr>
        <w:t>(2004)</w:t>
      </w:r>
      <w:r w:rsidR="007E4A8A">
        <w:fldChar w:fldCharType="end"/>
      </w:r>
      <w:r w:rsidR="002100DC">
        <w:t xml:space="preserve"> in three studies of XP</w:t>
      </w:r>
      <w:r w:rsidR="006D3A90">
        <w:t xml:space="preserve">. </w:t>
      </w:r>
      <w:r w:rsidR="00F603F4">
        <w:t>I</w:t>
      </w:r>
      <w:r>
        <w:t xml:space="preserve">n Storm, the end-user group was </w:t>
      </w:r>
      <w:r w:rsidR="00F603F4">
        <w:t>committed and concerned with the project but they were not consistently a</w:t>
      </w:r>
      <w:r>
        <w:t xml:space="preserve">vailable for consultation. This group </w:t>
      </w:r>
      <w:r w:rsidR="00F603F4">
        <w:t xml:space="preserve">consisted of 80 </w:t>
      </w:r>
      <w:r>
        <w:t>people</w:t>
      </w:r>
      <w:r w:rsidR="00F603F4">
        <w:t xml:space="preserve"> </w:t>
      </w:r>
      <w:r>
        <w:t xml:space="preserve">working on </w:t>
      </w:r>
      <w:r w:rsidR="00F603F4">
        <w:t>rotating shifts who all worked on another floor of the building. Land had thre</w:t>
      </w:r>
      <w:r w:rsidR="00CC4367">
        <w:t>e proxy end-users (</w:t>
      </w:r>
      <w:r w:rsidR="00F603F4">
        <w:t>the true end user was the New Zealand public</w:t>
      </w:r>
      <w:r w:rsidR="00CC4367">
        <w:t>)</w:t>
      </w:r>
      <w:r w:rsidR="00F603F4">
        <w:t xml:space="preserve">, </w:t>
      </w:r>
      <w:r>
        <w:t xml:space="preserve">who were considered part of the team, </w:t>
      </w:r>
      <w:r w:rsidR="00F603F4">
        <w:t>but they were located on another floor of the building and were involved in other projects too</w:t>
      </w:r>
      <w:r>
        <w:t>, so they were not constantly available</w:t>
      </w:r>
      <w:r w:rsidR="00F603F4">
        <w:t xml:space="preserve">. Silver’s customer was in another organisation and direct communication with end-users was difficult to arrange. Requirements were provided by a designated manager from the client organisation.  </w:t>
      </w:r>
    </w:p>
    <w:p w:rsidR="000E3C0A" w:rsidRDefault="000E3C0A" w:rsidP="00F56531">
      <w:pPr>
        <w:pStyle w:val="Heading3"/>
      </w:pPr>
      <w:r>
        <w:rPr>
          <w:rStyle w:val="heading30"/>
          <w:b/>
        </w:rPr>
        <w:t>Data Collection</w:t>
      </w:r>
    </w:p>
    <w:p w:rsidR="007F73ED" w:rsidRPr="00B132C2" w:rsidRDefault="000E3C0A" w:rsidP="007F73ED">
      <w:pPr>
        <w:rPr>
          <w:color w:val="FF0000"/>
        </w:rPr>
      </w:pPr>
      <w:r>
        <w:t xml:space="preserve">In each project, people in different roles such as project leader, developer, </w:t>
      </w:r>
      <w:r w:rsidR="003342DD">
        <w:t xml:space="preserve">business analyst, </w:t>
      </w:r>
      <w:r w:rsidR="0012468E">
        <w:t xml:space="preserve">domain expert, </w:t>
      </w:r>
      <w:r>
        <w:t>or tester were interviewed</w:t>
      </w:r>
      <w:r w:rsidR="00800AD8">
        <w:t xml:space="preserve">. </w:t>
      </w:r>
      <w:r w:rsidR="00C348F2">
        <w:t>The project leader tended to take on multiple roles</w:t>
      </w:r>
      <w:r w:rsidR="00331139">
        <w:t xml:space="preserve"> as Table 1 shows. I</w:t>
      </w:r>
      <w:r w:rsidR="00800AD8">
        <w:t xml:space="preserve">nterviews took </w:t>
      </w:r>
      <w:r w:rsidR="009F307F">
        <w:t xml:space="preserve">40 </w:t>
      </w:r>
      <w:r w:rsidR="00800AD8">
        <w:t xml:space="preserve">to 90 minutes following a </w:t>
      </w:r>
      <w:r w:rsidR="00053EA9">
        <w:t xml:space="preserve">semi-structured interview schedule. </w:t>
      </w:r>
      <w:r w:rsidR="00B4282A">
        <w:t xml:space="preserve">The aim was to interview </w:t>
      </w:r>
      <w:r w:rsidR="00A71069">
        <w:t xml:space="preserve">at least </w:t>
      </w:r>
      <w:r w:rsidR="00B4282A">
        <w:t xml:space="preserve">half of the members of each team (i.e. 5 people for </w:t>
      </w:r>
      <w:r w:rsidR="00053EA9">
        <w:t>a typical team of 10)</w:t>
      </w:r>
      <w:r w:rsidR="002100DC">
        <w:t xml:space="preserve"> but due</w:t>
      </w:r>
      <w:r w:rsidR="00A71069">
        <w:t xml:space="preserve"> to availability of team members, </w:t>
      </w:r>
      <w:r w:rsidR="00B4282A">
        <w:t xml:space="preserve">this was not always possible. </w:t>
      </w:r>
      <w:r w:rsidR="00A71069">
        <w:t>The tactic of interviewing p</w:t>
      </w:r>
      <w:r w:rsidR="003342DD">
        <w:t xml:space="preserve">eople </w:t>
      </w:r>
      <w:r w:rsidR="00A71069">
        <w:t>in</w:t>
      </w:r>
      <w:r w:rsidR="003342DD">
        <w:t xml:space="preserve"> a variety of roles in the project </w:t>
      </w:r>
      <w:r w:rsidR="00A71069">
        <w:t xml:space="preserve">was used, whenever possible, to </w:t>
      </w:r>
      <w:r w:rsidR="003342DD">
        <w:t>give a broad perspective on dependencies in the project rather than focusing on only one perspective (for example by only interviewing developers</w:t>
      </w:r>
      <w:r w:rsidR="00A71069">
        <w:t xml:space="preserve"> or only interviewing project leads</w:t>
      </w:r>
      <w:r w:rsidR="003342DD">
        <w:t>).</w:t>
      </w:r>
      <w:r w:rsidR="007F73ED">
        <w:t xml:space="preserve"> </w:t>
      </w:r>
      <w:r w:rsidR="007F73ED" w:rsidRPr="00393C90">
        <w:t xml:space="preserve">An interview schedule appropriate for collecting data on </w:t>
      </w:r>
      <w:r w:rsidR="007F73ED">
        <w:t xml:space="preserve">dependencies </w:t>
      </w:r>
      <w:r w:rsidR="007F73ED" w:rsidRPr="00393C90">
        <w:t xml:space="preserve">in software development projects was developed based on suggestions by Crowston </w:t>
      </w:r>
      <w:r w:rsidR="007E4A8A" w:rsidRPr="00393C90">
        <w:fldChar w:fldCharType="begin"/>
      </w:r>
      <w:r w:rsidR="003B4E1E">
        <w:instrText xml:space="preserve"> ADDIN EN.CITE &lt;EndNote&gt;&lt;Cite ExcludeAuth="1"&gt;&lt;Author&gt;Crowston&lt;/Author&gt;&lt;Year&gt;1991&lt;/Year&gt;&lt;RecNum&gt;676&lt;/RecNum&gt;&lt;DisplayText&gt;(1991)&lt;/DisplayText&gt;&lt;record&gt;&lt;rec-number&gt;676&lt;/rec-number&gt;&lt;foreign-keys&gt;&lt;key app="EN" db-id="rdpzfd0f2edpduewrz755azk22app2x5aews" timestamp="0"&gt;676&lt;/key&gt;&lt;/foreign-keys&gt;&lt;ref-type name="Thesis"&gt;32&lt;/ref-type&gt;&lt;contributors&gt;&lt;authors&gt;&lt;author&gt;Crowston, Kevin&lt;/author&gt;&lt;/authors&gt;&lt;/contributors&gt;&lt;titles&gt;&lt;title&gt;Towards a coordination cookbook: recipes for multi-agent action&lt;/title&gt;&lt;secondary-title&gt;Alfred P. Sloan School of Management&lt;/secondary-title&gt;&lt;/titles&gt;&lt;pages&gt;352&lt;/pages&gt;&lt;volume&gt;PhD&lt;/volume&gt;&lt;dates&gt;&lt;year&gt;1991&lt;/year&gt;&lt;/dates&gt;&lt;pub-location&gt;Cambridge, Mass&lt;/pub-location&gt;&lt;publisher&gt;Massachusetts Institute of Technology&lt;/publisher&gt;&lt;urls&gt;&lt;related-urls&gt;&lt;url&gt;http://hdl.handle.net/1721.1/49303&lt;/url&gt;&lt;/related-urls&gt;&lt;/urls&gt;&lt;access-date&gt;1 November 2008&lt;/access-date&gt;&lt;/record&gt;&lt;/Cite&gt;&lt;/EndNote&gt;</w:instrText>
      </w:r>
      <w:r w:rsidR="007E4A8A" w:rsidRPr="00393C90">
        <w:fldChar w:fldCharType="separate"/>
      </w:r>
      <w:r w:rsidR="007F73ED" w:rsidRPr="00393C90">
        <w:rPr>
          <w:noProof/>
        </w:rPr>
        <w:t>(1991)</w:t>
      </w:r>
      <w:r w:rsidR="007E4A8A" w:rsidRPr="00393C90">
        <w:fldChar w:fldCharType="end"/>
      </w:r>
      <w:r w:rsidR="007F73ED" w:rsidRPr="00393C90">
        <w:t xml:space="preserve"> for identifying </w:t>
      </w:r>
      <w:r w:rsidR="007F73ED">
        <w:t xml:space="preserve">dependencies and </w:t>
      </w:r>
      <w:r w:rsidR="007F73ED" w:rsidRPr="00393C90">
        <w:t xml:space="preserve">coordination mechanisms, McChesney and Gallagher </w:t>
      </w:r>
      <w:r w:rsidR="007E4A8A" w:rsidRPr="00393C90">
        <w:fldChar w:fldCharType="begin"/>
      </w:r>
      <w:r w:rsidR="003B4E1E">
        <w:instrText xml:space="preserve"> ADDIN EN.CITE &lt;EndNote&gt;&lt;Cite ExcludeAuth="1"&gt;&lt;Author&gt;McChesney&lt;/Author&gt;&lt;Year&gt;2004&lt;/Year&gt;&lt;RecNum&gt;753&lt;/RecNum&gt;&lt;DisplayText&gt;(2004)&lt;/DisplayText&gt;&lt;record&gt;&lt;rec-number&gt;753&lt;/rec-number&gt;&lt;foreign-keys&gt;&lt;key app="EN" db-id="rdpzfd0f2edpduewrz755azk22app2x5aews" timestamp="0"&gt;753&lt;/key&gt;&lt;/foreign-keys&gt;&lt;ref-type name="Journal Article"&gt;17&lt;/ref-type&gt;&lt;contributors&gt;&lt;authors&gt;&lt;author&gt;McChesney, Ian R&lt;/author&gt;&lt;author&gt;Gallagher, Seamus&lt;/author&gt;&lt;/authors&gt;&lt;/contributors&gt;&lt;titles&gt;&lt;title&gt;Communication and coordination practices in software engineering projects&lt;/title&gt;&lt;secondary-title&gt;Information and Software Technology&lt;/secondary-title&gt;&lt;/titles&gt;&lt;periodical&gt;&lt;full-title&gt;Information and Software Technology&lt;/full-title&gt;&lt;/periodical&gt;&lt;pages&gt;473-489&lt;/pages&gt;&lt;volume&gt;46&lt;/volume&gt;&lt;number&gt;7&lt;/number&gt;&lt;keywords&gt;&lt;keyword&gt;important&lt;/keyword&gt;&lt;/keywords&gt;&lt;dates&gt;&lt;year&gt;2004&lt;/year&gt;&lt;/dates&gt;&lt;urls&gt;&lt;/urls&gt;&lt;/record&gt;&lt;/Cite&gt;&lt;/EndNote&gt;</w:instrText>
      </w:r>
      <w:r w:rsidR="007E4A8A" w:rsidRPr="00393C90">
        <w:fldChar w:fldCharType="separate"/>
      </w:r>
      <w:r w:rsidR="007F73ED" w:rsidRPr="00393C90">
        <w:rPr>
          <w:noProof/>
        </w:rPr>
        <w:t>(2004)</w:t>
      </w:r>
      <w:r w:rsidR="007E4A8A" w:rsidRPr="00393C90">
        <w:fldChar w:fldCharType="end"/>
      </w:r>
      <w:r w:rsidR="007F73ED" w:rsidRPr="00393C90">
        <w:t xml:space="preserve"> for software project profiles, </w:t>
      </w:r>
      <w:r w:rsidR="006B3BE6">
        <w:fldChar w:fldCharType="begin"/>
      </w:r>
      <w:r w:rsidR="006B3BE6">
        <w:instrText xml:space="preserve"> ADDIN EN.CITE &lt;EndNote&gt;&lt;Cite AuthorYear="1"&gt;&lt;Author&gt;Grinter&lt;/Author&gt;&lt;Year&gt;1996&lt;/Year&gt;&lt;RecNum&gt;689&lt;/RecNum&gt;&lt;DisplayText&gt;Grinter (1996)&lt;/DisplayText&gt;&lt;record&gt;&lt;rec-number&gt;689&lt;/rec-number&gt;&lt;foreign-keys&gt;&lt;key app="EN" db-id="rdpzfd0f2edpduewrz755azk22app2x5aews" timestamp="0"&gt;689&lt;/key&gt;&lt;/foreign-keys&gt;&lt;ref-type name="Thesis"&gt;32&lt;/ref-type&gt;&lt;contributors&gt;&lt;authors&gt;&lt;author&gt;Grinter, Rebecca Elizabeth&lt;/author&gt;&lt;/authors&gt;&lt;/contributors&gt;&lt;titles&gt;&lt;title&gt;Understanding dependencies: A study of the coordination challenges in software development&lt;/title&gt;&lt;secondary-title&gt;Information and Computer Science&lt;/secondary-title&gt;&lt;/titles&gt;&lt;pages&gt;130&lt;/pages&gt;&lt;volume&gt;PhD&lt;/volume&gt;&lt;dates&gt;&lt;year&gt;1996&lt;/year&gt;&lt;/dates&gt;&lt;pub-location&gt;Irvine&lt;/pub-location&gt;&lt;publisher&gt;University of California&lt;/publisher&gt;&lt;work-type&gt;PhD Thesis&lt;/work-type&gt;&lt;urls&gt;&lt;/urls&gt;&lt;/record&gt;&lt;/Cite&gt;&lt;/EndNote&gt;</w:instrText>
      </w:r>
      <w:r w:rsidR="006B3BE6">
        <w:fldChar w:fldCharType="separate"/>
      </w:r>
      <w:r w:rsidR="006B3BE6">
        <w:rPr>
          <w:noProof/>
        </w:rPr>
        <w:t>Grinter (1996)</w:t>
      </w:r>
      <w:r w:rsidR="006B3BE6">
        <w:fldChar w:fldCharType="end"/>
      </w:r>
      <w:r w:rsidR="006B3BE6">
        <w:t xml:space="preserve"> for dependencies in software development, </w:t>
      </w:r>
      <w:r w:rsidR="007F73ED" w:rsidRPr="00393C90">
        <w:t xml:space="preserve">and Spradley </w:t>
      </w:r>
      <w:r w:rsidR="007E4A8A" w:rsidRPr="00393C90">
        <w:fldChar w:fldCharType="begin"/>
      </w:r>
      <w:r w:rsidR="003B4E1E">
        <w:instrText xml:space="preserve"> ADDIN EN.CITE &lt;EndNote&gt;&lt;Cite ExcludeAuth="1"&gt;&lt;Author&gt;Spradley&lt;/Author&gt;&lt;Year&gt;1979&lt;/Year&gt;&lt;RecNum&gt;935&lt;/RecNum&gt;&lt;DisplayText&gt;(1979)&lt;/DisplayText&gt;&lt;record&gt;&lt;rec-number&gt;935&lt;/rec-number&gt;&lt;foreign-keys&gt;&lt;key app="EN" db-id="rdpzfd0f2edpduewrz755azk22app2x5aews" timestamp="0"&gt;935&lt;/key&gt;&lt;/foreign-keys&gt;&lt;ref-type name="Book"&gt;6&lt;/ref-type&gt;&lt;contributors&gt;&lt;authors&gt;&lt;author&gt;Spradley, James P&lt;/author&gt;&lt;/authors&gt;&lt;/contributors&gt;&lt;titles&gt;&lt;title&gt;The Ethnographic Interview&lt;/title&gt;&lt;/titles&gt;&lt;dates&gt;&lt;year&gt;1979&lt;/year&gt;&lt;/dates&gt;&lt;pub-location&gt;New York&lt;/pub-location&gt;&lt;publisher&gt;Holt, Rinehart and Winston&lt;/publisher&gt;&lt;urls&gt;&lt;/urls&gt;&lt;/record&gt;&lt;/Cite&gt;&lt;/EndNote&gt;</w:instrText>
      </w:r>
      <w:r w:rsidR="007E4A8A" w:rsidRPr="00393C90">
        <w:fldChar w:fldCharType="separate"/>
      </w:r>
      <w:r w:rsidR="007F73ED" w:rsidRPr="00393C90">
        <w:rPr>
          <w:noProof/>
        </w:rPr>
        <w:t>(1979)</w:t>
      </w:r>
      <w:r w:rsidR="007E4A8A" w:rsidRPr="00393C90">
        <w:fldChar w:fldCharType="end"/>
      </w:r>
      <w:r w:rsidR="007F73ED" w:rsidRPr="00393C90">
        <w:t xml:space="preserve"> for interviewing in natural situations. Spradley, for instance, suggests avoiding ‘why’ questions to ensure that participants give a full and open range of responses. Therefore questions related to coordination and dependencies were not asked directly in the form of ‘why’ questions, e.g. “</w:t>
      </w:r>
      <w:r w:rsidR="007F73ED" w:rsidRPr="00393C90">
        <w:rPr>
          <w:i/>
        </w:rPr>
        <w:t xml:space="preserve">Why do you have a wallboard to show tasks?”, </w:t>
      </w:r>
      <w:r w:rsidR="007F73ED" w:rsidRPr="00393C90">
        <w:t>but more indirectly as ‘how’ questions such as “</w:t>
      </w:r>
      <w:r w:rsidR="006B3BE6">
        <w:rPr>
          <w:i/>
        </w:rPr>
        <w:t>Ho</w:t>
      </w:r>
      <w:r w:rsidR="007F73ED" w:rsidRPr="00393C90">
        <w:rPr>
          <w:i/>
        </w:rPr>
        <w:t xml:space="preserve">w do you know what task to perform when the current task is </w:t>
      </w:r>
      <w:r w:rsidR="007F73ED" w:rsidRPr="008D5F6A">
        <w:rPr>
          <w:i/>
        </w:rPr>
        <w:t>complete?”</w:t>
      </w:r>
      <w:r w:rsidR="00B132C2" w:rsidRPr="008D5F6A">
        <w:t xml:space="preserve"> The interview schedule is provided in Appendix A.</w:t>
      </w:r>
      <w:r w:rsidR="00B132C2" w:rsidRPr="00B132C2">
        <w:rPr>
          <w:color w:val="FF0000"/>
        </w:rPr>
        <w:t xml:space="preserve"> </w:t>
      </w:r>
    </w:p>
    <w:p w:rsidR="00D61C41" w:rsidRDefault="000E3C0A" w:rsidP="000E3C0A">
      <w:r>
        <w:t xml:space="preserve">Source data included interview transcripts, field notes taken during observation of work sites and when attending meetings, project documents, photographs of work sites, and questionnaire data. </w:t>
      </w:r>
      <w:r w:rsidR="00DC7E75">
        <w:t>T</w:t>
      </w:r>
      <w:r w:rsidR="00551B1D">
        <w:t>eam leader</w:t>
      </w:r>
      <w:r w:rsidR="00DC7E75">
        <w:t>s</w:t>
      </w:r>
      <w:r w:rsidR="00D61C41">
        <w:t xml:space="preserve"> completed a questionnaire </w:t>
      </w:r>
      <w:r w:rsidR="00551B1D">
        <w:t>providing</w:t>
      </w:r>
      <w:r>
        <w:t xml:space="preserve"> </w:t>
      </w:r>
      <w:r w:rsidR="008B1D9B">
        <w:t xml:space="preserve">background data about the </w:t>
      </w:r>
      <w:r>
        <w:t>organisation</w:t>
      </w:r>
      <w:r w:rsidR="00551B1D">
        <w:t>, the</w:t>
      </w:r>
      <w:r w:rsidR="00F26C39">
        <w:t xml:space="preserve"> </w:t>
      </w:r>
      <w:r>
        <w:t>project</w:t>
      </w:r>
      <w:r w:rsidR="00551B1D">
        <w:t xml:space="preserve">, and the agile practices in use. </w:t>
      </w:r>
      <w:r w:rsidR="00D61C41">
        <w:t>In addition, e</w:t>
      </w:r>
      <w:r w:rsidR="00551B1D">
        <w:t xml:space="preserve">ach project team member completed a questionnaire about the agile practices in use. These </w:t>
      </w:r>
      <w:r w:rsidR="00B132C2">
        <w:t>questionnaires</w:t>
      </w:r>
      <w:r w:rsidR="00F26C39">
        <w:t xml:space="preserve"> are available in </w:t>
      </w:r>
      <w:r w:rsidR="00F26C39">
        <w:fldChar w:fldCharType="begin"/>
      </w:r>
      <w:r w:rsidR="006B3BE6">
        <w:instrText xml:space="preserve"> ADDIN EN.CITE &lt;EndNote&gt;&lt;Cite AuthorYear="1"&gt;&lt;Author&gt;Strode&lt;/Author&gt;&lt;Year&gt;2012&lt;/Year&gt;&lt;RecNum&gt;1104&lt;/RecNum&gt;&lt;DisplayText&gt;Strode (2012)&lt;/DisplayText&gt;&lt;record&gt;&lt;rec-number&gt;1104&lt;/rec-number&gt;&lt;foreign-keys&gt;&lt;key app="EN" db-id="rdpzfd0f2edpduewrz755azk22app2x5aews" timestamp="1394171461"&gt;1104&lt;/key&gt;&lt;/foreign-keys&gt;&lt;ref-type name="Thesis"&gt;32&lt;/ref-type&gt;&lt;contributors&gt;&lt;authors&gt;&lt;author&gt;Strode, D.E&lt;/author&gt;&lt;/authors&gt;&lt;tertiary-authors&gt;&lt;author&gt;Professor Sid L. Huff&lt;/author&gt;&lt;/tertiary-authors&gt;&lt;/contributors&gt;&lt;titles&gt;&lt;title&gt;A theory of coordination in agile software development projects&lt;/title&gt;&lt;secondary-title&gt;Information Systems&lt;/secondary-title&gt;&lt;/titles&gt;&lt;pages&gt;342&lt;/pages&gt;&lt;volume&gt;Unpublished dissertation, PhD&lt;/volume&gt;&lt;dates&gt;&lt;year&gt;2012&lt;/year&gt;&lt;/dates&gt;&lt;pub-location&gt;New Zealand&lt;/pub-location&gt;&lt;publisher&gt;School of Information Management, Victoria University of Wellington, Wellington&lt;/publisher&gt;&lt;work-type&gt;PhD Thesis&lt;/work-type&gt;&lt;urls&gt;&lt;related-urls&gt;&lt;url&gt;http://hdl.handle.net/10063/2505 &lt;/url&gt;&lt;/related-urls&gt;&lt;/urls&gt;&lt;/record&gt;&lt;/Cite&gt;&lt;/EndNote&gt;</w:instrText>
      </w:r>
      <w:r w:rsidR="00F26C39">
        <w:fldChar w:fldCharType="separate"/>
      </w:r>
      <w:r w:rsidR="00DD58AF">
        <w:rPr>
          <w:noProof/>
        </w:rPr>
        <w:t>Strode (2012)</w:t>
      </w:r>
      <w:r w:rsidR="00F26C39">
        <w:fldChar w:fldCharType="end"/>
      </w:r>
      <w:r>
        <w:t xml:space="preserve">. </w:t>
      </w:r>
      <w:r w:rsidR="00DC7E75" w:rsidRPr="00DC7E75">
        <w:t xml:space="preserve">The completed questionnaires were used to ensure that facts about the project context were accurately recorded. They also </w:t>
      </w:r>
      <w:r w:rsidR="00331139">
        <w:t>ensured</w:t>
      </w:r>
      <w:r w:rsidR="00DC7E75" w:rsidRPr="00DC7E75">
        <w:t xml:space="preserve"> the selected project was using commonly accepted agile practices from Scrum and XP</w:t>
      </w:r>
      <w:r w:rsidR="00331139">
        <w:t xml:space="preserve"> and therefore fit the case selection criteria</w:t>
      </w:r>
      <w:r w:rsidR="00DC7E75" w:rsidRPr="00DC7E75">
        <w:t xml:space="preserve">. The questionnaires were not used to provide evidence of project dependencies. </w:t>
      </w:r>
      <w:r>
        <w:t>Table 1</w:t>
      </w:r>
      <w:r w:rsidR="00800AD8">
        <w:t xml:space="preserve"> </w:t>
      </w:r>
      <w:r w:rsidR="00D20F72">
        <w:t xml:space="preserve">summarises </w:t>
      </w:r>
      <w:r w:rsidR="00800AD8">
        <w:t xml:space="preserve">details </w:t>
      </w:r>
      <w:r w:rsidR="00D20F72">
        <w:t>about the organisation, the project, the project team, and the interviews</w:t>
      </w:r>
      <w:r w:rsidR="00551B1D">
        <w:t xml:space="preserve"> carried out</w:t>
      </w:r>
      <w:r w:rsidR="00D20F72">
        <w:t xml:space="preserve">. </w:t>
      </w:r>
      <w:r w:rsidR="00800AD8">
        <w:t xml:space="preserve"> </w:t>
      </w:r>
    </w:p>
    <w:p w:rsidR="00D61C41" w:rsidRDefault="00D61C41" w:rsidP="000E3C0A"/>
    <w:p w:rsidR="00D61C41" w:rsidRDefault="00D61C41" w:rsidP="000E3C0A"/>
    <w:p w:rsidR="000E3C0A" w:rsidRDefault="000E3C0A" w:rsidP="000E3C0A">
      <w:r>
        <w:t xml:space="preserve"> </w:t>
      </w:r>
    </w:p>
    <w:p w:rsidR="003C6421" w:rsidRDefault="003C6421" w:rsidP="00D51D33">
      <w:pPr>
        <w:pStyle w:val="Caption"/>
      </w:pPr>
      <w:r>
        <w:lastRenderedPageBreak/>
        <w:t xml:space="preserve">Table </w:t>
      </w:r>
      <w:r w:rsidR="00B956B0">
        <w:fldChar w:fldCharType="begin"/>
      </w:r>
      <w:r w:rsidR="00B956B0">
        <w:instrText xml:space="preserve"> SEQ Table \* ARABIC </w:instrText>
      </w:r>
      <w:r w:rsidR="00B956B0">
        <w:fldChar w:fldCharType="separate"/>
      </w:r>
      <w:r w:rsidR="0022720E">
        <w:rPr>
          <w:noProof/>
        </w:rPr>
        <w:t>1</w:t>
      </w:r>
      <w:r w:rsidR="00B956B0">
        <w:rPr>
          <w:noProof/>
        </w:rPr>
        <w:fldChar w:fldCharType="end"/>
      </w:r>
      <w:r>
        <w:t xml:space="preserve"> Summary of organisation, project, and data collection information</w:t>
      </w:r>
    </w:p>
    <w:tbl>
      <w:tblPr>
        <w:tblW w:w="8777" w:type="dxa"/>
        <w:jc w:val="center"/>
        <w:tblLayout w:type="fixed"/>
        <w:tblLook w:val="04A0" w:firstRow="1" w:lastRow="0" w:firstColumn="1" w:lastColumn="0" w:noHBand="0" w:noVBand="1"/>
      </w:tblPr>
      <w:tblGrid>
        <w:gridCol w:w="1269"/>
        <w:gridCol w:w="2502"/>
        <w:gridCol w:w="2503"/>
        <w:gridCol w:w="2503"/>
      </w:tblGrid>
      <w:tr w:rsidR="009D2C22" w:rsidRPr="00955F86" w:rsidTr="006A4151">
        <w:trPr>
          <w:trHeight w:val="318"/>
          <w:jc w:val="center"/>
        </w:trPr>
        <w:tc>
          <w:tcPr>
            <w:tcW w:w="1269"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rsidR="009D2C22" w:rsidRPr="00955F86" w:rsidRDefault="009D2C22" w:rsidP="00955F86">
            <w:pPr>
              <w:spacing w:before="0" w:after="0"/>
              <w:rPr>
                <w:rFonts w:asciiTheme="minorHAnsi" w:eastAsia="Arial Unicode MS" w:hAnsiTheme="minorHAnsi"/>
                <w:b/>
                <w:sz w:val="16"/>
                <w:szCs w:val="16"/>
                <w:lang w:val="en-AU" w:eastAsia="en-US"/>
              </w:rPr>
            </w:pPr>
            <w:r w:rsidRPr="00955F86">
              <w:rPr>
                <w:rFonts w:asciiTheme="minorHAnsi" w:hAnsiTheme="minorHAnsi"/>
                <w:b/>
                <w:sz w:val="16"/>
                <w:szCs w:val="16"/>
              </w:rPr>
              <w:t>Case</w:t>
            </w:r>
          </w:p>
        </w:tc>
        <w:tc>
          <w:tcPr>
            <w:tcW w:w="2502"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rsidR="009D2C22" w:rsidRPr="00955F86" w:rsidRDefault="009D2C22" w:rsidP="00955F86">
            <w:pPr>
              <w:spacing w:before="0" w:after="0"/>
              <w:rPr>
                <w:rFonts w:asciiTheme="minorHAnsi" w:eastAsia="Arial Unicode MS" w:hAnsiTheme="minorHAnsi"/>
                <w:b/>
                <w:sz w:val="16"/>
                <w:szCs w:val="16"/>
                <w:lang w:val="en-AU" w:eastAsia="en-US"/>
              </w:rPr>
            </w:pPr>
            <w:r w:rsidRPr="00955F86">
              <w:rPr>
                <w:rFonts w:asciiTheme="minorHAnsi" w:hAnsiTheme="minorHAnsi"/>
                <w:b/>
                <w:sz w:val="16"/>
                <w:szCs w:val="16"/>
              </w:rPr>
              <w:t>Land</w:t>
            </w:r>
          </w:p>
        </w:tc>
        <w:tc>
          <w:tcPr>
            <w:tcW w:w="2503"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rsidR="009D2C22" w:rsidRPr="00955F86" w:rsidRDefault="009D2C22" w:rsidP="00955F86">
            <w:pPr>
              <w:spacing w:before="0" w:after="0"/>
              <w:rPr>
                <w:rFonts w:asciiTheme="minorHAnsi" w:eastAsia="Arial Unicode MS" w:hAnsiTheme="minorHAnsi"/>
                <w:b/>
                <w:sz w:val="16"/>
                <w:szCs w:val="16"/>
                <w:lang w:val="en-AU" w:eastAsia="en-US"/>
              </w:rPr>
            </w:pPr>
            <w:r w:rsidRPr="00955F86">
              <w:rPr>
                <w:rFonts w:asciiTheme="minorHAnsi" w:hAnsiTheme="minorHAnsi"/>
                <w:b/>
                <w:sz w:val="16"/>
                <w:szCs w:val="16"/>
              </w:rPr>
              <w:t>Storm</w:t>
            </w:r>
          </w:p>
        </w:tc>
        <w:tc>
          <w:tcPr>
            <w:tcW w:w="2503"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rsidR="009D2C22" w:rsidRPr="00955F86" w:rsidRDefault="009D2C22" w:rsidP="00955F86">
            <w:pPr>
              <w:spacing w:before="0" w:after="0"/>
              <w:rPr>
                <w:rFonts w:asciiTheme="minorHAnsi" w:eastAsia="Arial Unicode MS" w:hAnsiTheme="minorHAnsi"/>
                <w:b/>
                <w:sz w:val="16"/>
                <w:szCs w:val="16"/>
                <w:lang w:val="en-AU" w:eastAsia="en-US"/>
              </w:rPr>
            </w:pPr>
            <w:r w:rsidRPr="00955F86">
              <w:rPr>
                <w:rFonts w:asciiTheme="minorHAnsi" w:hAnsiTheme="minorHAnsi"/>
                <w:b/>
                <w:sz w:val="16"/>
                <w:szCs w:val="16"/>
              </w:rPr>
              <w:t>Silver</w:t>
            </w:r>
          </w:p>
        </w:tc>
      </w:tr>
      <w:tr w:rsidR="009D2C22" w:rsidRPr="00955F86" w:rsidTr="006A4151">
        <w:trPr>
          <w:trHeight w:val="501"/>
          <w:jc w:val="center"/>
        </w:trPr>
        <w:tc>
          <w:tcPr>
            <w:tcW w:w="1269"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i/>
                <w:sz w:val="16"/>
                <w:szCs w:val="16"/>
                <w:lang w:val="en-AU" w:eastAsia="en-US"/>
              </w:rPr>
            </w:pPr>
            <w:r w:rsidRPr="00955F86">
              <w:rPr>
                <w:rFonts w:asciiTheme="minorHAnsi" w:hAnsiTheme="minorHAnsi"/>
                <w:i/>
                <w:sz w:val="16"/>
                <w:szCs w:val="16"/>
              </w:rPr>
              <w:t>Organisation type</w:t>
            </w:r>
          </w:p>
        </w:tc>
        <w:tc>
          <w:tcPr>
            <w:tcW w:w="2502"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Government</w:t>
            </w:r>
          </w:p>
        </w:tc>
        <w:tc>
          <w:tcPr>
            <w:tcW w:w="2503"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Commercial service provider</w:t>
            </w:r>
          </w:p>
        </w:tc>
        <w:tc>
          <w:tcPr>
            <w:tcW w:w="2503"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Commercial software development firm</w:t>
            </w:r>
          </w:p>
        </w:tc>
      </w:tr>
      <w:tr w:rsidR="009D2C22" w:rsidRPr="00955F86" w:rsidTr="006A4151">
        <w:trPr>
          <w:trHeight w:val="251"/>
          <w:jc w:val="center"/>
        </w:trPr>
        <w:tc>
          <w:tcPr>
            <w:tcW w:w="1269"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i/>
                <w:sz w:val="16"/>
                <w:szCs w:val="16"/>
                <w:lang w:val="en-AU" w:eastAsia="en-US"/>
              </w:rPr>
            </w:pPr>
            <w:r w:rsidRPr="00955F86">
              <w:rPr>
                <w:rFonts w:asciiTheme="minorHAnsi" w:hAnsiTheme="minorHAnsi"/>
                <w:i/>
                <w:sz w:val="16"/>
                <w:szCs w:val="16"/>
              </w:rPr>
              <w:t>Organisation size</w:t>
            </w:r>
          </w:p>
        </w:tc>
        <w:tc>
          <w:tcPr>
            <w:tcW w:w="2502"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2000 in NZ</w:t>
            </w:r>
          </w:p>
        </w:tc>
        <w:tc>
          <w:tcPr>
            <w:tcW w:w="2503"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200 in Australasia, Asia and Europe</w:t>
            </w:r>
          </w:p>
        </w:tc>
        <w:tc>
          <w:tcPr>
            <w:tcW w:w="2503"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20 in NZ</w:t>
            </w:r>
          </w:p>
        </w:tc>
      </w:tr>
      <w:tr w:rsidR="009D2C22" w:rsidRPr="00955F86" w:rsidTr="006A4151">
        <w:trPr>
          <w:trHeight w:val="609"/>
          <w:jc w:val="center"/>
        </w:trPr>
        <w:tc>
          <w:tcPr>
            <w:tcW w:w="1269"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i/>
                <w:sz w:val="16"/>
                <w:szCs w:val="16"/>
                <w:lang w:val="en-AU" w:eastAsia="en-US"/>
              </w:rPr>
            </w:pPr>
            <w:r w:rsidRPr="00955F86">
              <w:rPr>
                <w:rFonts w:asciiTheme="minorHAnsi" w:hAnsiTheme="minorHAnsi"/>
                <w:i/>
                <w:sz w:val="16"/>
                <w:szCs w:val="16"/>
              </w:rPr>
              <w:t xml:space="preserve">Project purpose </w:t>
            </w:r>
          </w:p>
        </w:tc>
        <w:tc>
          <w:tcPr>
            <w:tcW w:w="2502"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To improve interactions with the public by fully automating a semi-manual system</w:t>
            </w:r>
          </w:p>
        </w:tc>
        <w:tc>
          <w:tcPr>
            <w:tcW w:w="2503"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To migrate a critical legacy system to a modern technology platform</w:t>
            </w:r>
          </w:p>
        </w:tc>
        <w:tc>
          <w:tcPr>
            <w:tcW w:w="2503"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 xml:space="preserve">To </w:t>
            </w:r>
            <w:r w:rsidR="006A4151" w:rsidRPr="00955F86">
              <w:rPr>
                <w:rFonts w:asciiTheme="minorHAnsi" w:hAnsiTheme="minorHAnsi"/>
                <w:sz w:val="16"/>
                <w:szCs w:val="16"/>
              </w:rPr>
              <w:t>replace an existing</w:t>
            </w:r>
            <w:r w:rsidRPr="00955F86">
              <w:rPr>
                <w:rFonts w:asciiTheme="minorHAnsi" w:hAnsiTheme="minorHAnsi"/>
                <w:sz w:val="16"/>
                <w:szCs w:val="16"/>
              </w:rPr>
              <w:t xml:space="preserve"> reporting system for an external client</w:t>
            </w:r>
          </w:p>
        </w:tc>
      </w:tr>
      <w:tr w:rsidR="009D2C22" w:rsidRPr="00955F86" w:rsidTr="006A4151">
        <w:trPr>
          <w:jc w:val="center"/>
        </w:trPr>
        <w:tc>
          <w:tcPr>
            <w:tcW w:w="1269"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i/>
                <w:sz w:val="16"/>
                <w:szCs w:val="16"/>
                <w:lang w:val="en-AU" w:eastAsia="en-US"/>
              </w:rPr>
            </w:pPr>
            <w:r w:rsidRPr="00955F86">
              <w:rPr>
                <w:rFonts w:asciiTheme="minorHAnsi" w:hAnsiTheme="minorHAnsi"/>
                <w:i/>
                <w:sz w:val="16"/>
                <w:szCs w:val="16"/>
              </w:rPr>
              <w:t>Contractual basis</w:t>
            </w:r>
          </w:p>
        </w:tc>
        <w:tc>
          <w:tcPr>
            <w:tcW w:w="2502"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In-house development</w:t>
            </w:r>
          </w:p>
        </w:tc>
        <w:tc>
          <w:tcPr>
            <w:tcW w:w="2503"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Independent contractors working on the client site</w:t>
            </w:r>
          </w:p>
        </w:tc>
        <w:tc>
          <w:tcPr>
            <w:tcW w:w="2503"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Development for external client</w:t>
            </w:r>
          </w:p>
        </w:tc>
      </w:tr>
      <w:tr w:rsidR="009D2C22" w:rsidRPr="00955F86" w:rsidTr="006A4151">
        <w:trPr>
          <w:jc w:val="center"/>
        </w:trPr>
        <w:tc>
          <w:tcPr>
            <w:tcW w:w="1269"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i/>
                <w:sz w:val="16"/>
                <w:szCs w:val="16"/>
                <w:lang w:val="en-AU" w:eastAsia="en-US"/>
              </w:rPr>
            </w:pPr>
            <w:r w:rsidRPr="00955F86">
              <w:rPr>
                <w:rFonts w:asciiTheme="minorHAnsi" w:hAnsiTheme="minorHAnsi"/>
                <w:i/>
                <w:sz w:val="16"/>
                <w:szCs w:val="16"/>
              </w:rPr>
              <w:t>Development methodology</w:t>
            </w:r>
          </w:p>
        </w:tc>
        <w:tc>
          <w:tcPr>
            <w:tcW w:w="2502"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Scrum</w:t>
            </w:r>
          </w:p>
        </w:tc>
        <w:tc>
          <w:tcPr>
            <w:tcW w:w="2503"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Scrum and XP</w:t>
            </w:r>
          </w:p>
        </w:tc>
        <w:tc>
          <w:tcPr>
            <w:tcW w:w="2503"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Scrum</w:t>
            </w:r>
            <w:r w:rsidR="00543670">
              <w:rPr>
                <w:rFonts w:asciiTheme="minorHAnsi" w:hAnsiTheme="minorHAnsi"/>
                <w:sz w:val="16"/>
                <w:szCs w:val="16"/>
              </w:rPr>
              <w:t xml:space="preserve"> and XP</w:t>
            </w:r>
          </w:p>
        </w:tc>
      </w:tr>
      <w:tr w:rsidR="009D2C22" w:rsidRPr="00955F86" w:rsidTr="006A4151">
        <w:trPr>
          <w:jc w:val="center"/>
        </w:trPr>
        <w:tc>
          <w:tcPr>
            <w:tcW w:w="1269" w:type="dxa"/>
            <w:tcBorders>
              <w:top w:val="single" w:sz="4" w:space="0" w:color="auto"/>
              <w:left w:val="single" w:sz="4" w:space="0" w:color="auto"/>
              <w:bottom w:val="single" w:sz="4" w:space="0" w:color="auto"/>
              <w:right w:val="single" w:sz="4" w:space="0" w:color="auto"/>
            </w:tcBorders>
          </w:tcPr>
          <w:p w:rsidR="009D2C22" w:rsidRPr="00955F86" w:rsidRDefault="009D2C22" w:rsidP="00955F86">
            <w:pPr>
              <w:spacing w:before="0" w:after="0"/>
              <w:rPr>
                <w:rFonts w:asciiTheme="minorHAnsi" w:hAnsiTheme="minorHAnsi"/>
                <w:i/>
                <w:sz w:val="16"/>
                <w:szCs w:val="16"/>
              </w:rPr>
            </w:pPr>
            <w:r w:rsidRPr="00955F86">
              <w:rPr>
                <w:rFonts w:asciiTheme="minorHAnsi" w:hAnsiTheme="minorHAnsi"/>
                <w:i/>
                <w:sz w:val="16"/>
                <w:szCs w:val="16"/>
              </w:rPr>
              <w:t>Iteration duration</w:t>
            </w:r>
          </w:p>
        </w:tc>
        <w:tc>
          <w:tcPr>
            <w:tcW w:w="2502" w:type="dxa"/>
            <w:tcBorders>
              <w:top w:val="single" w:sz="4" w:space="0" w:color="auto"/>
              <w:left w:val="single" w:sz="4" w:space="0" w:color="auto"/>
              <w:bottom w:val="single" w:sz="4" w:space="0" w:color="auto"/>
              <w:right w:val="single" w:sz="4" w:space="0" w:color="auto"/>
            </w:tcBorders>
          </w:tcPr>
          <w:p w:rsidR="009D2C22" w:rsidRPr="00955F86" w:rsidRDefault="009D2C22" w:rsidP="00955F86">
            <w:pPr>
              <w:spacing w:before="0" w:after="0"/>
              <w:rPr>
                <w:rFonts w:asciiTheme="minorHAnsi" w:hAnsiTheme="minorHAnsi"/>
                <w:sz w:val="16"/>
                <w:szCs w:val="16"/>
              </w:rPr>
            </w:pPr>
            <w:r w:rsidRPr="00955F86">
              <w:rPr>
                <w:rFonts w:asciiTheme="minorHAnsi" w:hAnsiTheme="minorHAnsi"/>
                <w:sz w:val="16"/>
                <w:szCs w:val="16"/>
              </w:rPr>
              <w:t>1-week</w:t>
            </w:r>
          </w:p>
        </w:tc>
        <w:tc>
          <w:tcPr>
            <w:tcW w:w="2503" w:type="dxa"/>
            <w:tcBorders>
              <w:top w:val="single" w:sz="4" w:space="0" w:color="auto"/>
              <w:left w:val="single" w:sz="4" w:space="0" w:color="auto"/>
              <w:bottom w:val="single" w:sz="4" w:space="0" w:color="auto"/>
              <w:right w:val="single" w:sz="4" w:space="0" w:color="auto"/>
            </w:tcBorders>
          </w:tcPr>
          <w:p w:rsidR="009D2C22" w:rsidRPr="00955F86" w:rsidRDefault="009D2C22" w:rsidP="00955F86">
            <w:pPr>
              <w:spacing w:before="0" w:after="0"/>
              <w:rPr>
                <w:rFonts w:asciiTheme="minorHAnsi" w:hAnsiTheme="minorHAnsi"/>
                <w:sz w:val="16"/>
                <w:szCs w:val="16"/>
              </w:rPr>
            </w:pPr>
            <w:r w:rsidRPr="00955F86">
              <w:rPr>
                <w:rFonts w:asciiTheme="minorHAnsi" w:hAnsiTheme="minorHAnsi"/>
                <w:sz w:val="16"/>
                <w:szCs w:val="16"/>
              </w:rPr>
              <w:t>2-week</w:t>
            </w:r>
          </w:p>
        </w:tc>
        <w:tc>
          <w:tcPr>
            <w:tcW w:w="2503" w:type="dxa"/>
            <w:tcBorders>
              <w:top w:val="single" w:sz="4" w:space="0" w:color="auto"/>
              <w:left w:val="single" w:sz="4" w:space="0" w:color="auto"/>
              <w:bottom w:val="single" w:sz="4" w:space="0" w:color="auto"/>
              <w:right w:val="single" w:sz="4" w:space="0" w:color="auto"/>
            </w:tcBorders>
          </w:tcPr>
          <w:p w:rsidR="009D2C22" w:rsidRPr="00955F86" w:rsidRDefault="009D2C22" w:rsidP="00955F86">
            <w:pPr>
              <w:spacing w:before="0" w:after="0"/>
              <w:rPr>
                <w:rFonts w:asciiTheme="minorHAnsi" w:hAnsiTheme="minorHAnsi"/>
                <w:sz w:val="16"/>
                <w:szCs w:val="16"/>
              </w:rPr>
            </w:pPr>
            <w:r w:rsidRPr="00955F86">
              <w:rPr>
                <w:rFonts w:asciiTheme="minorHAnsi" w:hAnsiTheme="minorHAnsi"/>
                <w:sz w:val="16"/>
                <w:szCs w:val="16"/>
              </w:rPr>
              <w:t>2-week initially</w:t>
            </w:r>
            <w:r w:rsidR="00301A0B" w:rsidRPr="00955F86">
              <w:rPr>
                <w:rFonts w:asciiTheme="minorHAnsi" w:hAnsiTheme="minorHAnsi"/>
                <w:sz w:val="16"/>
                <w:szCs w:val="16"/>
              </w:rPr>
              <w:t>,</w:t>
            </w:r>
            <w:r w:rsidRPr="00955F86">
              <w:rPr>
                <w:rFonts w:asciiTheme="minorHAnsi" w:hAnsiTheme="minorHAnsi"/>
                <w:sz w:val="16"/>
                <w:szCs w:val="16"/>
              </w:rPr>
              <w:t xml:space="preserve"> moving to 1-week</w:t>
            </w:r>
          </w:p>
        </w:tc>
      </w:tr>
      <w:tr w:rsidR="009D2C22" w:rsidRPr="00955F86" w:rsidTr="006A4151">
        <w:trPr>
          <w:trHeight w:val="239"/>
          <w:jc w:val="center"/>
        </w:trPr>
        <w:tc>
          <w:tcPr>
            <w:tcW w:w="1269"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i/>
                <w:sz w:val="16"/>
                <w:szCs w:val="16"/>
                <w:lang w:val="en-AU" w:eastAsia="en-US"/>
              </w:rPr>
            </w:pPr>
            <w:r w:rsidRPr="00955F86">
              <w:rPr>
                <w:rFonts w:asciiTheme="minorHAnsi" w:hAnsiTheme="minorHAnsi"/>
                <w:i/>
                <w:sz w:val="16"/>
                <w:szCs w:val="16"/>
              </w:rPr>
              <w:t>Team size</w:t>
            </w:r>
          </w:p>
        </w:tc>
        <w:tc>
          <w:tcPr>
            <w:tcW w:w="2502" w:type="dxa"/>
            <w:tcBorders>
              <w:top w:val="single" w:sz="4" w:space="0" w:color="auto"/>
              <w:left w:val="single" w:sz="4" w:space="0" w:color="auto"/>
              <w:bottom w:val="single" w:sz="4" w:space="0" w:color="auto"/>
              <w:right w:val="single" w:sz="4" w:space="0" w:color="auto"/>
            </w:tcBorders>
            <w:hideMark/>
          </w:tcPr>
          <w:p w:rsidR="00C348F2" w:rsidRPr="00955F86" w:rsidRDefault="009D2C22" w:rsidP="00955F86">
            <w:pPr>
              <w:spacing w:before="0" w:after="0"/>
              <w:rPr>
                <w:rFonts w:asciiTheme="minorHAnsi" w:hAnsiTheme="minorHAnsi"/>
                <w:sz w:val="16"/>
                <w:szCs w:val="16"/>
              </w:rPr>
            </w:pPr>
            <w:r w:rsidRPr="00955F86">
              <w:rPr>
                <w:rFonts w:asciiTheme="minorHAnsi" w:hAnsiTheme="minorHAnsi"/>
                <w:sz w:val="16"/>
                <w:szCs w:val="16"/>
              </w:rPr>
              <w:t>6</w:t>
            </w:r>
            <w:r w:rsidR="00C348F2" w:rsidRPr="00955F86">
              <w:rPr>
                <w:rFonts w:asciiTheme="minorHAnsi" w:hAnsiTheme="minorHAnsi"/>
                <w:sz w:val="16"/>
                <w:szCs w:val="16"/>
              </w:rPr>
              <w:t xml:space="preserve"> </w:t>
            </w:r>
          </w:p>
        </w:tc>
        <w:tc>
          <w:tcPr>
            <w:tcW w:w="2503"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10</w:t>
            </w:r>
          </w:p>
        </w:tc>
        <w:tc>
          <w:tcPr>
            <w:tcW w:w="2503"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5</w:t>
            </w:r>
          </w:p>
        </w:tc>
      </w:tr>
      <w:tr w:rsidR="00C348F2" w:rsidRPr="00955F86" w:rsidTr="006A4151">
        <w:trPr>
          <w:trHeight w:val="239"/>
          <w:jc w:val="center"/>
        </w:trPr>
        <w:tc>
          <w:tcPr>
            <w:tcW w:w="1269" w:type="dxa"/>
            <w:tcBorders>
              <w:top w:val="single" w:sz="4" w:space="0" w:color="auto"/>
              <w:left w:val="single" w:sz="4" w:space="0" w:color="auto"/>
              <w:bottom w:val="single" w:sz="4" w:space="0" w:color="auto"/>
              <w:right w:val="single" w:sz="4" w:space="0" w:color="auto"/>
            </w:tcBorders>
          </w:tcPr>
          <w:p w:rsidR="00C348F2" w:rsidRPr="00955F86" w:rsidRDefault="00C348F2" w:rsidP="00955F86">
            <w:pPr>
              <w:spacing w:before="0" w:after="0"/>
              <w:rPr>
                <w:rFonts w:asciiTheme="minorHAnsi" w:hAnsiTheme="minorHAnsi"/>
                <w:i/>
                <w:sz w:val="16"/>
                <w:szCs w:val="16"/>
              </w:rPr>
            </w:pPr>
            <w:r w:rsidRPr="00955F86">
              <w:rPr>
                <w:rFonts w:asciiTheme="minorHAnsi" w:hAnsiTheme="minorHAnsi"/>
                <w:i/>
                <w:sz w:val="16"/>
                <w:szCs w:val="16"/>
              </w:rPr>
              <w:t>Team composition</w:t>
            </w:r>
          </w:p>
        </w:tc>
        <w:tc>
          <w:tcPr>
            <w:tcW w:w="2502" w:type="dxa"/>
            <w:tcBorders>
              <w:top w:val="single" w:sz="4" w:space="0" w:color="auto"/>
              <w:left w:val="single" w:sz="4" w:space="0" w:color="auto"/>
              <w:bottom w:val="single" w:sz="4" w:space="0" w:color="auto"/>
              <w:right w:val="single" w:sz="4" w:space="0" w:color="auto"/>
            </w:tcBorders>
          </w:tcPr>
          <w:p w:rsidR="00C348F2" w:rsidRPr="00955F86" w:rsidRDefault="00C348F2" w:rsidP="00955F86">
            <w:pPr>
              <w:spacing w:before="0" w:after="0"/>
              <w:rPr>
                <w:rFonts w:asciiTheme="minorHAnsi" w:hAnsiTheme="minorHAnsi"/>
                <w:sz w:val="16"/>
                <w:szCs w:val="16"/>
              </w:rPr>
            </w:pPr>
            <w:r w:rsidRPr="00955F86">
              <w:rPr>
                <w:rFonts w:asciiTheme="minorHAnsi" w:hAnsiTheme="minorHAnsi"/>
                <w:sz w:val="16"/>
                <w:szCs w:val="16"/>
              </w:rPr>
              <w:t>All permanent staff</w:t>
            </w:r>
          </w:p>
        </w:tc>
        <w:tc>
          <w:tcPr>
            <w:tcW w:w="2503" w:type="dxa"/>
            <w:tcBorders>
              <w:top w:val="single" w:sz="4" w:space="0" w:color="auto"/>
              <w:left w:val="single" w:sz="4" w:space="0" w:color="auto"/>
              <w:bottom w:val="single" w:sz="4" w:space="0" w:color="auto"/>
              <w:right w:val="single" w:sz="4" w:space="0" w:color="auto"/>
            </w:tcBorders>
          </w:tcPr>
          <w:p w:rsidR="00C348F2" w:rsidRPr="00955F86" w:rsidRDefault="00C348F2" w:rsidP="00955F86">
            <w:pPr>
              <w:spacing w:before="0" w:after="0"/>
              <w:rPr>
                <w:rFonts w:asciiTheme="minorHAnsi" w:hAnsiTheme="minorHAnsi"/>
                <w:sz w:val="16"/>
                <w:szCs w:val="16"/>
              </w:rPr>
            </w:pPr>
            <w:r w:rsidRPr="00955F86">
              <w:rPr>
                <w:rFonts w:asciiTheme="minorHAnsi" w:hAnsiTheme="minorHAnsi"/>
                <w:sz w:val="16"/>
                <w:szCs w:val="16"/>
              </w:rPr>
              <w:t>All contract</w:t>
            </w:r>
            <w:r w:rsidR="008B0F2F" w:rsidRPr="00955F86">
              <w:rPr>
                <w:rFonts w:asciiTheme="minorHAnsi" w:hAnsiTheme="minorHAnsi"/>
                <w:sz w:val="16"/>
                <w:szCs w:val="16"/>
              </w:rPr>
              <w:t>ed</w:t>
            </w:r>
            <w:r w:rsidRPr="00955F86">
              <w:rPr>
                <w:rFonts w:asciiTheme="minorHAnsi" w:hAnsiTheme="minorHAnsi"/>
                <w:sz w:val="16"/>
                <w:szCs w:val="16"/>
              </w:rPr>
              <w:t xml:space="preserve"> staff working at the client site</w:t>
            </w:r>
          </w:p>
        </w:tc>
        <w:tc>
          <w:tcPr>
            <w:tcW w:w="2503" w:type="dxa"/>
            <w:tcBorders>
              <w:top w:val="single" w:sz="4" w:space="0" w:color="auto"/>
              <w:left w:val="single" w:sz="4" w:space="0" w:color="auto"/>
              <w:bottom w:val="single" w:sz="4" w:space="0" w:color="auto"/>
              <w:right w:val="single" w:sz="4" w:space="0" w:color="auto"/>
            </w:tcBorders>
          </w:tcPr>
          <w:p w:rsidR="00C348F2" w:rsidRPr="00955F86" w:rsidRDefault="00C348F2" w:rsidP="00955F86">
            <w:pPr>
              <w:spacing w:before="0" w:after="0"/>
              <w:rPr>
                <w:rFonts w:asciiTheme="minorHAnsi" w:hAnsiTheme="minorHAnsi"/>
                <w:sz w:val="16"/>
                <w:szCs w:val="16"/>
              </w:rPr>
            </w:pPr>
            <w:r w:rsidRPr="00955F86">
              <w:rPr>
                <w:rFonts w:asciiTheme="minorHAnsi" w:hAnsiTheme="minorHAnsi"/>
                <w:sz w:val="16"/>
                <w:szCs w:val="16"/>
              </w:rPr>
              <w:t xml:space="preserve">4 permanent staff </w:t>
            </w:r>
          </w:p>
          <w:p w:rsidR="00C348F2" w:rsidRPr="00955F86" w:rsidRDefault="00C348F2" w:rsidP="00955F86">
            <w:pPr>
              <w:spacing w:before="0" w:after="0"/>
              <w:rPr>
                <w:rFonts w:asciiTheme="minorHAnsi" w:hAnsiTheme="minorHAnsi"/>
                <w:sz w:val="16"/>
                <w:szCs w:val="16"/>
              </w:rPr>
            </w:pPr>
            <w:r w:rsidRPr="00955F86">
              <w:rPr>
                <w:rFonts w:asciiTheme="minorHAnsi" w:hAnsiTheme="minorHAnsi"/>
                <w:sz w:val="16"/>
                <w:szCs w:val="16"/>
              </w:rPr>
              <w:t>1 contracted agile coach</w:t>
            </w:r>
          </w:p>
        </w:tc>
      </w:tr>
      <w:tr w:rsidR="009D2C22" w:rsidRPr="00955F86" w:rsidTr="006A4151">
        <w:trPr>
          <w:jc w:val="center"/>
        </w:trPr>
        <w:tc>
          <w:tcPr>
            <w:tcW w:w="1269"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i/>
                <w:sz w:val="16"/>
                <w:szCs w:val="16"/>
                <w:lang w:val="en-AU" w:eastAsia="en-US"/>
              </w:rPr>
            </w:pPr>
            <w:r w:rsidRPr="00955F86">
              <w:rPr>
                <w:rFonts w:asciiTheme="minorHAnsi" w:hAnsiTheme="minorHAnsi"/>
                <w:i/>
                <w:sz w:val="16"/>
                <w:szCs w:val="16"/>
              </w:rPr>
              <w:t>Interviews</w:t>
            </w:r>
          </w:p>
        </w:tc>
        <w:tc>
          <w:tcPr>
            <w:tcW w:w="2502"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2</w:t>
            </w:r>
          </w:p>
        </w:tc>
        <w:tc>
          <w:tcPr>
            <w:tcW w:w="2503"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5</w:t>
            </w:r>
          </w:p>
        </w:tc>
        <w:tc>
          <w:tcPr>
            <w:tcW w:w="2503"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sz w:val="16"/>
                <w:szCs w:val="16"/>
                <w:lang w:val="en-AU" w:eastAsia="en-US"/>
              </w:rPr>
            </w:pPr>
            <w:r w:rsidRPr="00955F86">
              <w:rPr>
                <w:rFonts w:asciiTheme="minorHAnsi" w:hAnsiTheme="minorHAnsi"/>
                <w:sz w:val="16"/>
                <w:szCs w:val="16"/>
              </w:rPr>
              <w:t>4</w:t>
            </w:r>
            <w:r w:rsidR="00301A0B" w:rsidRPr="00955F86">
              <w:rPr>
                <w:rFonts w:asciiTheme="minorHAnsi" w:hAnsiTheme="minorHAnsi"/>
                <w:sz w:val="16"/>
                <w:szCs w:val="16"/>
              </w:rPr>
              <w:t xml:space="preserve"> (</w:t>
            </w:r>
            <w:r w:rsidR="006A4151" w:rsidRPr="00955F86">
              <w:rPr>
                <w:rFonts w:asciiTheme="minorHAnsi" w:hAnsiTheme="minorHAnsi"/>
                <w:sz w:val="16"/>
                <w:szCs w:val="16"/>
              </w:rPr>
              <w:t>including one</w:t>
            </w:r>
            <w:r w:rsidR="00800AD8" w:rsidRPr="00955F86">
              <w:rPr>
                <w:rFonts w:asciiTheme="minorHAnsi" w:hAnsiTheme="minorHAnsi"/>
                <w:sz w:val="16"/>
                <w:szCs w:val="16"/>
              </w:rPr>
              <w:t xml:space="preserve"> </w:t>
            </w:r>
            <w:r w:rsidR="00301A0B" w:rsidRPr="00955F86">
              <w:rPr>
                <w:rFonts w:asciiTheme="minorHAnsi" w:hAnsiTheme="minorHAnsi"/>
                <w:sz w:val="16"/>
                <w:szCs w:val="16"/>
              </w:rPr>
              <w:t xml:space="preserve">joint interview with technical lead and Scrum master) </w:t>
            </w:r>
          </w:p>
        </w:tc>
      </w:tr>
      <w:tr w:rsidR="009D2C22" w:rsidRPr="00955F86" w:rsidTr="006A4151">
        <w:trPr>
          <w:trHeight w:val="626"/>
          <w:jc w:val="center"/>
        </w:trPr>
        <w:tc>
          <w:tcPr>
            <w:tcW w:w="1269" w:type="dxa"/>
            <w:tcBorders>
              <w:top w:val="single" w:sz="4" w:space="0" w:color="auto"/>
              <w:left w:val="single" w:sz="4" w:space="0" w:color="auto"/>
              <w:bottom w:val="single" w:sz="4" w:space="0" w:color="auto"/>
              <w:right w:val="single" w:sz="4" w:space="0" w:color="auto"/>
            </w:tcBorders>
            <w:hideMark/>
          </w:tcPr>
          <w:p w:rsidR="009D2C22" w:rsidRPr="00955F86" w:rsidRDefault="009D2C22" w:rsidP="00955F86">
            <w:pPr>
              <w:spacing w:before="0" w:after="0"/>
              <w:rPr>
                <w:rFonts w:asciiTheme="minorHAnsi" w:eastAsia="Arial Unicode MS" w:hAnsiTheme="minorHAnsi"/>
                <w:i/>
                <w:sz w:val="16"/>
                <w:szCs w:val="16"/>
                <w:lang w:val="en-AU" w:eastAsia="en-US"/>
              </w:rPr>
            </w:pPr>
            <w:r w:rsidRPr="00955F86">
              <w:rPr>
                <w:rFonts w:asciiTheme="minorHAnsi" w:hAnsiTheme="minorHAnsi"/>
                <w:i/>
                <w:sz w:val="16"/>
                <w:szCs w:val="16"/>
              </w:rPr>
              <w:t>Roles of interviewees</w:t>
            </w:r>
          </w:p>
        </w:tc>
        <w:tc>
          <w:tcPr>
            <w:tcW w:w="2502" w:type="dxa"/>
            <w:tcBorders>
              <w:top w:val="single" w:sz="4" w:space="0" w:color="auto"/>
              <w:left w:val="single" w:sz="4" w:space="0" w:color="auto"/>
              <w:bottom w:val="single" w:sz="4" w:space="0" w:color="auto"/>
              <w:right w:val="single" w:sz="4" w:space="0" w:color="auto"/>
            </w:tcBorders>
            <w:hideMark/>
          </w:tcPr>
          <w:p w:rsidR="0059392C" w:rsidRPr="00955F86" w:rsidRDefault="009D2C22" w:rsidP="00955F86">
            <w:pPr>
              <w:pStyle w:val="ListParagraph"/>
              <w:numPr>
                <w:ilvl w:val="0"/>
                <w:numId w:val="4"/>
              </w:numPr>
              <w:spacing w:before="0" w:after="0"/>
              <w:ind w:left="130" w:hanging="130"/>
              <w:rPr>
                <w:rFonts w:asciiTheme="minorHAnsi" w:hAnsiTheme="minorHAnsi"/>
                <w:sz w:val="16"/>
                <w:szCs w:val="16"/>
              </w:rPr>
            </w:pPr>
            <w:r w:rsidRPr="00955F86">
              <w:rPr>
                <w:rFonts w:asciiTheme="minorHAnsi" w:hAnsiTheme="minorHAnsi"/>
                <w:sz w:val="16"/>
                <w:szCs w:val="16"/>
              </w:rPr>
              <w:t>Project manager</w:t>
            </w:r>
            <w:r w:rsidR="006B4833" w:rsidRPr="00955F86">
              <w:rPr>
                <w:rFonts w:asciiTheme="minorHAnsi" w:hAnsiTheme="minorHAnsi"/>
                <w:sz w:val="16"/>
                <w:szCs w:val="16"/>
              </w:rPr>
              <w:t xml:space="preserve"> / </w:t>
            </w:r>
            <w:r w:rsidR="00761F51" w:rsidRPr="00955F86">
              <w:rPr>
                <w:rFonts w:asciiTheme="minorHAnsi" w:hAnsiTheme="minorHAnsi"/>
                <w:sz w:val="16"/>
                <w:szCs w:val="16"/>
              </w:rPr>
              <w:t xml:space="preserve">Senior systems </w:t>
            </w:r>
            <w:r w:rsidR="006B4833" w:rsidRPr="00955F86">
              <w:rPr>
                <w:rFonts w:asciiTheme="minorHAnsi" w:hAnsiTheme="minorHAnsi"/>
                <w:sz w:val="16"/>
                <w:szCs w:val="16"/>
              </w:rPr>
              <w:t xml:space="preserve">analyst </w:t>
            </w:r>
            <w:r w:rsidR="00C348F2" w:rsidRPr="00955F86">
              <w:rPr>
                <w:rFonts w:asciiTheme="minorHAnsi" w:hAnsiTheme="minorHAnsi"/>
                <w:sz w:val="16"/>
                <w:szCs w:val="16"/>
              </w:rPr>
              <w:t>/ Agile coach</w:t>
            </w:r>
          </w:p>
          <w:p w:rsidR="009D2C22" w:rsidRPr="00955F86" w:rsidRDefault="00761F51" w:rsidP="00955F86">
            <w:pPr>
              <w:pStyle w:val="ListParagraph"/>
              <w:numPr>
                <w:ilvl w:val="0"/>
                <w:numId w:val="4"/>
              </w:numPr>
              <w:spacing w:before="0" w:after="0"/>
              <w:ind w:left="130" w:hanging="130"/>
              <w:rPr>
                <w:rFonts w:asciiTheme="minorHAnsi" w:hAnsiTheme="minorHAnsi"/>
                <w:sz w:val="16"/>
                <w:szCs w:val="16"/>
              </w:rPr>
            </w:pPr>
            <w:r w:rsidRPr="00955F86">
              <w:rPr>
                <w:rFonts w:asciiTheme="minorHAnsi" w:hAnsiTheme="minorHAnsi"/>
                <w:sz w:val="16"/>
                <w:szCs w:val="16"/>
              </w:rPr>
              <w:t>Senior s</w:t>
            </w:r>
            <w:r w:rsidR="009D2C22" w:rsidRPr="00955F86">
              <w:rPr>
                <w:rFonts w:asciiTheme="minorHAnsi" w:hAnsiTheme="minorHAnsi"/>
                <w:sz w:val="16"/>
                <w:szCs w:val="16"/>
              </w:rPr>
              <w:t>oftware developer</w:t>
            </w:r>
          </w:p>
        </w:tc>
        <w:tc>
          <w:tcPr>
            <w:tcW w:w="2503" w:type="dxa"/>
            <w:tcBorders>
              <w:top w:val="single" w:sz="4" w:space="0" w:color="auto"/>
              <w:left w:val="single" w:sz="4" w:space="0" w:color="auto"/>
              <w:bottom w:val="single" w:sz="4" w:space="0" w:color="auto"/>
              <w:right w:val="single" w:sz="4" w:space="0" w:color="auto"/>
            </w:tcBorders>
            <w:hideMark/>
          </w:tcPr>
          <w:p w:rsidR="009D2C22" w:rsidRPr="00955F86" w:rsidRDefault="00761F51" w:rsidP="00955F86">
            <w:pPr>
              <w:pStyle w:val="ListParagraph"/>
              <w:numPr>
                <w:ilvl w:val="0"/>
                <w:numId w:val="4"/>
              </w:numPr>
              <w:spacing w:before="0" w:after="0"/>
              <w:ind w:left="162" w:hanging="162"/>
              <w:rPr>
                <w:rFonts w:asciiTheme="minorHAnsi" w:hAnsiTheme="minorHAnsi"/>
                <w:sz w:val="16"/>
                <w:szCs w:val="16"/>
              </w:rPr>
            </w:pPr>
            <w:r w:rsidRPr="00955F86">
              <w:rPr>
                <w:rFonts w:asciiTheme="minorHAnsi" w:hAnsiTheme="minorHAnsi"/>
                <w:sz w:val="16"/>
                <w:szCs w:val="16"/>
              </w:rPr>
              <w:t>Programme manager /</w:t>
            </w:r>
            <w:r w:rsidR="00301A0B" w:rsidRPr="00955F86">
              <w:rPr>
                <w:rFonts w:asciiTheme="minorHAnsi" w:hAnsiTheme="minorHAnsi"/>
                <w:sz w:val="16"/>
                <w:szCs w:val="16"/>
              </w:rPr>
              <w:t xml:space="preserve"> Agile mentor and </w:t>
            </w:r>
            <w:r w:rsidR="006B4833" w:rsidRPr="00955F86">
              <w:rPr>
                <w:rFonts w:asciiTheme="minorHAnsi" w:hAnsiTheme="minorHAnsi"/>
                <w:sz w:val="16"/>
                <w:szCs w:val="16"/>
              </w:rPr>
              <w:t>Scrum coach</w:t>
            </w:r>
          </w:p>
          <w:p w:rsidR="009D2C22" w:rsidRPr="00955F86" w:rsidRDefault="009D2C22" w:rsidP="00955F86">
            <w:pPr>
              <w:pStyle w:val="ListParagraph"/>
              <w:numPr>
                <w:ilvl w:val="0"/>
                <w:numId w:val="4"/>
              </w:numPr>
              <w:spacing w:before="0" w:after="0"/>
              <w:ind w:left="162" w:hanging="162"/>
              <w:rPr>
                <w:rFonts w:asciiTheme="minorHAnsi" w:hAnsiTheme="minorHAnsi"/>
                <w:sz w:val="16"/>
                <w:szCs w:val="16"/>
              </w:rPr>
            </w:pPr>
            <w:r w:rsidRPr="00955F86">
              <w:rPr>
                <w:rFonts w:asciiTheme="minorHAnsi" w:hAnsiTheme="minorHAnsi"/>
                <w:sz w:val="16"/>
                <w:szCs w:val="16"/>
              </w:rPr>
              <w:t>Software developers (2)</w:t>
            </w:r>
          </w:p>
          <w:p w:rsidR="009D2C22" w:rsidRPr="00955F86" w:rsidRDefault="009D2C22" w:rsidP="00955F86">
            <w:pPr>
              <w:pStyle w:val="ListParagraph"/>
              <w:numPr>
                <w:ilvl w:val="0"/>
                <w:numId w:val="4"/>
              </w:numPr>
              <w:spacing w:before="0" w:after="0"/>
              <w:ind w:left="162" w:hanging="162"/>
              <w:rPr>
                <w:rFonts w:asciiTheme="minorHAnsi" w:hAnsiTheme="minorHAnsi"/>
                <w:sz w:val="16"/>
                <w:szCs w:val="16"/>
              </w:rPr>
            </w:pPr>
            <w:r w:rsidRPr="00955F86">
              <w:rPr>
                <w:rFonts w:asciiTheme="minorHAnsi" w:hAnsiTheme="minorHAnsi"/>
                <w:sz w:val="16"/>
                <w:szCs w:val="16"/>
              </w:rPr>
              <w:t>Tester</w:t>
            </w:r>
          </w:p>
          <w:p w:rsidR="009D2C22" w:rsidRPr="00955F86" w:rsidRDefault="00761F51" w:rsidP="00955F86">
            <w:pPr>
              <w:pStyle w:val="ListParagraph"/>
              <w:numPr>
                <w:ilvl w:val="0"/>
                <w:numId w:val="4"/>
              </w:numPr>
              <w:spacing w:before="0" w:after="0"/>
              <w:ind w:left="162" w:hanging="162"/>
              <w:rPr>
                <w:rFonts w:asciiTheme="minorHAnsi" w:hAnsiTheme="minorHAnsi"/>
                <w:sz w:val="16"/>
                <w:szCs w:val="16"/>
              </w:rPr>
            </w:pPr>
            <w:r w:rsidRPr="00955F86">
              <w:rPr>
                <w:rFonts w:asciiTheme="minorHAnsi" w:hAnsiTheme="minorHAnsi"/>
                <w:sz w:val="16"/>
                <w:szCs w:val="16"/>
              </w:rPr>
              <w:t>Technical d</w:t>
            </w:r>
            <w:r w:rsidR="009D2C22" w:rsidRPr="00955F86">
              <w:rPr>
                <w:rFonts w:asciiTheme="minorHAnsi" w:hAnsiTheme="minorHAnsi"/>
                <w:sz w:val="16"/>
                <w:szCs w:val="16"/>
              </w:rPr>
              <w:t>omain expert</w:t>
            </w:r>
          </w:p>
        </w:tc>
        <w:tc>
          <w:tcPr>
            <w:tcW w:w="2503" w:type="dxa"/>
            <w:tcBorders>
              <w:top w:val="single" w:sz="4" w:space="0" w:color="auto"/>
              <w:left w:val="single" w:sz="4" w:space="0" w:color="auto"/>
              <w:bottom w:val="single" w:sz="4" w:space="0" w:color="auto"/>
              <w:right w:val="single" w:sz="4" w:space="0" w:color="auto"/>
            </w:tcBorders>
            <w:hideMark/>
          </w:tcPr>
          <w:p w:rsidR="009D2C22" w:rsidRPr="00955F86" w:rsidRDefault="00301A0B" w:rsidP="00955F86">
            <w:pPr>
              <w:pStyle w:val="ListParagraph"/>
              <w:numPr>
                <w:ilvl w:val="0"/>
                <w:numId w:val="4"/>
              </w:numPr>
              <w:spacing w:before="0" w:after="0"/>
              <w:ind w:left="194" w:hanging="194"/>
              <w:rPr>
                <w:rFonts w:asciiTheme="minorHAnsi" w:hAnsiTheme="minorHAnsi"/>
                <w:sz w:val="16"/>
                <w:szCs w:val="16"/>
              </w:rPr>
            </w:pPr>
            <w:r w:rsidRPr="00955F86">
              <w:rPr>
                <w:rFonts w:asciiTheme="minorHAnsi" w:hAnsiTheme="minorHAnsi"/>
                <w:sz w:val="16"/>
                <w:szCs w:val="16"/>
              </w:rPr>
              <w:t>Technical lead</w:t>
            </w:r>
          </w:p>
          <w:p w:rsidR="009D2C22" w:rsidRPr="00955F86" w:rsidRDefault="006B4833" w:rsidP="00955F86">
            <w:pPr>
              <w:pStyle w:val="ListParagraph"/>
              <w:numPr>
                <w:ilvl w:val="0"/>
                <w:numId w:val="4"/>
              </w:numPr>
              <w:spacing w:before="0" w:after="0"/>
              <w:ind w:left="194" w:hanging="194"/>
              <w:rPr>
                <w:rFonts w:asciiTheme="minorHAnsi" w:hAnsiTheme="minorHAnsi"/>
                <w:sz w:val="16"/>
                <w:szCs w:val="16"/>
              </w:rPr>
            </w:pPr>
            <w:r w:rsidRPr="00955F86">
              <w:rPr>
                <w:rFonts w:asciiTheme="minorHAnsi" w:hAnsiTheme="minorHAnsi"/>
                <w:sz w:val="16"/>
                <w:szCs w:val="16"/>
              </w:rPr>
              <w:t>Agile coach / Scrum master</w:t>
            </w:r>
            <w:r w:rsidR="00C348F2" w:rsidRPr="00955F86">
              <w:rPr>
                <w:rFonts w:asciiTheme="minorHAnsi" w:hAnsiTheme="minorHAnsi"/>
                <w:sz w:val="16"/>
                <w:szCs w:val="16"/>
              </w:rPr>
              <w:t xml:space="preserve"> (contracted expert)</w:t>
            </w:r>
          </w:p>
          <w:p w:rsidR="00301A0B" w:rsidRPr="00955F86" w:rsidRDefault="0059392C" w:rsidP="00955F86">
            <w:pPr>
              <w:pStyle w:val="ListParagraph"/>
              <w:numPr>
                <w:ilvl w:val="0"/>
                <w:numId w:val="4"/>
              </w:numPr>
              <w:spacing w:before="0" w:after="0"/>
              <w:ind w:left="194" w:hanging="194"/>
              <w:rPr>
                <w:rFonts w:asciiTheme="minorHAnsi" w:hAnsiTheme="minorHAnsi"/>
                <w:sz w:val="16"/>
                <w:szCs w:val="16"/>
              </w:rPr>
            </w:pPr>
            <w:r w:rsidRPr="00955F86">
              <w:rPr>
                <w:rFonts w:asciiTheme="minorHAnsi" w:hAnsiTheme="minorHAnsi"/>
                <w:sz w:val="16"/>
                <w:szCs w:val="16"/>
              </w:rPr>
              <w:t>Senior developer</w:t>
            </w:r>
          </w:p>
          <w:p w:rsidR="009D2C22" w:rsidRPr="00955F86" w:rsidRDefault="00301A0B" w:rsidP="00955F86">
            <w:pPr>
              <w:pStyle w:val="ListParagraph"/>
              <w:numPr>
                <w:ilvl w:val="0"/>
                <w:numId w:val="4"/>
              </w:numPr>
              <w:spacing w:before="0" w:after="0"/>
              <w:ind w:left="194" w:hanging="194"/>
              <w:rPr>
                <w:rFonts w:asciiTheme="minorHAnsi" w:hAnsiTheme="minorHAnsi"/>
                <w:sz w:val="16"/>
                <w:szCs w:val="16"/>
              </w:rPr>
            </w:pPr>
            <w:r w:rsidRPr="00955F86">
              <w:rPr>
                <w:rFonts w:asciiTheme="minorHAnsi" w:hAnsiTheme="minorHAnsi"/>
                <w:sz w:val="16"/>
                <w:szCs w:val="16"/>
              </w:rPr>
              <w:t>Software developer</w:t>
            </w:r>
            <w:r w:rsidR="0059392C" w:rsidRPr="00955F86">
              <w:rPr>
                <w:rFonts w:asciiTheme="minorHAnsi" w:hAnsiTheme="minorHAnsi"/>
                <w:sz w:val="16"/>
                <w:szCs w:val="16"/>
              </w:rPr>
              <w:t xml:space="preserve"> (2)</w:t>
            </w:r>
          </w:p>
        </w:tc>
      </w:tr>
    </w:tbl>
    <w:p w:rsidR="009D2C22" w:rsidRDefault="009D2C22" w:rsidP="009D2C22">
      <w:r>
        <w:t xml:space="preserve">  </w:t>
      </w:r>
    </w:p>
    <w:p w:rsidR="000E3C0A" w:rsidRDefault="000E3C0A" w:rsidP="00053EA9">
      <w:pPr>
        <w:pStyle w:val="Heading3"/>
      </w:pPr>
      <w:r>
        <w:rPr>
          <w:rStyle w:val="heading30"/>
          <w:b/>
        </w:rPr>
        <w:t>Data Analysis</w:t>
      </w:r>
    </w:p>
    <w:p w:rsidR="000E3C0A" w:rsidRDefault="000E3C0A" w:rsidP="000E3C0A">
      <w:r>
        <w:t xml:space="preserve">The first step in data analysis was to prepare a full description of each case using a framework </w:t>
      </w:r>
      <w:r w:rsidRPr="00F54AD0">
        <w:rPr>
          <w:highlight w:val="yellow"/>
        </w:rPr>
        <w:t xml:space="preserve">as recommended by Eisenhardt </w:t>
      </w:r>
      <w:r w:rsidR="007E4A8A" w:rsidRPr="00F54AD0">
        <w:rPr>
          <w:highlight w:val="yellow"/>
        </w:rPr>
        <w:fldChar w:fldCharType="begin"/>
      </w:r>
      <w:r w:rsidRPr="00F54AD0">
        <w:rPr>
          <w:highlight w:val="yellow"/>
        </w:rPr>
        <w:instrText xml:space="preserve"> ADDIN EN.CITE &lt;EndNote&gt;&lt;Cite ExcludeAuth="1"&gt;&lt;Author&gt;Eisenhardt&lt;/Author&gt;&lt;Year&gt;1989&lt;/Year&gt;&lt;RecNum&gt;483&lt;/RecNum&gt;&lt;DisplayText&gt;(1989)&lt;/DisplayText&gt;&lt;record&gt;&lt;rec-number&gt;483&lt;/rec-number&gt;&lt;foreign-keys&gt;&lt;key app="EN" db-id="rdpzfd0f2edpduewrz755azk22app2x5aews" timestamp="0"&gt;483&lt;/key&gt;&lt;/foreign-keys&gt;&lt;ref-type name="Journal Article"&gt;17&lt;/ref-type&gt;&lt;contributors&gt;&lt;authors&gt;&lt;author&gt;Eisenhardt, Kathleen M&lt;/author&gt;&lt;/authors&gt;&lt;/contributors&gt;&lt;titles&gt;&lt;title&gt;Building theories from case study research&lt;/title&gt;&lt;secondary-title&gt;The Academy of Management Review&lt;/secondary-title&gt;&lt;/titles&gt;&lt;periodical&gt;&lt;full-title&gt;The Academy of Management Review&lt;/full-title&gt;&lt;/periodical&gt;&lt;pages&gt;532-550&lt;/pages&gt;&lt;volume&gt;14&lt;/volume&gt;&lt;number&gt;4&lt;/number&gt;&lt;dates&gt;&lt;year&gt;1989&lt;/year&gt;&lt;/dates&gt;&lt;urls&gt;&lt;/urls&gt;&lt;/record&gt;&lt;/Cite&gt;&lt;/EndNote&gt;</w:instrText>
      </w:r>
      <w:r w:rsidR="007E4A8A" w:rsidRPr="00F54AD0">
        <w:rPr>
          <w:highlight w:val="yellow"/>
        </w:rPr>
        <w:fldChar w:fldCharType="separate"/>
      </w:r>
      <w:r w:rsidRPr="00F54AD0">
        <w:rPr>
          <w:noProof/>
          <w:highlight w:val="yellow"/>
        </w:rPr>
        <w:t>(1989)</w:t>
      </w:r>
      <w:r w:rsidR="007E4A8A" w:rsidRPr="00F54AD0">
        <w:rPr>
          <w:highlight w:val="yellow"/>
        </w:rPr>
        <w:fldChar w:fldCharType="end"/>
      </w:r>
      <w:r>
        <w:t xml:space="preserve">. This </w:t>
      </w:r>
      <w:r w:rsidR="00CC4367">
        <w:t xml:space="preserve">framework had sections describing </w:t>
      </w:r>
      <w:r>
        <w:t>the organisation, the project, the technologies, the team, the development method, and any problems in the project that emerged during the interviews. This description consolidated the data collected in each case. The description was sent to one project participant for verification, and any factual errors they found in the description were corrected.</w:t>
      </w:r>
    </w:p>
    <w:p w:rsidR="0012468E" w:rsidRDefault="0012468E" w:rsidP="0012468E">
      <w:r>
        <w:t xml:space="preserve">The second step in data analysis was within-case analysis. To facilitate within-case analysis, interviews were transcribed and entered into the qualitative data analysis tool NVivo™. A general inductive coding technique as described by Miles and Huberman </w:t>
      </w:r>
      <w:r w:rsidR="007E4A8A">
        <w:fldChar w:fldCharType="begin"/>
      </w:r>
      <w:r>
        <w:instrText xml:space="preserve"> ADDIN EN.CITE &lt;EndNote&gt;&lt;Cite ExcludeAuth="1"&gt;&lt;Author&gt;Miles&lt;/Author&gt;&lt;Year&gt;1994&lt;/Year&gt;&lt;RecNum&gt;376&lt;/RecNum&gt;&lt;DisplayText&gt;(1994)&lt;/DisplayText&gt;&lt;record&gt;&lt;rec-number&gt;376&lt;/rec-number&gt;&lt;foreign-keys&gt;&lt;key app="EN" db-id="rdpzfd0f2edpduewrz755azk22app2x5aews" timestamp="0"&gt;376&lt;/key&gt;&lt;/foreign-keys&gt;&lt;ref-type name="Book"&gt;6&lt;/ref-type&gt;&lt;contributors&gt;&lt;authors&gt;&lt;author&gt;Miles, M. B&lt;/author&gt;&lt;author&gt;Huberman, A. M&lt;/author&gt;&lt;/authors&gt;&lt;/contributors&gt;&lt;titles&gt;&lt;title&gt;Qualitative Data Analysis&lt;/title&gt;&lt;/titles&gt;&lt;edition&gt;2&lt;/edition&gt;&lt;keywords&gt;&lt;keyword&gt;Research&lt;/keyword&gt;&lt;/keywords&gt;&lt;dates&gt;&lt;year&gt;1994&lt;/year&gt;&lt;/dates&gt;&lt;pub-location&gt;Thousand Oaks&lt;/pub-location&gt;&lt;publisher&gt;Sage&lt;/publisher&gt;&lt;urls&gt;&lt;/urls&gt;&lt;/record&gt;&lt;/Cite&gt;&lt;/EndNote&gt;</w:instrText>
      </w:r>
      <w:r w:rsidR="007E4A8A">
        <w:fldChar w:fldCharType="separate"/>
      </w:r>
      <w:r>
        <w:rPr>
          <w:noProof/>
        </w:rPr>
        <w:t>(</w:t>
      </w:r>
      <w:r w:rsidRPr="000E3C0A">
        <w:rPr>
          <w:noProof/>
        </w:rPr>
        <w:t>1994</w:t>
      </w:r>
      <w:r>
        <w:rPr>
          <w:noProof/>
        </w:rPr>
        <w:t>)</w:t>
      </w:r>
      <w:r w:rsidR="007E4A8A">
        <w:fldChar w:fldCharType="end"/>
      </w:r>
      <w:r>
        <w:t xml:space="preserve"> and Thomas </w:t>
      </w:r>
      <w:r w:rsidR="007E4A8A">
        <w:fldChar w:fldCharType="begin"/>
      </w:r>
      <w:r>
        <w:instrText xml:space="preserve"> ADDIN EN.CITE &lt;EndNote&gt;&lt;Cite ExcludeAuth="1"&gt;&lt;Author&gt;Thomas&lt;/Author&gt;&lt;Year&gt;2006&lt;/Year&gt;&lt;RecNum&gt;1025&lt;/RecNum&gt;&lt;DisplayText&gt;(2006)&lt;/DisplayText&gt;&lt;record&gt;&lt;rec-number&gt;1025&lt;/rec-number&gt;&lt;foreign-keys&gt;&lt;key app="EN" db-id="rdpzfd0f2edpduewrz755azk22app2x5aews" timestamp="1308008982"&gt;1025&lt;/key&gt;&lt;/foreign-keys&gt;&lt;ref-type name="Journal Article"&gt;17&lt;/ref-type&gt;&lt;contributors&gt;&lt;authors&gt;&lt;author&gt;Thomas, David R&lt;/author&gt;&lt;/authors&gt;&lt;/contributors&gt;&lt;titles&gt;&lt;title&gt;A general inductive approach for analyzing qualitative evaluation data&lt;/title&gt;&lt;secondary-title&gt;American Journal of Evaluation&lt;/secondary-title&gt;&lt;/titles&gt;&lt;periodical&gt;&lt;full-title&gt;American Journal of Evaluation&lt;/full-title&gt;&lt;/periodical&gt;&lt;pages&gt;237-246&lt;/pages&gt;&lt;volume&gt;27&lt;/volume&gt;&lt;number&gt;2&lt;/number&gt;&lt;dates&gt;&lt;year&gt;2006&lt;/year&gt;&lt;/dates&gt;&lt;urls&gt;&lt;/urls&gt;&lt;electronic-resource-num&gt;10.1177/1098214005283748&lt;/electronic-resource-num&gt;&lt;/record&gt;&lt;/Cite&gt;&lt;/EndNote&gt;</w:instrText>
      </w:r>
      <w:r w:rsidR="007E4A8A">
        <w:fldChar w:fldCharType="separate"/>
      </w:r>
      <w:r>
        <w:rPr>
          <w:noProof/>
        </w:rPr>
        <w:t>(</w:t>
      </w:r>
      <w:r w:rsidRPr="000E3C0A">
        <w:rPr>
          <w:noProof/>
        </w:rPr>
        <w:t>2006</w:t>
      </w:r>
      <w:r>
        <w:rPr>
          <w:noProof/>
        </w:rPr>
        <w:t>)</w:t>
      </w:r>
      <w:r w:rsidR="007E4A8A">
        <w:fldChar w:fldCharType="end"/>
      </w:r>
      <w:r>
        <w:t xml:space="preserve"> was followed. Coding involved identifying data items that share a common meaning. A data item is a section of conversation</w:t>
      </w:r>
      <w:r w:rsidR="00F74B07">
        <w:t xml:space="preserve"> from the interview transcript</w:t>
      </w:r>
      <w:r>
        <w:t xml:space="preserve">, or other data such as a photograph, a section of project documentation, or a section of text from field notes. Each data item was given a descriptive name, called a code, which was a label pertinent to the objective of the study. Each code was defined uniquely with respect to all other codes in the study. This approach was guided by heuristics developed by Crowston and Osborne </w:t>
      </w:r>
      <w:r w:rsidR="007E4A8A">
        <w:fldChar w:fldCharType="begin"/>
      </w:r>
      <w:r>
        <w:instrText xml:space="preserve"> ADDIN EN.CITE &lt;EndNote&gt;&lt;Cite ExcludeAuth="1"&gt;&lt;Author&gt;Crowston&lt;/Author&gt;&lt;Year&gt;2003&lt;/Year&gt;&lt;RecNum&gt;762&lt;/RecNum&gt;&lt;DisplayText&gt;(2003)&lt;/DisplayText&gt;&lt;record&gt;&lt;rec-number&gt;762&lt;/rec-number&gt;&lt;foreign-keys&gt;&lt;key app="EN" db-id="rdpzfd0f2edpduewrz755azk22app2x5aews" timestamp="0"&gt;762&lt;/key&gt;&lt;/foreign-keys&gt;&lt;ref-type name="Book Section"&gt;5&lt;/ref-type&gt;&lt;contributors&gt;&lt;authors&gt;&lt;author&gt;Crowston, Kevin&lt;/author&gt;&lt;author&gt;Osborn, Charles S&lt;/author&gt;&lt;/authors&gt;&lt;secondary-authors&gt;&lt;author&gt;Malone, Thomas W&lt;/author&gt;&lt;author&gt;Crowston, Kevin&lt;/author&gt;&lt;author&gt;Herman, George A&lt;/author&gt;&lt;/secondary-authors&gt;&lt;/contributors&gt;&lt;titles&gt;&lt;title&gt;A coordination theory approach to process description and redesign&lt;/title&gt;&lt;secondary-title&gt;Organizing Business Knowledge: The MIT Process Handbook&lt;/secondary-title&gt;&lt;/titles&gt;&lt;pages&gt;335-370&lt;/pages&gt;&lt;section&gt;11&lt;/section&gt;&lt;keywords&gt;&lt;keyword&gt;important&lt;/keyword&gt;&lt;/keywords&gt;&lt;dates&gt;&lt;year&gt;2003&lt;/year&gt;&lt;/dates&gt;&lt;pub-location&gt;Cambridge, Massachusetts&lt;/pub-location&gt;&lt;publisher&gt;The MIT Press&lt;/publisher&gt;&lt;urls&gt;&lt;/urls&gt;&lt;/record&gt;&lt;/Cite&gt;&lt;/EndNote&gt;</w:instrText>
      </w:r>
      <w:r w:rsidR="007E4A8A">
        <w:fldChar w:fldCharType="separate"/>
      </w:r>
      <w:r>
        <w:rPr>
          <w:noProof/>
        </w:rPr>
        <w:t>(</w:t>
      </w:r>
      <w:r w:rsidRPr="000E3C0A">
        <w:rPr>
          <w:noProof/>
        </w:rPr>
        <w:t>2003</w:t>
      </w:r>
      <w:r>
        <w:rPr>
          <w:noProof/>
        </w:rPr>
        <w:t>)</w:t>
      </w:r>
      <w:r w:rsidR="007E4A8A">
        <w:fldChar w:fldCharType="end"/>
      </w:r>
      <w:r>
        <w:t xml:space="preserve"> for analysing dependencies and coordination mechanisms.</w:t>
      </w:r>
      <w:r w:rsidRPr="0012468E">
        <w:t xml:space="preserve"> </w:t>
      </w:r>
      <w:r>
        <w:t xml:space="preserve">Their two-phase procedure </w:t>
      </w:r>
      <w:r w:rsidR="00A61803">
        <w:t xml:space="preserve">was as follows. </w:t>
      </w:r>
    </w:p>
    <w:p w:rsidR="0012468E" w:rsidRDefault="0012468E" w:rsidP="0012468E">
      <w:r>
        <w:rPr>
          <w:i/>
        </w:rPr>
        <w:t>Dependency-focused analysis</w:t>
      </w:r>
      <w:r>
        <w:t xml:space="preserve"> - identify dependencies, and then search for coordination mechanisms. In other words, look for dependencies and then determine which activities manage those dependencies. Failure to find such activities might suggest potentially problematic unmanaged dependencies.</w:t>
      </w:r>
    </w:p>
    <w:p w:rsidR="000E3C0A" w:rsidRDefault="0012468E" w:rsidP="008B494D">
      <w:r>
        <w:rPr>
          <w:i/>
        </w:rPr>
        <w:t>Activity-focused analysis</w:t>
      </w:r>
      <w:r>
        <w:t xml:space="preserve"> - identify coordination mechanisms, and then search for dependencies. In other words, identify activities in the process that appear to be coordination activities, and then ask what dependencies those activities manage. This approach aims to determine whether all observed coordination activities are necessary  </w:t>
      </w:r>
      <w:r w:rsidR="007E4A8A">
        <w:fldChar w:fldCharType="begin"/>
      </w:r>
      <w:r w:rsidR="00A01D13">
        <w:instrText xml:space="preserve"> ADDIN EN.CITE &lt;EndNote&gt;&lt;Cite&gt;&lt;Author&gt;Crowston&lt;/Author&gt;&lt;Year&gt;2003&lt;/Year&gt;&lt;RecNum&gt;762&lt;/RecNum&gt;&lt;Suffix&gt;`, p. 352&lt;/Suffix&gt;&lt;DisplayText&gt;(Crowston &amp;amp; Osborn, 2003, p. 352)&lt;/DisplayText&gt;&lt;record&gt;&lt;rec-number&gt;762&lt;/rec-number&gt;&lt;foreign-keys&gt;&lt;key app="EN" db-id="rdpzfd0f2edpduewrz755azk22app2x5aews" timestamp="0"&gt;762&lt;/key&gt;&lt;/foreign-keys&gt;&lt;ref-type name="Book Section"&gt;5&lt;/ref-type&gt;&lt;contributors&gt;&lt;authors&gt;&lt;author&gt;Crowston, Kevin&lt;/author&gt;&lt;author&gt;Osborn, Charles S&lt;/author&gt;&lt;/authors&gt;&lt;secondary-authors&gt;&lt;author&gt;Malone, Thomas W&lt;/author&gt;&lt;author&gt;Crowston, Kevin&lt;/author&gt;&lt;author&gt;Herman, George A&lt;/author&gt;&lt;/secondary-authors&gt;&lt;/contributors&gt;&lt;titles&gt;&lt;title&gt;A coordination theory approach to process description and redesign&lt;/title&gt;&lt;secondary-title&gt;Organizing Business Knowledge: The MIT Process Handbook&lt;/secondary-title&gt;&lt;/titles&gt;&lt;pages&gt;335-370&lt;/pages&gt;&lt;section&gt;11&lt;/section&gt;&lt;keywords&gt;&lt;keyword&gt;important&lt;/keyword&gt;&lt;/keywords&gt;&lt;dates&gt;&lt;year&gt;2003&lt;/year&gt;&lt;/dates&gt;&lt;pub-location&gt;Cambridge, Massachusetts&lt;/pub-location&gt;&lt;publisher&gt;The MIT Press&lt;/publisher&gt;&lt;urls&gt;&lt;/urls&gt;&lt;/record&gt;&lt;/Cite&gt;&lt;/EndNote&gt;</w:instrText>
      </w:r>
      <w:r w:rsidR="007E4A8A">
        <w:fldChar w:fldCharType="separate"/>
      </w:r>
      <w:r w:rsidR="00A01D13">
        <w:rPr>
          <w:noProof/>
        </w:rPr>
        <w:t>(Crowston &amp; Osborn, 2003, p. 352)</w:t>
      </w:r>
      <w:r w:rsidR="007E4A8A">
        <w:fldChar w:fldCharType="end"/>
      </w:r>
      <w:r>
        <w:t>.</w:t>
      </w:r>
      <w:bookmarkStart w:id="5" w:name="_Ref311807636"/>
    </w:p>
    <w:p w:rsidR="00A61803" w:rsidRDefault="00A61803" w:rsidP="00A61803">
      <w:r>
        <w:t xml:space="preserve">Each transcript was analysed using these heuristics. At least two passes were made over each transcript, once to identify dependencies and their associated coordination mechanism and again to identify coordination mechanisms and any associated dependencies. Once instances of a dependency were identified, they were grouped into categories based on their similarities and given a unique code (i.e., a simple descriptive name, such as Expertise) and a definition. </w:t>
      </w:r>
    </w:p>
    <w:p w:rsidR="007F5FB2" w:rsidRDefault="00F74B07" w:rsidP="009D2C22">
      <w:r w:rsidRPr="00F74B07">
        <w:t xml:space="preserve">Data items </w:t>
      </w:r>
      <w:r w:rsidR="00961E96">
        <w:t>provided by observation</w:t>
      </w:r>
      <w:r w:rsidRPr="00F74B07">
        <w:t xml:space="preserve"> and field notes</w:t>
      </w:r>
      <w:r w:rsidR="00B132C2" w:rsidRPr="00F74B07">
        <w:t>, pho</w:t>
      </w:r>
      <w:r w:rsidRPr="00F74B07">
        <w:t>tographs, and project documents</w:t>
      </w:r>
      <w:r w:rsidR="00B132C2" w:rsidRPr="00F74B07">
        <w:t xml:space="preserve"> were </w:t>
      </w:r>
      <w:r w:rsidRPr="00F74B07">
        <w:t xml:space="preserve">primarily </w:t>
      </w:r>
      <w:r w:rsidR="00B132C2" w:rsidRPr="00F74B07">
        <w:t xml:space="preserve">used as supporting evidence for </w:t>
      </w:r>
      <w:r w:rsidR="007F5FB2" w:rsidRPr="00F74B07">
        <w:t xml:space="preserve">the </w:t>
      </w:r>
      <w:r w:rsidR="00B132C2" w:rsidRPr="00F74B07">
        <w:t>codes developed from the interview transcripts. For example</w:t>
      </w:r>
      <w:r w:rsidR="007F5FB2" w:rsidRPr="00F74B07">
        <w:t xml:space="preserve">, when a participant discussed how the wall board was used, photographic evidence of a working wallboard displaying active stories </w:t>
      </w:r>
      <w:r w:rsidR="007F5FB2" w:rsidRPr="00F74B07">
        <w:lastRenderedPageBreak/>
        <w:t xml:space="preserve">and tasks was taken (whenever this was </w:t>
      </w:r>
      <w:r w:rsidR="009F3169">
        <w:t>available and permission was granted</w:t>
      </w:r>
      <w:r w:rsidR="007F5FB2" w:rsidRPr="00F74B07">
        <w:t xml:space="preserve">) to support this </w:t>
      </w:r>
      <w:r w:rsidRPr="00F74B07">
        <w:t>discussion</w:t>
      </w:r>
      <w:r w:rsidR="007F5FB2" w:rsidRPr="00F74B07">
        <w:t>. Another example was when a participant discussed how informal story card breakdown into tasks was carried out. At a site visit, this story breakdown activity was observed and descriptive notes taken during the session by the researcher.</w:t>
      </w:r>
      <w:r w:rsidRPr="00F74B07">
        <w:t xml:space="preserve"> </w:t>
      </w:r>
    </w:p>
    <w:p w:rsidR="00F84604" w:rsidRPr="007F5FB2" w:rsidRDefault="00A61803" w:rsidP="009D2C22">
      <w:pPr>
        <w:rPr>
          <w:color w:val="FF0000"/>
        </w:rPr>
      </w:pPr>
      <w:r w:rsidRPr="00F74B07">
        <w:t>In performing analyses, codes identified</w:t>
      </w:r>
      <w:r>
        <w:t xml:space="preserve"> in the first case were used as starter codes for analysing the data in the second case, codes from the second case acted as starter codes for the third case</w:t>
      </w:r>
      <w:r w:rsidR="00BA54AF">
        <w:t>.</w:t>
      </w:r>
      <w:r>
        <w:t xml:space="preserve"> When new codes emerged during analyses, they were added to the list of codes. Finally, all cases were re-checked to look for evidence for all emergent codes</w:t>
      </w:r>
      <w:r w:rsidR="00BA54AF">
        <w:t xml:space="preserve"> in each case</w:t>
      </w:r>
      <w:r>
        <w:t xml:space="preserve">. </w:t>
      </w:r>
      <w:r w:rsidR="00BA54AF">
        <w:t>At this point</w:t>
      </w:r>
      <w:r w:rsidR="00D61C41">
        <w:t>,</w:t>
      </w:r>
      <w:r w:rsidR="00BA54AF">
        <w:t xml:space="preserve"> coordination mechanism-dependency pairs were identified and data was transferred to MS Excel to better visualise the pairs. </w:t>
      </w:r>
      <w:r>
        <w:t xml:space="preserve">In a final step, all dependency codes identified in the projects were </w:t>
      </w:r>
      <w:r w:rsidR="00BA54AF">
        <w:t xml:space="preserve">grouped </w:t>
      </w:r>
      <w:r>
        <w:t xml:space="preserve">based on </w:t>
      </w:r>
      <w:r w:rsidR="002100DC">
        <w:t xml:space="preserve">a </w:t>
      </w:r>
      <w:r w:rsidR="00BA54AF">
        <w:t>distinct common property.</w:t>
      </w:r>
      <w:r>
        <w:t xml:space="preserve"> </w:t>
      </w:r>
      <w:r w:rsidR="002100DC">
        <w:t xml:space="preserve">This is discussed in the section Dependencies in the Agile Projects. </w:t>
      </w:r>
      <w:r>
        <w:t xml:space="preserve">Thus, the </w:t>
      </w:r>
      <w:r w:rsidR="00BA54AF">
        <w:t xml:space="preserve">overall </w:t>
      </w:r>
      <w:r>
        <w:t xml:space="preserve">analysis involved three levels of abstraction: instances of dependency </w:t>
      </w:r>
      <w:r w:rsidR="00BA54AF">
        <w:t xml:space="preserve">were </w:t>
      </w:r>
      <w:r>
        <w:t xml:space="preserve">found in the data, </w:t>
      </w:r>
      <w:r w:rsidR="00BA54AF">
        <w:t xml:space="preserve">from this </w:t>
      </w:r>
      <w:r>
        <w:t xml:space="preserve">dependency </w:t>
      </w:r>
      <w:r w:rsidR="00BA54AF">
        <w:t>categories were developed</w:t>
      </w:r>
      <w:r>
        <w:t xml:space="preserve">, and </w:t>
      </w:r>
      <w:r w:rsidR="00BA54AF">
        <w:t xml:space="preserve">then these categories were grouped into </w:t>
      </w:r>
      <w:r>
        <w:t>high</w:t>
      </w:r>
      <w:r w:rsidR="00BA54AF">
        <w:t>er</w:t>
      </w:r>
      <w:r>
        <w:t>-level categories</w:t>
      </w:r>
      <w:r w:rsidR="00BA54AF">
        <w:t xml:space="preserve"> based on a common property. </w:t>
      </w:r>
    </w:p>
    <w:p w:rsidR="000902C9" w:rsidRDefault="00115D7D" w:rsidP="00FA620E">
      <w:r>
        <w:t xml:space="preserve">The </w:t>
      </w:r>
      <w:r w:rsidR="009F3169">
        <w:t>cases provided evidence for a variety of dependencies</w:t>
      </w:r>
      <w:r w:rsidR="000902C9">
        <w:t xml:space="preserve"> which were then used to develop a taxonomy of dependencies</w:t>
      </w:r>
      <w:r w:rsidR="009F3169">
        <w:t xml:space="preserve">. Selected evidence from each case is provided in </w:t>
      </w:r>
      <w:r w:rsidR="00F84604">
        <w:t>Table</w:t>
      </w:r>
      <w:r w:rsidR="009F3169">
        <w:t xml:space="preserve"> 2</w:t>
      </w:r>
      <w:r w:rsidR="00060D4C">
        <w:t xml:space="preserve">, which </w:t>
      </w:r>
      <w:r w:rsidR="00DC7E75">
        <w:t>shows one</w:t>
      </w:r>
      <w:r w:rsidR="0057258A">
        <w:t xml:space="preserve"> example from each case for each dependenc</w:t>
      </w:r>
      <w:r w:rsidR="00DC7E75">
        <w:t xml:space="preserve">y. </w:t>
      </w:r>
      <w:r w:rsidR="00FA620E">
        <w:t>No evidence was found for the historical dependency in Land or the business process depe</w:t>
      </w:r>
      <w:r w:rsidR="00543670">
        <w:t>ndency in Storm or Silver. T</w:t>
      </w:r>
      <w:r w:rsidR="00FA620E">
        <w:t xml:space="preserve">able </w:t>
      </w:r>
      <w:r w:rsidR="00543670">
        <w:t xml:space="preserve">2 </w:t>
      </w:r>
      <w:r w:rsidR="00FA620E">
        <w:t xml:space="preserve">shows dependences </w:t>
      </w:r>
      <w:r w:rsidR="00543670">
        <w:t>(</w:t>
      </w:r>
      <w:r w:rsidR="00FA620E">
        <w:t>underlined</w:t>
      </w:r>
      <w:r w:rsidR="00543670">
        <w:t>)</w:t>
      </w:r>
      <w:r w:rsidR="00FA620E">
        <w:t xml:space="preserve">, and how </w:t>
      </w:r>
      <w:r w:rsidR="009F3169">
        <w:t>photographs</w:t>
      </w:r>
      <w:r w:rsidR="00060D4C">
        <w:t xml:space="preserve">, observations, </w:t>
      </w:r>
      <w:r w:rsidR="00D61C41">
        <w:t>and</w:t>
      </w:r>
      <w:r w:rsidR="009F3169">
        <w:t xml:space="preserve"> </w:t>
      </w:r>
      <w:r w:rsidR="00060D4C">
        <w:t>project</w:t>
      </w:r>
      <w:r w:rsidR="009F3169">
        <w:t xml:space="preserve"> documents </w:t>
      </w:r>
      <w:r w:rsidR="00FA620E">
        <w:t>support the identified dependency. All nam</w:t>
      </w:r>
      <w:r w:rsidR="000902C9">
        <w:t xml:space="preserve">es in the table are anonymised. </w:t>
      </w:r>
    </w:p>
    <w:p w:rsidR="000902C9" w:rsidRDefault="000902C9" w:rsidP="000902C9">
      <w:pPr>
        <w:pStyle w:val="Heading20"/>
      </w:pPr>
      <w:bookmarkStart w:id="6" w:name="_Toc359771536"/>
      <w:r>
        <w:t>The Taxonomy</w:t>
      </w:r>
      <w:bookmarkEnd w:id="6"/>
      <w:r>
        <w:t xml:space="preserve"> of Dependencies</w:t>
      </w:r>
    </w:p>
    <w:p w:rsidR="000902C9" w:rsidRDefault="000902C9" w:rsidP="000902C9">
      <w:r>
        <w:t xml:space="preserve">Developing the taxonomy involved first identifying dependencies and their associated coordination mechanisms. </w:t>
      </w:r>
      <w:r w:rsidRPr="003F654B">
        <w:t>To visualise dependenc</w:t>
      </w:r>
      <w:r>
        <w:t>ies and coordination mechanisms</w:t>
      </w:r>
      <w:r w:rsidRPr="003F654B">
        <w:t xml:space="preserve"> the findings in each case were arranged in </w:t>
      </w:r>
      <w:r w:rsidR="008B1127">
        <w:t>a</w:t>
      </w:r>
      <w:r w:rsidRPr="003F654B">
        <w:t xml:space="preserve"> data displ</w:t>
      </w:r>
      <w:r>
        <w:t>ay table, as Miles and Huberman</w:t>
      </w:r>
      <w:r w:rsidRPr="003F654B">
        <w:t xml:space="preserve"> </w:t>
      </w:r>
      <w:r>
        <w:fldChar w:fldCharType="begin"/>
      </w:r>
      <w:r>
        <w:instrText xml:space="preserve"> ADDIN EN.CITE &lt;EndNote&gt;&lt;Cite ExcludeAuth="1"&gt;&lt;Author&gt;Miles&lt;/Author&gt;&lt;Year&gt;1994&lt;/Year&gt;&lt;RecNum&gt;376&lt;/RecNum&gt;&lt;DisplayText&gt;(1994)&lt;/DisplayText&gt;&lt;record&gt;&lt;rec-number&gt;376&lt;/rec-number&gt;&lt;foreign-keys&gt;&lt;key app="EN" db-id="rdpzfd0f2edpduewrz755azk22app2x5aews" timestamp="0"&gt;376&lt;/key&gt;&lt;/foreign-keys&gt;&lt;ref-type name="Book"&gt;6&lt;/ref-type&gt;&lt;contributors&gt;&lt;authors&gt;&lt;author&gt;Miles, M. B&lt;/author&gt;&lt;author&gt;Huberman, A. M&lt;/author&gt;&lt;/authors&gt;&lt;/contributors&gt;&lt;titles&gt;&lt;title&gt;Qualitative Data Analysis&lt;/title&gt;&lt;/titles&gt;&lt;edition&gt;2&lt;/edition&gt;&lt;keywords&gt;&lt;keyword&gt;Research&lt;/keyword&gt;&lt;/keywords&gt;&lt;dates&gt;&lt;year&gt;1994&lt;/year&gt;&lt;/dates&gt;&lt;pub-location&gt;Thousand Oaks&lt;/pub-location&gt;&lt;publisher&gt;Sage&lt;/publisher&gt;&lt;urls&gt;&lt;/urls&gt;&lt;/record&gt;&lt;/Cite&gt;&lt;/EndNote&gt;</w:instrText>
      </w:r>
      <w:r>
        <w:fldChar w:fldCharType="separate"/>
      </w:r>
      <w:r>
        <w:rPr>
          <w:noProof/>
        </w:rPr>
        <w:t>(1994)</w:t>
      </w:r>
      <w:r>
        <w:fldChar w:fldCharType="end"/>
      </w:r>
      <w:r>
        <w:t xml:space="preserve"> </w:t>
      </w:r>
      <w:r w:rsidRPr="003F654B">
        <w:t>recommend for the analysis of qualitative data. Figure 1 provide</w:t>
      </w:r>
      <w:r w:rsidR="008B1127">
        <w:t>s an example of the</w:t>
      </w:r>
      <w:r>
        <w:t xml:space="preserve"> data display </w:t>
      </w:r>
      <w:r w:rsidR="008B1127">
        <w:t xml:space="preserve">table </w:t>
      </w:r>
      <w:r>
        <w:t xml:space="preserve">for Storm, and includes three </w:t>
      </w:r>
      <w:r w:rsidRPr="003F654B">
        <w:t xml:space="preserve">quotes from the </w:t>
      </w:r>
      <w:r>
        <w:t xml:space="preserve">interviews </w:t>
      </w:r>
      <w:r w:rsidRPr="003F654B">
        <w:t>t</w:t>
      </w:r>
      <w:r>
        <w:t xml:space="preserve">o illustrate typical evidence for a dependency-coordination mechanism pair. </w:t>
      </w:r>
      <w:r w:rsidRPr="003F654B">
        <w:t>Coloured cell</w:t>
      </w:r>
      <w:r>
        <w:t>s in the figure</w:t>
      </w:r>
      <w:r w:rsidRPr="003F654B">
        <w:t xml:space="preserve"> represent one or more quotes or other evidence (e.g. a photograph or note taken during an observation) identified as a coordination mechanism-dependency pair</w:t>
      </w:r>
      <w:r>
        <w:t>.</w:t>
      </w:r>
      <w:r w:rsidRPr="003F654B">
        <w:t xml:space="preserve"> </w:t>
      </w:r>
    </w:p>
    <w:p w:rsidR="000902C9" w:rsidRDefault="000902C9" w:rsidP="000902C9">
      <w:r>
        <w:t xml:space="preserve">Although coordination is </w:t>
      </w:r>
      <w:r w:rsidR="00543670">
        <w:t>not the focus of this article, F</w:t>
      </w:r>
      <w:r>
        <w:t xml:space="preserve">igure 1 shows both dependencies and coordination mechanisms to illustrate how dependencies are addressed by coordination mechanisms. Coordination mechanisms include agile practices and other practices used in the projects to address a dependency. These mechanisms are arranged into categories. For example, Figure 1 shows, among others, coordination mechanisms for achieving synchronisation. A synchronisation activity is defined by </w:t>
      </w:r>
      <w:r>
        <w:fldChar w:fldCharType="begin"/>
      </w:r>
      <w:r w:rsidR="00DD58AF">
        <w:instrText xml:space="preserve"> ADDIN EN.CITE &lt;EndNote&gt;&lt;Cite AuthorYear="1"&gt;&lt;Author&gt;Strode&lt;/Author&gt;&lt;Year&gt;2012&lt;/Year&gt;&lt;RecNum&gt;1057&lt;/RecNum&gt;&lt;DisplayText&gt;Strode et al. (2012)&lt;/DisplayText&gt;&lt;record&gt;&lt;rec-number&gt;1057&lt;/rec-number&gt;&lt;foreign-keys&gt;&lt;key app="EN" db-id="rdpzfd0f2edpduewrz755azk22app2x5aews" timestamp="1333083641"&gt;1057&lt;/key&gt;&lt;/foreign-keys&gt;&lt;ref-type name="Journal Article"&gt;17&lt;/ref-type&gt;&lt;contributors&gt;&lt;authors&gt;&lt;author&gt;Strode, D.E&lt;/author&gt;&lt;author&gt;Huff, S.L&lt;/author&gt;&lt;author&gt;Hope, Beverley&lt;/author&gt;&lt;author&gt;Link, Sebastian&lt;/author&gt;&lt;/authors&gt;&lt;/contributors&gt;&lt;titles&gt;&lt;title&gt;Coordination in co-located agile software development projects&lt;/title&gt;&lt;secondary-title&gt;The Journal of Systems and Software&lt;/secondary-title&gt;&lt;/titles&gt;&lt;periodical&gt;&lt;full-title&gt;The Journal of Systems and Software&lt;/full-title&gt;&lt;/periodical&gt;&lt;pages&gt;1222-1238&lt;/pages&gt;&lt;volume&gt;85&lt;/volume&gt;&lt;number&gt;6&lt;/number&gt;&lt;dates&gt;&lt;year&gt;2012&lt;/year&gt;&lt;/dates&gt;&lt;urls&gt;&lt;/urls&gt;&lt;electronic-resource-num&gt;10.1016/j.jss.2012.02.017&lt;/electronic-resource-num&gt;&lt;/record&gt;&lt;/Cite&gt;&lt;/EndNote&gt;</w:instrText>
      </w:r>
      <w:r>
        <w:fldChar w:fldCharType="separate"/>
      </w:r>
      <w:r w:rsidR="00DD58AF">
        <w:rPr>
          <w:noProof/>
        </w:rPr>
        <w:t>Strode et al. (2012)</w:t>
      </w:r>
      <w:r>
        <w:fldChar w:fldCharType="end"/>
      </w:r>
      <w:r>
        <w:t xml:space="preserve"> as an activity involving all team members that brings them together at the same time and place for some pre-arranged purpose. Mechanisms for synchronising the project team include having a domain specialist work full-time with the team, self-assignment of a story (where a team member selects a task to work on from a publicly visible wallboard), and a breakdown session where the team sit together to divide a story into tasks. Because these mechanisms shared the common property of achieving synchronisation among the project team members they are named synchronisation activities. Such coordination mechanisms are not discussed further in this article.  </w:t>
      </w:r>
    </w:p>
    <w:p w:rsidR="000902C9" w:rsidRDefault="000902C9" w:rsidP="000902C9">
      <w:r>
        <w:t xml:space="preserve">The types of dependency identified in the data were named and defined. Evidence was found for </w:t>
      </w:r>
      <w:r w:rsidRPr="003F654B">
        <w:t xml:space="preserve">requirement, expertise, </w:t>
      </w:r>
      <w:r>
        <w:t xml:space="preserve">historical, </w:t>
      </w:r>
      <w:r w:rsidRPr="003F654B">
        <w:t xml:space="preserve">task allocation, activity, business process, entity, and technical dependencies. </w:t>
      </w:r>
      <w:r>
        <w:t>These dependency categories and their groupings were arranged as a taxonomy, which is shown in Figure 2. The following section</w:t>
      </w:r>
      <w:r w:rsidR="00121541">
        <w:t>s define and discuss</w:t>
      </w:r>
      <w:r>
        <w:t xml:space="preserve"> each of these types of dependency </w:t>
      </w:r>
      <w:r w:rsidR="00D51D33">
        <w:t>in turn</w:t>
      </w:r>
      <w:r w:rsidR="00121541">
        <w:t>,</w:t>
      </w:r>
      <w:r w:rsidR="00D51D33">
        <w:t xml:space="preserve"> </w:t>
      </w:r>
      <w:r w:rsidR="00121541">
        <w:t>followed by</w:t>
      </w:r>
      <w:r>
        <w:t xml:space="preserve"> the higher-level categories </w:t>
      </w:r>
      <w:r w:rsidR="00121541">
        <w:t>named</w:t>
      </w:r>
      <w:r>
        <w:t xml:space="preserve"> knowledge, process, and resource dependencies into which they were categorised.  </w:t>
      </w:r>
    </w:p>
    <w:p w:rsidR="00D51D33" w:rsidRPr="00912B2A" w:rsidRDefault="00D51D33" w:rsidP="00D51D33">
      <w:pPr>
        <w:pStyle w:val="Heading4"/>
      </w:pPr>
      <w:r w:rsidRPr="00912B2A">
        <w:t>Requirements dependency</w:t>
      </w:r>
    </w:p>
    <w:p w:rsidR="00D51D33" w:rsidRDefault="00D51D33" w:rsidP="00D51D33">
      <w:r>
        <w:t xml:space="preserve">Requirements are a critical input to software development projects as they define the basic functions and qualities the software under development should possess. In agile software development projects, requirements are acquired and elaborated in user </w:t>
      </w:r>
      <w:r w:rsidRPr="003F654B">
        <w:t xml:space="preserve">story creation </w:t>
      </w:r>
      <w:r>
        <w:t xml:space="preserve">and task breakdown sessions involving the team and suitable knowledgeable stakeholders (i.e., end-users, clients, customers, or their proxies). Requirements are then developed in a short iteration of a week to a month. This cycle is repeated as new requirements emerge as the project progresses </w:t>
      </w:r>
      <w:r>
        <w:fldChar w:fldCharType="begin">
          <w:fldData xml:space="preserve">PEVuZE5vdGU+PENpdGU+PEF1dGhvcj5DYW88L0F1dGhvcj48WWVhcj4yMDA4PC9ZZWFyPjxSZWNO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</w:fldData>
        </w:fldChar>
      </w:r>
      <w:r w:rsidR="00A01D13">
        <w:instrText xml:space="preserve"> ADDIN EN.CITE </w:instrText>
      </w:r>
      <w:r w:rsidR="00A01D13">
        <w:fldChar w:fldCharType="begin">
          <w:fldData xml:space="preserve">PEVuZE5vdGU+PENpdGU+PEF1dGhvcj5DYW88L0F1dGhvcj48WWVhcj4yMDA4PC9ZZWFyPjxSZWNO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</w:fldData>
        </w:fldChar>
      </w:r>
      <w:r w:rsidR="00A01D13">
        <w:instrText xml:space="preserve"> ADDIN EN.CITE.DATA </w:instrText>
      </w:r>
      <w:r w:rsidR="00A01D13">
        <w:fldChar w:fldCharType="end"/>
      </w:r>
      <w:r>
        <w:fldChar w:fldCharType="separate"/>
      </w:r>
      <w:r w:rsidR="00A01D13">
        <w:rPr>
          <w:noProof/>
        </w:rPr>
        <w:t>(Beck, 2000; Cao &amp; Ramesh, 2008; Schwaber &amp; Beedle, 2002; Sharp &amp; Robinson, 2010)</w:t>
      </w:r>
      <w:r>
        <w:fldChar w:fldCharType="end"/>
      </w:r>
      <w:r>
        <w:t xml:space="preserve">. </w:t>
      </w:r>
    </w:p>
    <w:p w:rsidR="00D51D33" w:rsidRDefault="00D51D33" w:rsidP="000902C9"/>
    <w:p w:rsidR="000902C9" w:rsidRDefault="000902C9" w:rsidP="00FA620E">
      <w:pPr>
        <w:sectPr w:rsidR="000902C9" w:rsidSect="00115D7D">
          <w:footerReference w:type="default" r:id="rId10"/>
          <w:pgSz w:w="11906" w:h="16838"/>
          <w:pgMar w:top="1440" w:right="1440" w:bottom="1440" w:left="1440" w:header="708" w:footer="708" w:gutter="0"/>
          <w:cols w:space="708"/>
          <w:docGrid w:linePitch="360"/>
        </w:sectPr>
      </w:pPr>
    </w:p>
    <w:p w:rsidR="003C6421" w:rsidRDefault="003C6421" w:rsidP="00D51D33">
      <w:pPr>
        <w:pStyle w:val="Caption"/>
      </w:pPr>
      <w:r>
        <w:lastRenderedPageBreak/>
        <w:t xml:space="preserve">Table </w:t>
      </w:r>
      <w:r w:rsidR="00B956B0">
        <w:fldChar w:fldCharType="begin"/>
      </w:r>
      <w:r w:rsidR="00B956B0">
        <w:instrText xml:space="preserve"> SEQ Table \* ARABIC </w:instrText>
      </w:r>
      <w:r w:rsidR="00B956B0">
        <w:fldChar w:fldCharType="separate"/>
      </w:r>
      <w:r w:rsidR="0022720E">
        <w:rPr>
          <w:noProof/>
        </w:rPr>
        <w:t>2</w:t>
      </w:r>
      <w:r w:rsidR="00B956B0">
        <w:rPr>
          <w:noProof/>
        </w:rPr>
        <w:fldChar w:fldCharType="end"/>
      </w:r>
      <w:r>
        <w:t xml:space="preserve"> Evidence for the dependencies identified in projects</w:t>
      </w:r>
    </w:p>
    <w:tbl>
      <w:tblPr>
        <w:tblW w:w="149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72"/>
        <w:gridCol w:w="6840"/>
        <w:gridCol w:w="5040"/>
        <w:gridCol w:w="1980"/>
      </w:tblGrid>
      <w:tr w:rsidR="0057258A" w:rsidRPr="00AE1C5C" w:rsidTr="00961E96">
        <w:trPr>
          <w:trHeight w:val="133"/>
          <w:tblHeader/>
          <w:jc w:val="center"/>
        </w:trPr>
        <w:tc>
          <w:tcPr>
            <w:tcW w:w="1072" w:type="dxa"/>
            <w:tcBorders>
              <w:top w:val="single" w:sz="4" w:space="0" w:color="auto"/>
              <w:left w:val="single" w:sz="4" w:space="0" w:color="auto"/>
              <w:bottom w:val="single" w:sz="4" w:space="0" w:color="auto"/>
              <w:right w:val="single" w:sz="4" w:space="0" w:color="auto"/>
            </w:tcBorders>
            <w:shd w:val="clear" w:color="auto" w:fill="auto"/>
            <w:hideMark/>
          </w:tcPr>
          <w:p w:rsidR="0057258A" w:rsidRPr="000F3A51" w:rsidRDefault="00AE1C5C" w:rsidP="00C576F9">
            <w:pPr>
              <w:pStyle w:val="ACISTable"/>
              <w:spacing w:before="0" w:after="0" w:line="240" w:lineRule="auto"/>
              <w:jc w:val="center"/>
              <w:rPr>
                <w:rFonts w:asciiTheme="minorHAnsi" w:hAnsiTheme="minorHAnsi"/>
                <w:b/>
                <w:sz w:val="16"/>
                <w:szCs w:val="18"/>
              </w:rPr>
            </w:pPr>
            <w:r w:rsidRPr="000F3A51">
              <w:rPr>
                <w:rFonts w:asciiTheme="minorHAnsi" w:hAnsiTheme="minorHAnsi"/>
                <w:b/>
                <w:sz w:val="16"/>
                <w:szCs w:val="18"/>
              </w:rPr>
              <w:t>Dependency</w:t>
            </w:r>
          </w:p>
        </w:tc>
        <w:tc>
          <w:tcPr>
            <w:tcW w:w="6840" w:type="dxa"/>
            <w:tcBorders>
              <w:top w:val="single" w:sz="4" w:space="0" w:color="auto"/>
              <w:left w:val="single" w:sz="4" w:space="0" w:color="auto"/>
              <w:bottom w:val="single" w:sz="4" w:space="0" w:color="auto"/>
              <w:right w:val="single" w:sz="4" w:space="0" w:color="auto"/>
            </w:tcBorders>
            <w:shd w:val="clear" w:color="auto" w:fill="auto"/>
            <w:hideMark/>
          </w:tcPr>
          <w:p w:rsidR="0057258A" w:rsidRPr="000F3A51" w:rsidRDefault="0057258A" w:rsidP="00C576F9">
            <w:pPr>
              <w:pStyle w:val="ACISTable"/>
              <w:tabs>
                <w:tab w:val="center" w:pos="2701"/>
              </w:tabs>
              <w:spacing w:before="0" w:after="0" w:line="240" w:lineRule="auto"/>
              <w:jc w:val="center"/>
              <w:rPr>
                <w:rFonts w:asciiTheme="minorHAnsi" w:hAnsiTheme="minorHAnsi"/>
                <w:b/>
                <w:sz w:val="16"/>
                <w:szCs w:val="18"/>
              </w:rPr>
            </w:pPr>
            <w:r w:rsidRPr="000F3A51">
              <w:rPr>
                <w:rFonts w:asciiTheme="minorHAnsi" w:hAnsiTheme="minorHAnsi"/>
                <w:b/>
                <w:sz w:val="16"/>
                <w:szCs w:val="18"/>
              </w:rPr>
              <w:t>Evidence</w:t>
            </w:r>
          </w:p>
        </w:tc>
        <w:tc>
          <w:tcPr>
            <w:tcW w:w="5040" w:type="dxa"/>
            <w:tcBorders>
              <w:top w:val="single" w:sz="4" w:space="0" w:color="auto"/>
              <w:left w:val="single" w:sz="4" w:space="0" w:color="auto"/>
              <w:bottom w:val="single" w:sz="4" w:space="0" w:color="auto"/>
              <w:right w:val="single" w:sz="4" w:space="0" w:color="auto"/>
            </w:tcBorders>
            <w:shd w:val="clear" w:color="auto" w:fill="auto"/>
            <w:hideMark/>
          </w:tcPr>
          <w:p w:rsidR="0057258A" w:rsidRPr="000F3A51" w:rsidRDefault="0057258A" w:rsidP="00C576F9">
            <w:pPr>
              <w:pStyle w:val="ACISTable"/>
              <w:spacing w:before="0" w:after="0" w:line="240" w:lineRule="auto"/>
              <w:jc w:val="center"/>
              <w:rPr>
                <w:rFonts w:asciiTheme="minorHAnsi" w:hAnsiTheme="minorHAnsi"/>
                <w:b/>
                <w:sz w:val="16"/>
                <w:szCs w:val="18"/>
              </w:rPr>
            </w:pPr>
            <w:r w:rsidRPr="000F3A51">
              <w:rPr>
                <w:rFonts w:asciiTheme="minorHAnsi" w:hAnsiTheme="minorHAnsi"/>
                <w:b/>
                <w:sz w:val="16"/>
                <w:szCs w:val="18"/>
              </w:rPr>
              <w:t>Explanation</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57258A" w:rsidRPr="000F3A51" w:rsidRDefault="00DF7DF4" w:rsidP="00C576F9">
            <w:pPr>
              <w:pStyle w:val="ACISTable"/>
              <w:spacing w:before="0" w:after="0" w:line="240" w:lineRule="auto"/>
              <w:jc w:val="center"/>
              <w:rPr>
                <w:rFonts w:asciiTheme="minorHAnsi" w:hAnsiTheme="minorHAnsi"/>
                <w:b/>
                <w:sz w:val="16"/>
                <w:szCs w:val="18"/>
              </w:rPr>
            </w:pPr>
            <w:r w:rsidRPr="000F3A51">
              <w:rPr>
                <w:rFonts w:asciiTheme="minorHAnsi" w:hAnsiTheme="minorHAnsi"/>
                <w:b/>
                <w:sz w:val="16"/>
                <w:szCs w:val="18"/>
              </w:rPr>
              <w:t>Additional</w:t>
            </w:r>
            <w:r w:rsidR="0057258A" w:rsidRPr="000F3A51">
              <w:rPr>
                <w:rFonts w:asciiTheme="minorHAnsi" w:hAnsiTheme="minorHAnsi"/>
                <w:b/>
                <w:sz w:val="16"/>
                <w:szCs w:val="18"/>
              </w:rPr>
              <w:t xml:space="preserve"> evidence</w:t>
            </w:r>
          </w:p>
        </w:tc>
      </w:tr>
      <w:tr w:rsidR="00AE1C5C" w:rsidRPr="000D3596" w:rsidTr="00961E96">
        <w:trPr>
          <w:trHeight w:val="150"/>
          <w:jc w:val="center"/>
        </w:trPr>
        <w:tc>
          <w:tcPr>
            <w:tcW w:w="14932" w:type="dxa"/>
            <w:gridSpan w:val="4"/>
            <w:tcBorders>
              <w:top w:val="single" w:sz="4" w:space="0" w:color="auto"/>
              <w:left w:val="single" w:sz="4" w:space="0" w:color="auto"/>
              <w:bottom w:val="single" w:sz="4" w:space="0" w:color="auto"/>
              <w:right w:val="single" w:sz="4" w:space="0" w:color="auto"/>
            </w:tcBorders>
            <w:shd w:val="clear" w:color="auto" w:fill="auto"/>
          </w:tcPr>
          <w:p w:rsidR="00AE1C5C" w:rsidRPr="000F3A51" w:rsidRDefault="00AE1C5C" w:rsidP="00C576F9">
            <w:pPr>
              <w:pStyle w:val="ACISTable"/>
              <w:spacing w:before="0" w:after="0" w:line="240" w:lineRule="auto"/>
              <w:rPr>
                <w:rFonts w:asciiTheme="minorHAnsi" w:hAnsiTheme="minorHAnsi"/>
                <w:sz w:val="16"/>
                <w:szCs w:val="18"/>
              </w:rPr>
            </w:pPr>
            <w:r w:rsidRPr="000F3A51">
              <w:rPr>
                <w:rFonts w:asciiTheme="minorHAnsi" w:hAnsiTheme="minorHAnsi"/>
                <w:b/>
                <w:sz w:val="16"/>
                <w:szCs w:val="18"/>
              </w:rPr>
              <w:t>Knowledge dependency</w:t>
            </w:r>
          </w:p>
        </w:tc>
      </w:tr>
      <w:tr w:rsidR="00AE1C5C" w:rsidRPr="000D3596" w:rsidTr="00961E96">
        <w:trPr>
          <w:jc w:val="center"/>
        </w:trPr>
        <w:tc>
          <w:tcPr>
            <w:tcW w:w="1072" w:type="dxa"/>
            <w:vMerge w:val="restart"/>
            <w:tcBorders>
              <w:top w:val="single" w:sz="4" w:space="0" w:color="auto"/>
              <w:left w:val="single" w:sz="4" w:space="0" w:color="auto"/>
              <w:right w:val="single" w:sz="4" w:space="0" w:color="auto"/>
            </w:tcBorders>
            <w:hideMark/>
          </w:tcPr>
          <w:p w:rsidR="00AE1C5C" w:rsidRPr="000D3596" w:rsidRDefault="00AE1C5C" w:rsidP="00C576F9">
            <w:pPr>
              <w:pStyle w:val="ACISTable"/>
              <w:spacing w:before="0" w:after="0" w:line="240" w:lineRule="auto"/>
              <w:rPr>
                <w:rFonts w:asciiTheme="minorHAnsi" w:hAnsiTheme="minorHAnsi"/>
                <w:sz w:val="16"/>
                <w:szCs w:val="18"/>
              </w:rPr>
            </w:pPr>
            <w:r w:rsidRPr="000D3596">
              <w:rPr>
                <w:rFonts w:asciiTheme="minorHAnsi" w:hAnsiTheme="minorHAnsi"/>
                <w:sz w:val="16"/>
                <w:szCs w:val="18"/>
              </w:rPr>
              <w:t>Requirement</w:t>
            </w:r>
          </w:p>
        </w:tc>
        <w:tc>
          <w:tcPr>
            <w:tcW w:w="6840" w:type="dxa"/>
            <w:tcBorders>
              <w:top w:val="single" w:sz="4" w:space="0" w:color="auto"/>
              <w:left w:val="single" w:sz="4" w:space="0" w:color="auto"/>
              <w:bottom w:val="single" w:sz="4" w:space="0" w:color="auto"/>
              <w:right w:val="single" w:sz="4" w:space="0" w:color="auto"/>
            </w:tcBorders>
            <w:hideMark/>
          </w:tcPr>
          <w:p w:rsidR="00AE1C5C" w:rsidRPr="000D3596" w:rsidRDefault="00AE1C5C" w:rsidP="00C576F9">
            <w:pPr>
              <w:pStyle w:val="ThesisTable"/>
              <w:spacing w:after="0" w:line="240" w:lineRule="auto"/>
              <w:rPr>
                <w:rFonts w:asciiTheme="minorHAnsi" w:hAnsiTheme="minorHAnsi"/>
                <w:sz w:val="16"/>
                <w:szCs w:val="18"/>
              </w:rPr>
            </w:pPr>
            <w:r w:rsidRPr="000D3596">
              <w:rPr>
                <w:rFonts w:asciiTheme="minorHAnsi" w:hAnsiTheme="minorHAnsi"/>
                <w:i/>
                <w:sz w:val="16"/>
                <w:szCs w:val="18"/>
              </w:rPr>
              <w:t xml:space="preserve">“So, in our sprint planning meetings we would figure out what was needed for the next sprint and do some kind of design work on what the screen might look like, exactly what validation was required, those kinds of things.” </w:t>
            </w:r>
            <w:r w:rsidRPr="000D3596">
              <w:rPr>
                <w:rFonts w:asciiTheme="minorHAnsi" w:hAnsiTheme="minorHAnsi"/>
                <w:sz w:val="16"/>
                <w:szCs w:val="18"/>
              </w:rPr>
              <w:t xml:space="preserve">[Land, </w:t>
            </w:r>
            <w:r w:rsidR="0059392C">
              <w:rPr>
                <w:rFonts w:asciiTheme="minorHAnsi" w:hAnsiTheme="minorHAnsi"/>
                <w:sz w:val="16"/>
                <w:szCs w:val="18"/>
              </w:rPr>
              <w:t>Senior developer</w:t>
            </w:r>
            <w:r w:rsidRPr="000D3596">
              <w:rPr>
                <w:rFonts w:asciiTheme="minorHAnsi" w:hAnsiTheme="minorHAnsi"/>
                <w:sz w:val="16"/>
                <w:szCs w:val="18"/>
              </w:rPr>
              <w:t xml:space="preserve">] </w:t>
            </w:r>
          </w:p>
        </w:tc>
        <w:tc>
          <w:tcPr>
            <w:tcW w:w="5040" w:type="dxa"/>
            <w:tcBorders>
              <w:top w:val="single" w:sz="4" w:space="0" w:color="auto"/>
              <w:left w:val="single" w:sz="4" w:space="0" w:color="auto"/>
              <w:bottom w:val="single" w:sz="4" w:space="0" w:color="auto"/>
              <w:right w:val="single" w:sz="4" w:space="0" w:color="auto"/>
            </w:tcBorders>
            <w:hideMark/>
          </w:tcPr>
          <w:p w:rsidR="00AE1C5C" w:rsidRPr="000D3596" w:rsidRDefault="00AE1C5C" w:rsidP="00C576F9">
            <w:pPr>
              <w:pStyle w:val="ThesisTable"/>
              <w:spacing w:after="0" w:line="240" w:lineRule="auto"/>
              <w:rPr>
                <w:rFonts w:asciiTheme="minorHAnsi" w:hAnsiTheme="minorHAnsi"/>
                <w:sz w:val="16"/>
                <w:szCs w:val="18"/>
              </w:rPr>
            </w:pPr>
            <w:r w:rsidRPr="000D3596">
              <w:rPr>
                <w:rFonts w:asciiTheme="minorHAnsi" w:hAnsiTheme="minorHAnsi"/>
                <w:sz w:val="16"/>
                <w:szCs w:val="18"/>
              </w:rPr>
              <w:t xml:space="preserve">The team sat together in the iteration planning meeting planning tasks to complete in the coming iteration and working together to formalise requirement details. Without this session, team members would not know the </w:t>
            </w:r>
            <w:r w:rsidRPr="000D3596">
              <w:rPr>
                <w:rFonts w:asciiTheme="minorHAnsi" w:hAnsiTheme="minorHAnsi"/>
                <w:sz w:val="16"/>
                <w:szCs w:val="18"/>
                <w:u w:val="single"/>
              </w:rPr>
              <w:t>requirement</w:t>
            </w:r>
            <w:r w:rsidRPr="000D3596">
              <w:rPr>
                <w:rFonts w:asciiTheme="minorHAnsi" w:hAnsiTheme="minorHAnsi"/>
                <w:sz w:val="16"/>
                <w:szCs w:val="18"/>
              </w:rPr>
              <w:t xml:space="preserve"> details (dependency)</w:t>
            </w:r>
          </w:p>
        </w:tc>
        <w:tc>
          <w:tcPr>
            <w:tcW w:w="1980" w:type="dxa"/>
            <w:tcBorders>
              <w:top w:val="single" w:sz="4" w:space="0" w:color="auto"/>
              <w:left w:val="single" w:sz="4" w:space="0" w:color="auto"/>
              <w:bottom w:val="single" w:sz="4" w:space="0" w:color="auto"/>
              <w:right w:val="single" w:sz="4" w:space="0" w:color="auto"/>
            </w:tcBorders>
          </w:tcPr>
          <w:p w:rsidR="00AE1C5C" w:rsidRPr="000D3596" w:rsidRDefault="00BC269B" w:rsidP="00543670">
            <w:pPr>
              <w:pStyle w:val="ThesisTable"/>
              <w:spacing w:after="0" w:line="240" w:lineRule="auto"/>
              <w:rPr>
                <w:rFonts w:asciiTheme="minorHAnsi" w:hAnsiTheme="minorHAnsi"/>
                <w:sz w:val="16"/>
                <w:szCs w:val="18"/>
              </w:rPr>
            </w:pPr>
            <w:r>
              <w:rPr>
                <w:rFonts w:asciiTheme="minorHAnsi" w:hAnsiTheme="minorHAnsi"/>
                <w:sz w:val="16"/>
                <w:szCs w:val="18"/>
              </w:rPr>
              <w:t xml:space="preserve">Project document </w:t>
            </w:r>
            <w:r w:rsidR="00543670">
              <w:rPr>
                <w:rFonts w:asciiTheme="minorHAnsi" w:hAnsiTheme="minorHAnsi"/>
                <w:sz w:val="16"/>
                <w:szCs w:val="18"/>
              </w:rPr>
              <w:t>showing a</w:t>
            </w:r>
            <w:r>
              <w:rPr>
                <w:rFonts w:asciiTheme="minorHAnsi" w:hAnsiTheme="minorHAnsi"/>
                <w:sz w:val="16"/>
                <w:szCs w:val="18"/>
              </w:rPr>
              <w:t xml:space="preserve"> t</w:t>
            </w:r>
            <w:r w:rsidR="00D544FF">
              <w:rPr>
                <w:rFonts w:asciiTheme="minorHAnsi" w:hAnsiTheme="minorHAnsi"/>
                <w:sz w:val="16"/>
                <w:szCs w:val="18"/>
              </w:rPr>
              <w:t xml:space="preserve">able of user stories (requirement details) to be addressed </w:t>
            </w:r>
          </w:p>
        </w:tc>
      </w:tr>
      <w:tr w:rsidR="009B6262" w:rsidRPr="000D3596" w:rsidTr="00961E96">
        <w:trPr>
          <w:jc w:val="center"/>
        </w:trPr>
        <w:tc>
          <w:tcPr>
            <w:tcW w:w="1072" w:type="dxa"/>
            <w:vMerge/>
            <w:tcBorders>
              <w:left w:val="single" w:sz="4" w:space="0" w:color="auto"/>
              <w:right w:val="single" w:sz="4" w:space="0" w:color="auto"/>
            </w:tcBorders>
          </w:tcPr>
          <w:p w:rsidR="009B6262" w:rsidRPr="000D3596" w:rsidRDefault="009B6262" w:rsidP="00C576F9">
            <w:pPr>
              <w:pStyle w:val="ACISTable"/>
              <w:spacing w:before="0" w:after="0" w:line="240" w:lineRule="auto"/>
              <w:rPr>
                <w:rFonts w:asciiTheme="minorHAnsi" w:hAnsiTheme="minorHAnsi"/>
                <w:sz w:val="16"/>
                <w:szCs w:val="18"/>
              </w:rPr>
            </w:pPr>
          </w:p>
        </w:tc>
        <w:tc>
          <w:tcPr>
            <w:tcW w:w="6840" w:type="dxa"/>
            <w:tcBorders>
              <w:top w:val="single" w:sz="4" w:space="0" w:color="auto"/>
              <w:left w:val="single" w:sz="4" w:space="0" w:color="auto"/>
              <w:bottom w:val="single" w:sz="4" w:space="0" w:color="auto"/>
              <w:right w:val="single" w:sz="4" w:space="0" w:color="auto"/>
            </w:tcBorders>
          </w:tcPr>
          <w:p w:rsidR="009B6262" w:rsidRPr="009B6262" w:rsidRDefault="009B6262" w:rsidP="00C576F9">
            <w:pPr>
              <w:pStyle w:val="ThesisTable"/>
              <w:spacing w:after="0" w:line="240" w:lineRule="auto"/>
              <w:rPr>
                <w:rFonts w:asciiTheme="minorHAnsi" w:hAnsiTheme="minorHAnsi"/>
                <w:i/>
                <w:sz w:val="16"/>
                <w:szCs w:val="16"/>
              </w:rPr>
            </w:pPr>
            <w:r w:rsidRPr="009B6262">
              <w:rPr>
                <w:i/>
                <w:sz w:val="16"/>
                <w:szCs w:val="16"/>
              </w:rPr>
              <w:t xml:space="preserve">"We have a person on our team, who is one of the gurus, and he sits with us, and we annoy him constantly to get stuff like that. </w:t>
            </w:r>
            <w:r w:rsidRPr="0059392C">
              <w:rPr>
                <w:sz w:val="16"/>
                <w:szCs w:val="16"/>
              </w:rPr>
              <w:t>[</w:t>
            </w:r>
            <w:r w:rsidR="00125035" w:rsidRPr="0059392C">
              <w:rPr>
                <w:sz w:val="16"/>
                <w:szCs w:val="16"/>
              </w:rPr>
              <w:t xml:space="preserve">Storm, </w:t>
            </w:r>
            <w:r w:rsidR="0059392C" w:rsidRPr="0059392C">
              <w:rPr>
                <w:sz w:val="16"/>
                <w:szCs w:val="16"/>
              </w:rPr>
              <w:t>Developer</w:t>
            </w:r>
            <w:r w:rsidRPr="0059392C">
              <w:rPr>
                <w:sz w:val="16"/>
                <w:szCs w:val="16"/>
              </w:rPr>
              <w:t>]</w:t>
            </w:r>
          </w:p>
        </w:tc>
        <w:tc>
          <w:tcPr>
            <w:tcW w:w="5040" w:type="dxa"/>
            <w:tcBorders>
              <w:top w:val="single" w:sz="4" w:space="0" w:color="auto"/>
              <w:left w:val="single" w:sz="4" w:space="0" w:color="auto"/>
              <w:bottom w:val="single" w:sz="4" w:space="0" w:color="auto"/>
              <w:right w:val="single" w:sz="4" w:space="0" w:color="auto"/>
            </w:tcBorders>
          </w:tcPr>
          <w:p w:rsidR="009B6262" w:rsidRPr="009B6262" w:rsidRDefault="009B6262" w:rsidP="00C576F9">
            <w:pPr>
              <w:pStyle w:val="ThesisTable"/>
              <w:spacing w:after="0" w:line="240" w:lineRule="auto"/>
              <w:rPr>
                <w:sz w:val="16"/>
                <w:szCs w:val="16"/>
              </w:rPr>
            </w:pPr>
            <w:r w:rsidRPr="009B6262">
              <w:rPr>
                <w:sz w:val="16"/>
                <w:szCs w:val="16"/>
              </w:rPr>
              <w:t xml:space="preserve">There is a domain </w:t>
            </w:r>
            <w:r w:rsidRPr="00DF7DF4">
              <w:rPr>
                <w:sz w:val="16"/>
                <w:szCs w:val="16"/>
              </w:rPr>
              <w:t>specialist located with the team</w:t>
            </w:r>
            <w:r w:rsidRPr="009B6262">
              <w:rPr>
                <w:sz w:val="16"/>
                <w:szCs w:val="16"/>
              </w:rPr>
              <w:t xml:space="preserve"> in the same room</w:t>
            </w:r>
            <w:r w:rsidR="00DF7DF4">
              <w:rPr>
                <w:sz w:val="16"/>
                <w:szCs w:val="16"/>
              </w:rPr>
              <w:t xml:space="preserve"> </w:t>
            </w:r>
            <w:r w:rsidRPr="009B6262">
              <w:rPr>
                <w:sz w:val="16"/>
                <w:szCs w:val="16"/>
              </w:rPr>
              <w:t xml:space="preserve">who can be readily </w:t>
            </w:r>
            <w:r w:rsidRPr="009B6262">
              <w:rPr>
                <w:sz w:val="16"/>
                <w:szCs w:val="16"/>
                <w:u w:val="single"/>
              </w:rPr>
              <w:t>consulted on requirements</w:t>
            </w:r>
            <w:r w:rsidRPr="009B6262">
              <w:rPr>
                <w:sz w:val="16"/>
                <w:szCs w:val="16"/>
              </w:rPr>
              <w:t xml:space="preserve"> (dependency)</w:t>
            </w:r>
          </w:p>
        </w:tc>
        <w:tc>
          <w:tcPr>
            <w:tcW w:w="1980" w:type="dxa"/>
            <w:tcBorders>
              <w:top w:val="single" w:sz="4" w:space="0" w:color="auto"/>
              <w:left w:val="single" w:sz="4" w:space="0" w:color="auto"/>
              <w:bottom w:val="single" w:sz="4" w:space="0" w:color="auto"/>
              <w:right w:val="single" w:sz="4" w:space="0" w:color="auto"/>
            </w:tcBorders>
          </w:tcPr>
          <w:p w:rsidR="009B6262" w:rsidRPr="000D3596" w:rsidRDefault="00BC269B" w:rsidP="005B571D">
            <w:pPr>
              <w:pStyle w:val="ThesisTable"/>
              <w:spacing w:after="0" w:line="240" w:lineRule="auto"/>
              <w:rPr>
                <w:rFonts w:asciiTheme="minorHAnsi" w:hAnsiTheme="minorHAnsi"/>
                <w:sz w:val="16"/>
                <w:szCs w:val="18"/>
              </w:rPr>
            </w:pPr>
            <w:r>
              <w:rPr>
                <w:rFonts w:asciiTheme="minorHAnsi" w:hAnsiTheme="minorHAnsi"/>
                <w:sz w:val="16"/>
                <w:szCs w:val="18"/>
              </w:rPr>
              <w:t xml:space="preserve">Observation </w:t>
            </w:r>
            <w:r w:rsidR="005B571D">
              <w:rPr>
                <w:rFonts w:asciiTheme="minorHAnsi" w:hAnsiTheme="minorHAnsi"/>
                <w:sz w:val="16"/>
                <w:szCs w:val="18"/>
              </w:rPr>
              <w:t>of</w:t>
            </w:r>
            <w:r w:rsidR="00D544FF">
              <w:rPr>
                <w:rFonts w:asciiTheme="minorHAnsi" w:hAnsiTheme="minorHAnsi"/>
                <w:sz w:val="16"/>
                <w:szCs w:val="18"/>
              </w:rPr>
              <w:t xml:space="preserve"> ad hoc design </w:t>
            </w:r>
            <w:r w:rsidR="005B571D">
              <w:rPr>
                <w:rFonts w:asciiTheme="minorHAnsi" w:hAnsiTheme="minorHAnsi"/>
                <w:sz w:val="16"/>
                <w:szCs w:val="18"/>
              </w:rPr>
              <w:t>discussion involving</w:t>
            </w:r>
            <w:r w:rsidR="00D544FF">
              <w:rPr>
                <w:rFonts w:asciiTheme="minorHAnsi" w:hAnsiTheme="minorHAnsi"/>
                <w:sz w:val="16"/>
                <w:szCs w:val="18"/>
              </w:rPr>
              <w:t xml:space="preserve"> domain specialist</w:t>
            </w:r>
          </w:p>
        </w:tc>
      </w:tr>
      <w:tr w:rsidR="009B6262" w:rsidRPr="000D3596" w:rsidTr="00961E96">
        <w:trPr>
          <w:jc w:val="center"/>
        </w:trPr>
        <w:tc>
          <w:tcPr>
            <w:tcW w:w="1072" w:type="dxa"/>
            <w:vMerge/>
            <w:tcBorders>
              <w:left w:val="single" w:sz="4" w:space="0" w:color="auto"/>
              <w:bottom w:val="single" w:sz="4" w:space="0" w:color="auto"/>
              <w:right w:val="single" w:sz="4" w:space="0" w:color="auto"/>
            </w:tcBorders>
          </w:tcPr>
          <w:p w:rsidR="009B6262" w:rsidRPr="000D3596" w:rsidRDefault="009B6262" w:rsidP="00C576F9">
            <w:pPr>
              <w:pStyle w:val="ACISTable"/>
              <w:spacing w:before="0" w:after="0" w:line="240" w:lineRule="auto"/>
              <w:rPr>
                <w:rFonts w:asciiTheme="minorHAnsi" w:hAnsiTheme="minorHAnsi"/>
                <w:sz w:val="16"/>
                <w:szCs w:val="18"/>
              </w:rPr>
            </w:pPr>
          </w:p>
        </w:tc>
        <w:tc>
          <w:tcPr>
            <w:tcW w:w="6840" w:type="dxa"/>
            <w:tcBorders>
              <w:top w:val="single" w:sz="4" w:space="0" w:color="auto"/>
              <w:left w:val="single" w:sz="4" w:space="0" w:color="auto"/>
              <w:bottom w:val="single" w:sz="4" w:space="0" w:color="auto"/>
              <w:right w:val="single" w:sz="4" w:space="0" w:color="auto"/>
            </w:tcBorders>
          </w:tcPr>
          <w:p w:rsidR="009B6262" w:rsidRPr="009B6262" w:rsidRDefault="009B6262" w:rsidP="00C576F9">
            <w:pPr>
              <w:pStyle w:val="ThesisTable"/>
              <w:spacing w:after="0" w:line="240" w:lineRule="auto"/>
              <w:rPr>
                <w:rFonts w:asciiTheme="minorHAnsi" w:hAnsiTheme="minorHAnsi"/>
                <w:i/>
                <w:sz w:val="16"/>
                <w:szCs w:val="16"/>
              </w:rPr>
            </w:pPr>
            <w:r w:rsidRPr="009B6262">
              <w:rPr>
                <w:i/>
                <w:sz w:val="16"/>
                <w:szCs w:val="16"/>
              </w:rPr>
              <w:t>"We knew from the Product Owner what they wanted, so we got together in this room, looked at the stories, discussed how we would implement, and discussed the acceptance test criteria, and went round [the table], and everyone had one story, and they would write down the acceptance test crit</w:t>
            </w:r>
            <w:r w:rsidR="000F3A51">
              <w:rPr>
                <w:i/>
                <w:sz w:val="16"/>
                <w:szCs w:val="16"/>
              </w:rPr>
              <w:t>eria that we agree on. And then</w:t>
            </w:r>
            <w:r w:rsidRPr="009B6262">
              <w:rPr>
                <w:i/>
                <w:sz w:val="16"/>
                <w:szCs w:val="16"/>
              </w:rPr>
              <w:t xml:space="preserve"> make tasks for each of those stories." [</w:t>
            </w:r>
            <w:r w:rsidR="00125035">
              <w:rPr>
                <w:i/>
                <w:sz w:val="16"/>
                <w:szCs w:val="16"/>
              </w:rPr>
              <w:t xml:space="preserve">Silver, </w:t>
            </w:r>
            <w:r w:rsidR="0059392C">
              <w:rPr>
                <w:i/>
                <w:sz w:val="16"/>
                <w:szCs w:val="16"/>
              </w:rPr>
              <w:t>Senior developer</w:t>
            </w:r>
            <w:r w:rsidRPr="009B6262">
              <w:rPr>
                <w:i/>
                <w:sz w:val="16"/>
                <w:szCs w:val="16"/>
              </w:rPr>
              <w:t>]</w:t>
            </w:r>
          </w:p>
        </w:tc>
        <w:tc>
          <w:tcPr>
            <w:tcW w:w="5040" w:type="dxa"/>
            <w:tcBorders>
              <w:top w:val="single" w:sz="4" w:space="0" w:color="auto"/>
              <w:left w:val="single" w:sz="4" w:space="0" w:color="auto"/>
              <w:bottom w:val="single" w:sz="4" w:space="0" w:color="auto"/>
              <w:right w:val="single" w:sz="4" w:space="0" w:color="auto"/>
            </w:tcBorders>
          </w:tcPr>
          <w:p w:rsidR="009B6262" w:rsidRPr="009B6262" w:rsidRDefault="009B6262" w:rsidP="00C576F9">
            <w:pPr>
              <w:pStyle w:val="ThesisTable"/>
              <w:spacing w:after="0" w:line="240" w:lineRule="auto"/>
              <w:rPr>
                <w:sz w:val="16"/>
                <w:szCs w:val="16"/>
              </w:rPr>
            </w:pPr>
            <w:r w:rsidRPr="00DF7DF4">
              <w:rPr>
                <w:sz w:val="16"/>
                <w:szCs w:val="16"/>
              </w:rPr>
              <w:t>At a story breakdown session</w:t>
            </w:r>
            <w:r w:rsidRPr="009B6262">
              <w:rPr>
                <w:sz w:val="16"/>
                <w:szCs w:val="16"/>
              </w:rPr>
              <w:t xml:space="preserve">, requirements from the Product Owner written on story cards where discussed among the team and acceptance tests were written for each story. Each story was broken down into tasks. In this way, team members </w:t>
            </w:r>
            <w:r w:rsidRPr="009B6262">
              <w:rPr>
                <w:sz w:val="16"/>
                <w:szCs w:val="16"/>
                <w:u w:val="single"/>
              </w:rPr>
              <w:t>learn about the requirements</w:t>
            </w:r>
            <w:r w:rsidRPr="009B6262">
              <w:rPr>
                <w:sz w:val="16"/>
                <w:szCs w:val="16"/>
              </w:rPr>
              <w:t xml:space="preserve"> (dependency) and the tasks that make up each story</w:t>
            </w:r>
          </w:p>
        </w:tc>
        <w:tc>
          <w:tcPr>
            <w:tcW w:w="1980" w:type="dxa"/>
            <w:tcBorders>
              <w:top w:val="single" w:sz="4" w:space="0" w:color="auto"/>
              <w:left w:val="single" w:sz="4" w:space="0" w:color="auto"/>
              <w:bottom w:val="single" w:sz="4" w:space="0" w:color="auto"/>
              <w:right w:val="single" w:sz="4" w:space="0" w:color="auto"/>
            </w:tcBorders>
          </w:tcPr>
          <w:p w:rsidR="009B6262" w:rsidRPr="000D3596" w:rsidRDefault="00BC269B" w:rsidP="00C576F9">
            <w:pPr>
              <w:pStyle w:val="ThesisTable"/>
              <w:spacing w:after="0" w:line="240" w:lineRule="auto"/>
              <w:rPr>
                <w:rFonts w:asciiTheme="minorHAnsi" w:hAnsiTheme="minorHAnsi"/>
                <w:sz w:val="16"/>
                <w:szCs w:val="18"/>
              </w:rPr>
            </w:pPr>
            <w:r>
              <w:rPr>
                <w:rFonts w:asciiTheme="minorHAnsi" w:hAnsiTheme="minorHAnsi"/>
                <w:sz w:val="16"/>
                <w:szCs w:val="18"/>
              </w:rPr>
              <w:t>Photograph of</w:t>
            </w:r>
            <w:r w:rsidR="00D544FF">
              <w:rPr>
                <w:rFonts w:asciiTheme="minorHAnsi" w:hAnsiTheme="minorHAnsi"/>
                <w:sz w:val="16"/>
                <w:szCs w:val="18"/>
              </w:rPr>
              <w:t xml:space="preserve"> </w:t>
            </w:r>
            <w:r>
              <w:rPr>
                <w:rFonts w:asciiTheme="minorHAnsi" w:hAnsiTheme="minorHAnsi"/>
                <w:sz w:val="16"/>
                <w:szCs w:val="18"/>
              </w:rPr>
              <w:t xml:space="preserve">functioning </w:t>
            </w:r>
            <w:r w:rsidR="00D544FF">
              <w:rPr>
                <w:rFonts w:asciiTheme="minorHAnsi" w:hAnsiTheme="minorHAnsi"/>
                <w:sz w:val="16"/>
                <w:szCs w:val="18"/>
              </w:rPr>
              <w:t>wallboard displaying stories and tasks</w:t>
            </w:r>
          </w:p>
        </w:tc>
      </w:tr>
      <w:tr w:rsidR="009B6262" w:rsidRPr="000D3596" w:rsidTr="00961E96">
        <w:trPr>
          <w:jc w:val="center"/>
        </w:trPr>
        <w:tc>
          <w:tcPr>
            <w:tcW w:w="1072" w:type="dxa"/>
            <w:vMerge w:val="restart"/>
            <w:tcBorders>
              <w:top w:val="single" w:sz="4" w:space="0" w:color="auto"/>
              <w:left w:val="single" w:sz="4" w:space="0" w:color="auto"/>
              <w:right w:val="single" w:sz="4" w:space="0" w:color="auto"/>
            </w:tcBorders>
            <w:hideMark/>
          </w:tcPr>
          <w:p w:rsidR="009B6262" w:rsidRPr="000D3596" w:rsidRDefault="009B6262" w:rsidP="00C576F9">
            <w:pPr>
              <w:pStyle w:val="ACISTable"/>
              <w:spacing w:before="0" w:after="0" w:line="240" w:lineRule="auto"/>
              <w:rPr>
                <w:rFonts w:asciiTheme="minorHAnsi" w:hAnsiTheme="minorHAnsi"/>
                <w:sz w:val="16"/>
                <w:szCs w:val="18"/>
              </w:rPr>
            </w:pPr>
            <w:r w:rsidRPr="000D3596">
              <w:rPr>
                <w:rFonts w:asciiTheme="minorHAnsi" w:hAnsiTheme="minorHAnsi"/>
                <w:sz w:val="16"/>
                <w:szCs w:val="18"/>
              </w:rPr>
              <w:t>Expertise</w:t>
            </w:r>
          </w:p>
        </w:tc>
        <w:tc>
          <w:tcPr>
            <w:tcW w:w="6840" w:type="dxa"/>
            <w:tcBorders>
              <w:top w:val="single" w:sz="4" w:space="0" w:color="auto"/>
              <w:left w:val="single" w:sz="4" w:space="0" w:color="auto"/>
              <w:bottom w:val="single" w:sz="4" w:space="0" w:color="auto"/>
              <w:right w:val="single" w:sz="4" w:space="0" w:color="auto"/>
            </w:tcBorders>
          </w:tcPr>
          <w:p w:rsidR="009B6262" w:rsidRPr="00146647" w:rsidRDefault="009B6262" w:rsidP="00C576F9">
            <w:pPr>
              <w:pStyle w:val="ThesisTable"/>
              <w:spacing w:after="0" w:line="240" w:lineRule="auto"/>
              <w:rPr>
                <w:rFonts w:asciiTheme="minorHAnsi" w:hAnsiTheme="minorHAnsi"/>
                <w:sz w:val="16"/>
                <w:szCs w:val="16"/>
              </w:rPr>
            </w:pPr>
            <w:r w:rsidRPr="00146647">
              <w:rPr>
                <w:i/>
                <w:sz w:val="16"/>
                <w:szCs w:val="16"/>
              </w:rPr>
              <w:t>“… in terms of who to ask within the business specific questions, yeah, it was in the weekly meetings, I figured out that Brian was doing this, Mary was doing this, and the other Mary had a different role entirely.” [</w:t>
            </w:r>
            <w:r w:rsidR="00125035">
              <w:rPr>
                <w:i/>
                <w:sz w:val="16"/>
                <w:szCs w:val="16"/>
              </w:rPr>
              <w:t xml:space="preserve">Land, </w:t>
            </w:r>
            <w:r w:rsidR="0059392C">
              <w:rPr>
                <w:i/>
                <w:sz w:val="16"/>
                <w:szCs w:val="16"/>
              </w:rPr>
              <w:t>Senior developer</w:t>
            </w:r>
            <w:r w:rsidRPr="00146647">
              <w:rPr>
                <w:i/>
                <w:sz w:val="16"/>
                <w:szCs w:val="16"/>
              </w:rPr>
              <w:t>]</w:t>
            </w:r>
          </w:p>
        </w:tc>
        <w:tc>
          <w:tcPr>
            <w:tcW w:w="5040" w:type="dxa"/>
            <w:tcBorders>
              <w:top w:val="single" w:sz="4" w:space="0" w:color="auto"/>
              <w:left w:val="single" w:sz="4" w:space="0" w:color="auto"/>
              <w:bottom w:val="single" w:sz="4" w:space="0" w:color="auto"/>
              <w:right w:val="single" w:sz="4" w:space="0" w:color="auto"/>
            </w:tcBorders>
          </w:tcPr>
          <w:p w:rsidR="009B6262" w:rsidRPr="00146647" w:rsidRDefault="009B6262" w:rsidP="00C576F9">
            <w:pPr>
              <w:pStyle w:val="ThesisTable"/>
              <w:spacing w:after="0" w:line="240" w:lineRule="auto"/>
              <w:rPr>
                <w:rFonts w:asciiTheme="minorHAnsi" w:hAnsiTheme="minorHAnsi"/>
                <w:i/>
                <w:sz w:val="16"/>
                <w:szCs w:val="16"/>
              </w:rPr>
            </w:pPr>
            <w:r w:rsidRPr="00146647">
              <w:rPr>
                <w:sz w:val="16"/>
                <w:szCs w:val="16"/>
              </w:rPr>
              <w:t xml:space="preserve">The developer discovered the role and </w:t>
            </w:r>
            <w:r w:rsidRPr="00146647">
              <w:rPr>
                <w:sz w:val="16"/>
                <w:szCs w:val="16"/>
                <w:u w:val="single"/>
              </w:rPr>
              <w:t xml:space="preserve">expertise </w:t>
            </w:r>
            <w:r w:rsidRPr="00146647">
              <w:rPr>
                <w:sz w:val="16"/>
                <w:szCs w:val="16"/>
              </w:rPr>
              <w:t xml:space="preserve">(dependency) of the other team members at the </w:t>
            </w:r>
            <w:r w:rsidRPr="00DF7DF4">
              <w:rPr>
                <w:sz w:val="16"/>
                <w:szCs w:val="16"/>
              </w:rPr>
              <w:t>weekly sprint planning meetings</w:t>
            </w:r>
            <w:r w:rsidRPr="00146647">
              <w:rPr>
                <w:sz w:val="16"/>
                <w:szCs w:val="16"/>
              </w:rPr>
              <w:t>. Without this information, the developer would not know who to go to for information about existing system functions or technical issues.</w:t>
            </w:r>
          </w:p>
        </w:tc>
        <w:tc>
          <w:tcPr>
            <w:tcW w:w="1980" w:type="dxa"/>
            <w:tcBorders>
              <w:top w:val="single" w:sz="4" w:space="0" w:color="auto"/>
              <w:left w:val="single" w:sz="4" w:space="0" w:color="auto"/>
              <w:bottom w:val="single" w:sz="4" w:space="0" w:color="auto"/>
              <w:right w:val="single" w:sz="4" w:space="0" w:color="auto"/>
            </w:tcBorders>
          </w:tcPr>
          <w:p w:rsidR="009B6262" w:rsidRPr="000D3596" w:rsidRDefault="00BC269B" w:rsidP="00C576F9">
            <w:pPr>
              <w:pStyle w:val="ThesisTable"/>
              <w:spacing w:after="0" w:line="240" w:lineRule="auto"/>
              <w:rPr>
                <w:rFonts w:asciiTheme="minorHAnsi" w:hAnsiTheme="minorHAnsi"/>
                <w:sz w:val="16"/>
                <w:szCs w:val="18"/>
              </w:rPr>
            </w:pPr>
            <w:r>
              <w:rPr>
                <w:rFonts w:asciiTheme="minorHAnsi" w:hAnsiTheme="minorHAnsi"/>
                <w:sz w:val="16"/>
                <w:szCs w:val="18"/>
              </w:rPr>
              <w:t>None</w:t>
            </w:r>
          </w:p>
        </w:tc>
      </w:tr>
      <w:tr w:rsidR="009B6262" w:rsidRPr="000D3596" w:rsidTr="00961E96">
        <w:trPr>
          <w:jc w:val="center"/>
        </w:trPr>
        <w:tc>
          <w:tcPr>
            <w:tcW w:w="1072" w:type="dxa"/>
            <w:vMerge/>
            <w:tcBorders>
              <w:left w:val="single" w:sz="4" w:space="0" w:color="auto"/>
              <w:right w:val="single" w:sz="4" w:space="0" w:color="auto"/>
            </w:tcBorders>
          </w:tcPr>
          <w:p w:rsidR="009B6262" w:rsidRPr="000D3596" w:rsidRDefault="009B6262" w:rsidP="00C576F9">
            <w:pPr>
              <w:pStyle w:val="ACISTable"/>
              <w:spacing w:before="0" w:after="0" w:line="240" w:lineRule="auto"/>
              <w:rPr>
                <w:rFonts w:asciiTheme="minorHAnsi" w:hAnsiTheme="minorHAnsi"/>
                <w:sz w:val="16"/>
                <w:szCs w:val="18"/>
              </w:rPr>
            </w:pPr>
          </w:p>
        </w:tc>
        <w:tc>
          <w:tcPr>
            <w:tcW w:w="6840" w:type="dxa"/>
            <w:tcBorders>
              <w:top w:val="single" w:sz="4" w:space="0" w:color="auto"/>
              <w:left w:val="single" w:sz="4" w:space="0" w:color="auto"/>
              <w:bottom w:val="single" w:sz="4" w:space="0" w:color="auto"/>
              <w:right w:val="single" w:sz="4" w:space="0" w:color="auto"/>
            </w:tcBorders>
          </w:tcPr>
          <w:p w:rsidR="009B6262" w:rsidRPr="005E4037" w:rsidRDefault="0059392C" w:rsidP="00C576F9">
            <w:pPr>
              <w:pStyle w:val="ThesisTable"/>
              <w:spacing w:after="0" w:line="240" w:lineRule="auto"/>
              <w:rPr>
                <w:rFonts w:asciiTheme="minorHAnsi" w:hAnsiTheme="minorHAnsi"/>
                <w:sz w:val="16"/>
                <w:szCs w:val="16"/>
              </w:rPr>
            </w:pPr>
            <w:r>
              <w:rPr>
                <w:i/>
                <w:sz w:val="16"/>
                <w:szCs w:val="16"/>
              </w:rPr>
              <w:t>“</w:t>
            </w:r>
            <w:r w:rsidRPr="005E4037">
              <w:rPr>
                <w:i/>
                <w:sz w:val="16"/>
                <w:szCs w:val="16"/>
              </w:rPr>
              <w:t>We</w:t>
            </w:r>
            <w:r w:rsidR="005E4037" w:rsidRPr="005E4037">
              <w:rPr>
                <w:i/>
                <w:sz w:val="16"/>
                <w:szCs w:val="16"/>
              </w:rPr>
              <w:t xml:space="preserve"> can just yell out over our shoulder and grab someone and also if they come to a complex design decision then they should bring all of the team to the table so that everyone hears the design decision that is made." [</w:t>
            </w:r>
            <w:r w:rsidR="00125035">
              <w:rPr>
                <w:i/>
                <w:sz w:val="16"/>
                <w:szCs w:val="16"/>
              </w:rPr>
              <w:t xml:space="preserve">Storm, </w:t>
            </w:r>
            <w:r>
              <w:rPr>
                <w:i/>
                <w:sz w:val="16"/>
                <w:szCs w:val="16"/>
              </w:rPr>
              <w:t>Programme manager</w:t>
            </w:r>
            <w:r w:rsidR="005E4037" w:rsidRPr="005E4037">
              <w:rPr>
                <w:i/>
                <w:sz w:val="16"/>
                <w:szCs w:val="16"/>
              </w:rPr>
              <w:t>]</w:t>
            </w:r>
          </w:p>
        </w:tc>
        <w:tc>
          <w:tcPr>
            <w:tcW w:w="5040" w:type="dxa"/>
            <w:tcBorders>
              <w:top w:val="single" w:sz="4" w:space="0" w:color="auto"/>
              <w:left w:val="single" w:sz="4" w:space="0" w:color="auto"/>
              <w:bottom w:val="single" w:sz="4" w:space="0" w:color="auto"/>
              <w:right w:val="single" w:sz="4" w:space="0" w:color="auto"/>
            </w:tcBorders>
          </w:tcPr>
          <w:p w:rsidR="009B6262" w:rsidRPr="005E4037" w:rsidRDefault="005E4037" w:rsidP="00C576F9">
            <w:pPr>
              <w:pStyle w:val="ThesisTable"/>
              <w:spacing w:after="0" w:line="240" w:lineRule="auto"/>
              <w:rPr>
                <w:rFonts w:asciiTheme="minorHAnsi" w:hAnsiTheme="minorHAnsi"/>
                <w:i/>
                <w:sz w:val="16"/>
                <w:szCs w:val="16"/>
              </w:rPr>
            </w:pPr>
            <w:r w:rsidRPr="005E4037">
              <w:rPr>
                <w:sz w:val="16"/>
                <w:szCs w:val="16"/>
              </w:rPr>
              <w:t xml:space="preserve">The </w:t>
            </w:r>
            <w:r w:rsidRPr="005E4037">
              <w:rPr>
                <w:sz w:val="16"/>
                <w:szCs w:val="16"/>
                <w:u w:val="single"/>
              </w:rPr>
              <w:t>team members learn what the design decisions are</w:t>
            </w:r>
            <w:r w:rsidRPr="005E4037">
              <w:rPr>
                <w:sz w:val="16"/>
                <w:szCs w:val="16"/>
              </w:rPr>
              <w:t xml:space="preserve"> (dependency) at an </w:t>
            </w:r>
            <w:r w:rsidRPr="00DF7DF4">
              <w:rPr>
                <w:sz w:val="16"/>
                <w:szCs w:val="16"/>
              </w:rPr>
              <w:t>ad hoc team session around the table</w:t>
            </w:r>
          </w:p>
        </w:tc>
        <w:tc>
          <w:tcPr>
            <w:tcW w:w="1980" w:type="dxa"/>
            <w:tcBorders>
              <w:top w:val="single" w:sz="4" w:space="0" w:color="auto"/>
              <w:left w:val="single" w:sz="4" w:space="0" w:color="auto"/>
              <w:bottom w:val="single" w:sz="4" w:space="0" w:color="auto"/>
              <w:right w:val="single" w:sz="4" w:space="0" w:color="auto"/>
            </w:tcBorders>
          </w:tcPr>
          <w:p w:rsidR="009B6262" w:rsidRPr="000D3596" w:rsidRDefault="00BC269B" w:rsidP="00C576F9">
            <w:pPr>
              <w:pStyle w:val="ThesisTable"/>
              <w:spacing w:after="0" w:line="240" w:lineRule="auto"/>
              <w:rPr>
                <w:rFonts w:asciiTheme="minorHAnsi" w:hAnsiTheme="minorHAnsi"/>
                <w:sz w:val="16"/>
                <w:szCs w:val="18"/>
              </w:rPr>
            </w:pPr>
            <w:r>
              <w:rPr>
                <w:rFonts w:asciiTheme="minorHAnsi" w:hAnsiTheme="minorHAnsi"/>
                <w:sz w:val="16"/>
                <w:szCs w:val="18"/>
              </w:rPr>
              <w:t>Observation of work underway in team workplace</w:t>
            </w:r>
          </w:p>
        </w:tc>
      </w:tr>
      <w:tr w:rsidR="009B6262" w:rsidRPr="000D3596" w:rsidTr="00961E96">
        <w:trPr>
          <w:jc w:val="center"/>
        </w:trPr>
        <w:tc>
          <w:tcPr>
            <w:tcW w:w="1072" w:type="dxa"/>
            <w:vMerge/>
            <w:tcBorders>
              <w:left w:val="single" w:sz="4" w:space="0" w:color="auto"/>
              <w:bottom w:val="single" w:sz="4" w:space="0" w:color="auto"/>
              <w:right w:val="single" w:sz="4" w:space="0" w:color="auto"/>
            </w:tcBorders>
          </w:tcPr>
          <w:p w:rsidR="009B6262" w:rsidRPr="000D3596" w:rsidRDefault="009B6262" w:rsidP="00C576F9">
            <w:pPr>
              <w:pStyle w:val="ACISTable"/>
              <w:spacing w:before="0" w:after="0" w:line="240" w:lineRule="auto"/>
              <w:rPr>
                <w:rFonts w:asciiTheme="minorHAnsi" w:hAnsiTheme="minorHAnsi"/>
                <w:sz w:val="16"/>
                <w:szCs w:val="18"/>
              </w:rPr>
            </w:pPr>
          </w:p>
        </w:tc>
        <w:tc>
          <w:tcPr>
            <w:tcW w:w="6840" w:type="dxa"/>
            <w:tcBorders>
              <w:top w:val="single" w:sz="4" w:space="0" w:color="auto"/>
              <w:left w:val="single" w:sz="4" w:space="0" w:color="auto"/>
              <w:bottom w:val="single" w:sz="4" w:space="0" w:color="auto"/>
              <w:right w:val="single" w:sz="4" w:space="0" w:color="auto"/>
            </w:tcBorders>
          </w:tcPr>
          <w:p w:rsidR="009B6262" w:rsidRPr="009B6262" w:rsidRDefault="009B6262" w:rsidP="00C576F9">
            <w:pPr>
              <w:pStyle w:val="ThesisTable"/>
              <w:spacing w:after="0" w:line="240" w:lineRule="auto"/>
              <w:rPr>
                <w:rFonts w:asciiTheme="minorHAnsi" w:hAnsiTheme="minorHAnsi"/>
                <w:i/>
                <w:sz w:val="16"/>
                <w:szCs w:val="16"/>
              </w:rPr>
            </w:pPr>
            <w:r w:rsidRPr="009B6262">
              <w:rPr>
                <w:i/>
                <w:sz w:val="16"/>
                <w:szCs w:val="16"/>
              </w:rPr>
              <w:t xml:space="preserve">"...we </w:t>
            </w:r>
            <w:r w:rsidR="005E4037" w:rsidRPr="009B6262">
              <w:rPr>
                <w:i/>
                <w:sz w:val="16"/>
                <w:szCs w:val="16"/>
              </w:rPr>
              <w:t>had effectively</w:t>
            </w:r>
            <w:r w:rsidRPr="009B6262">
              <w:rPr>
                <w:i/>
                <w:sz w:val="16"/>
                <w:szCs w:val="16"/>
              </w:rPr>
              <w:t xml:space="preserve"> a day and a half when development would stop, testing would come in and everyone would test the thing to destruction effectively and the knowledge of how it worked at that point would be picked up." [</w:t>
            </w:r>
            <w:r w:rsidR="00125035">
              <w:rPr>
                <w:i/>
                <w:sz w:val="16"/>
                <w:szCs w:val="16"/>
              </w:rPr>
              <w:t xml:space="preserve">Silver, </w:t>
            </w:r>
            <w:r w:rsidR="0059392C">
              <w:rPr>
                <w:i/>
                <w:sz w:val="16"/>
                <w:szCs w:val="16"/>
              </w:rPr>
              <w:t>Developer</w:t>
            </w:r>
            <w:r w:rsidRPr="009B6262">
              <w:rPr>
                <w:i/>
                <w:sz w:val="16"/>
                <w:szCs w:val="16"/>
              </w:rPr>
              <w:t>]</w:t>
            </w:r>
          </w:p>
        </w:tc>
        <w:tc>
          <w:tcPr>
            <w:tcW w:w="5040" w:type="dxa"/>
            <w:tcBorders>
              <w:top w:val="single" w:sz="4" w:space="0" w:color="auto"/>
              <w:left w:val="single" w:sz="4" w:space="0" w:color="auto"/>
              <w:bottom w:val="single" w:sz="4" w:space="0" w:color="auto"/>
              <w:right w:val="single" w:sz="4" w:space="0" w:color="auto"/>
            </w:tcBorders>
          </w:tcPr>
          <w:p w:rsidR="009B6262" w:rsidRPr="009B6262" w:rsidRDefault="009B6262" w:rsidP="00C576F9">
            <w:pPr>
              <w:pStyle w:val="ThesisTable"/>
              <w:spacing w:after="0" w:line="240" w:lineRule="auto"/>
              <w:rPr>
                <w:rFonts w:asciiTheme="minorHAnsi" w:hAnsiTheme="minorHAnsi"/>
                <w:sz w:val="16"/>
                <w:szCs w:val="16"/>
              </w:rPr>
            </w:pPr>
            <w:r w:rsidRPr="009B6262">
              <w:rPr>
                <w:sz w:val="16"/>
                <w:szCs w:val="16"/>
              </w:rPr>
              <w:t xml:space="preserve">The team </w:t>
            </w:r>
            <w:r w:rsidRPr="009B6262">
              <w:rPr>
                <w:sz w:val="16"/>
                <w:szCs w:val="16"/>
                <w:u w:val="single"/>
              </w:rPr>
              <w:t xml:space="preserve">members learn about the software system </w:t>
            </w:r>
            <w:r w:rsidRPr="009B6262">
              <w:rPr>
                <w:sz w:val="16"/>
                <w:szCs w:val="16"/>
              </w:rPr>
              <w:t xml:space="preserve">(dependency) by all working together on regression testing the system when they </w:t>
            </w:r>
            <w:r w:rsidRPr="00DF7DF4">
              <w:rPr>
                <w:sz w:val="16"/>
                <w:szCs w:val="16"/>
              </w:rPr>
              <w:t xml:space="preserve">prepared for the product demonstration </w:t>
            </w:r>
          </w:p>
        </w:tc>
        <w:tc>
          <w:tcPr>
            <w:tcW w:w="1980" w:type="dxa"/>
            <w:tcBorders>
              <w:top w:val="single" w:sz="4" w:space="0" w:color="auto"/>
              <w:left w:val="single" w:sz="4" w:space="0" w:color="auto"/>
              <w:bottom w:val="single" w:sz="4" w:space="0" w:color="auto"/>
              <w:right w:val="single" w:sz="4" w:space="0" w:color="auto"/>
            </w:tcBorders>
          </w:tcPr>
          <w:p w:rsidR="009B6262" w:rsidRPr="000D3596" w:rsidRDefault="00BC269B" w:rsidP="00C576F9">
            <w:pPr>
              <w:pStyle w:val="ThesisTable"/>
              <w:spacing w:after="0" w:line="240" w:lineRule="auto"/>
              <w:rPr>
                <w:rFonts w:asciiTheme="minorHAnsi" w:hAnsiTheme="minorHAnsi"/>
                <w:sz w:val="16"/>
                <w:szCs w:val="18"/>
              </w:rPr>
            </w:pPr>
            <w:r>
              <w:rPr>
                <w:rFonts w:asciiTheme="minorHAnsi" w:hAnsiTheme="minorHAnsi"/>
                <w:sz w:val="16"/>
                <w:szCs w:val="18"/>
              </w:rPr>
              <w:t>None</w:t>
            </w:r>
          </w:p>
        </w:tc>
      </w:tr>
      <w:tr w:rsidR="009B6262" w:rsidRPr="000D3596" w:rsidTr="00961E96">
        <w:trPr>
          <w:trHeight w:val="531"/>
          <w:jc w:val="center"/>
        </w:trPr>
        <w:tc>
          <w:tcPr>
            <w:tcW w:w="1072" w:type="dxa"/>
            <w:vMerge w:val="restart"/>
            <w:tcBorders>
              <w:top w:val="single" w:sz="4" w:space="0" w:color="auto"/>
              <w:left w:val="single" w:sz="4" w:space="0" w:color="auto"/>
              <w:right w:val="single" w:sz="4" w:space="0" w:color="auto"/>
            </w:tcBorders>
            <w:hideMark/>
          </w:tcPr>
          <w:p w:rsidR="009B6262" w:rsidRPr="000D3596" w:rsidRDefault="009B6262" w:rsidP="00C576F9">
            <w:pPr>
              <w:pStyle w:val="ACISTable"/>
              <w:spacing w:before="0" w:after="0" w:line="240" w:lineRule="auto"/>
              <w:rPr>
                <w:rFonts w:asciiTheme="minorHAnsi" w:hAnsiTheme="minorHAnsi"/>
                <w:sz w:val="16"/>
                <w:szCs w:val="18"/>
              </w:rPr>
            </w:pPr>
            <w:r w:rsidRPr="000D3596">
              <w:rPr>
                <w:rFonts w:asciiTheme="minorHAnsi" w:hAnsiTheme="minorHAnsi"/>
                <w:sz w:val="16"/>
                <w:szCs w:val="18"/>
              </w:rPr>
              <w:t>Task allocation</w:t>
            </w:r>
          </w:p>
        </w:tc>
        <w:tc>
          <w:tcPr>
            <w:tcW w:w="6840" w:type="dxa"/>
            <w:tcBorders>
              <w:top w:val="single" w:sz="4" w:space="0" w:color="auto"/>
              <w:left w:val="single" w:sz="4" w:space="0" w:color="auto"/>
              <w:bottom w:val="single" w:sz="4" w:space="0" w:color="auto"/>
              <w:right w:val="single" w:sz="4" w:space="0" w:color="auto"/>
            </w:tcBorders>
          </w:tcPr>
          <w:p w:rsidR="009B6262" w:rsidRPr="00146647" w:rsidRDefault="009B6262" w:rsidP="00C576F9">
            <w:pPr>
              <w:pStyle w:val="ThesisTable"/>
              <w:spacing w:after="0" w:line="240" w:lineRule="auto"/>
              <w:rPr>
                <w:rFonts w:asciiTheme="minorHAnsi" w:hAnsiTheme="minorHAnsi"/>
                <w:sz w:val="16"/>
                <w:szCs w:val="16"/>
              </w:rPr>
            </w:pPr>
            <w:r w:rsidRPr="00146647">
              <w:rPr>
                <w:i/>
                <w:sz w:val="16"/>
                <w:szCs w:val="16"/>
              </w:rPr>
              <w:t>“Each day, so I guess I would coordinate with Sam, usually first thing in the morning we would kind of get together and decide, and have quick catch up about what I was working on, it could have been something I was working on from the previous day.” [</w:t>
            </w:r>
            <w:r w:rsidR="00125035">
              <w:rPr>
                <w:i/>
                <w:sz w:val="16"/>
                <w:szCs w:val="16"/>
              </w:rPr>
              <w:t xml:space="preserve">Land, </w:t>
            </w:r>
            <w:r w:rsidR="0059392C">
              <w:rPr>
                <w:i/>
                <w:sz w:val="16"/>
                <w:szCs w:val="16"/>
              </w:rPr>
              <w:t>Senior developer</w:t>
            </w:r>
            <w:r w:rsidRPr="00146647">
              <w:rPr>
                <w:i/>
                <w:sz w:val="16"/>
                <w:szCs w:val="16"/>
              </w:rPr>
              <w:t>]</w:t>
            </w:r>
          </w:p>
        </w:tc>
        <w:tc>
          <w:tcPr>
            <w:tcW w:w="5040" w:type="dxa"/>
            <w:tcBorders>
              <w:top w:val="single" w:sz="4" w:space="0" w:color="auto"/>
              <w:left w:val="single" w:sz="4" w:space="0" w:color="auto"/>
              <w:bottom w:val="single" w:sz="4" w:space="0" w:color="auto"/>
              <w:right w:val="single" w:sz="4" w:space="0" w:color="auto"/>
            </w:tcBorders>
          </w:tcPr>
          <w:p w:rsidR="009B6262" w:rsidRPr="00146647" w:rsidRDefault="009B6262" w:rsidP="00C576F9">
            <w:pPr>
              <w:pStyle w:val="ThesisTable"/>
              <w:spacing w:after="0" w:line="240" w:lineRule="auto"/>
              <w:rPr>
                <w:rFonts w:asciiTheme="minorHAnsi" w:hAnsiTheme="minorHAnsi"/>
                <w:i/>
                <w:sz w:val="16"/>
                <w:szCs w:val="16"/>
              </w:rPr>
            </w:pPr>
            <w:r w:rsidRPr="00146647">
              <w:rPr>
                <w:sz w:val="16"/>
                <w:szCs w:val="16"/>
              </w:rPr>
              <w:t xml:space="preserve">The ‘technical’ team, with desks side by side, would have a </w:t>
            </w:r>
            <w:r w:rsidRPr="00DF7DF4">
              <w:rPr>
                <w:sz w:val="16"/>
                <w:szCs w:val="16"/>
              </w:rPr>
              <w:t xml:space="preserve">talk each morning </w:t>
            </w:r>
            <w:r w:rsidRPr="00146647">
              <w:rPr>
                <w:sz w:val="16"/>
                <w:szCs w:val="16"/>
              </w:rPr>
              <w:t xml:space="preserve">about the current work. Without this session, the current work underway and </w:t>
            </w:r>
            <w:r w:rsidRPr="00146647">
              <w:rPr>
                <w:sz w:val="16"/>
                <w:szCs w:val="16"/>
                <w:u w:val="single"/>
              </w:rPr>
              <w:t>who is working on particular tasks</w:t>
            </w:r>
            <w:r w:rsidRPr="00146647">
              <w:rPr>
                <w:sz w:val="16"/>
                <w:szCs w:val="16"/>
              </w:rPr>
              <w:t xml:space="preserve"> (dependency) would not be known to the other members of the technical team.</w:t>
            </w:r>
          </w:p>
        </w:tc>
        <w:tc>
          <w:tcPr>
            <w:tcW w:w="1980" w:type="dxa"/>
            <w:tcBorders>
              <w:top w:val="single" w:sz="4" w:space="0" w:color="auto"/>
              <w:left w:val="single" w:sz="4" w:space="0" w:color="auto"/>
              <w:bottom w:val="single" w:sz="4" w:space="0" w:color="auto"/>
              <w:right w:val="single" w:sz="4" w:space="0" w:color="auto"/>
            </w:tcBorders>
          </w:tcPr>
          <w:p w:rsidR="009B6262" w:rsidRPr="000D3596" w:rsidRDefault="00BC269B" w:rsidP="00C576F9">
            <w:pPr>
              <w:pStyle w:val="ThesisTable"/>
              <w:spacing w:after="0" w:line="240" w:lineRule="auto"/>
              <w:rPr>
                <w:rFonts w:asciiTheme="minorHAnsi" w:hAnsiTheme="minorHAnsi"/>
                <w:sz w:val="16"/>
                <w:szCs w:val="18"/>
              </w:rPr>
            </w:pPr>
            <w:r>
              <w:rPr>
                <w:rFonts w:asciiTheme="minorHAnsi" w:hAnsiTheme="minorHAnsi"/>
                <w:sz w:val="16"/>
                <w:szCs w:val="18"/>
              </w:rPr>
              <w:t>Observation of workplace layout</w:t>
            </w:r>
          </w:p>
        </w:tc>
      </w:tr>
      <w:tr w:rsidR="009B6262" w:rsidRPr="000D3596" w:rsidTr="00961E96">
        <w:trPr>
          <w:trHeight w:val="130"/>
          <w:jc w:val="center"/>
        </w:trPr>
        <w:tc>
          <w:tcPr>
            <w:tcW w:w="1072" w:type="dxa"/>
            <w:vMerge/>
            <w:tcBorders>
              <w:left w:val="single" w:sz="4" w:space="0" w:color="auto"/>
              <w:right w:val="single" w:sz="4" w:space="0" w:color="auto"/>
            </w:tcBorders>
          </w:tcPr>
          <w:p w:rsidR="009B6262" w:rsidRPr="000D3596" w:rsidRDefault="009B6262" w:rsidP="00C576F9">
            <w:pPr>
              <w:pStyle w:val="ACISTable"/>
              <w:spacing w:before="0" w:after="0" w:line="240" w:lineRule="auto"/>
              <w:rPr>
                <w:rFonts w:asciiTheme="minorHAnsi" w:hAnsiTheme="minorHAnsi"/>
                <w:sz w:val="16"/>
                <w:szCs w:val="18"/>
              </w:rPr>
            </w:pPr>
          </w:p>
        </w:tc>
        <w:tc>
          <w:tcPr>
            <w:tcW w:w="6840" w:type="dxa"/>
            <w:tcBorders>
              <w:top w:val="single" w:sz="4" w:space="0" w:color="auto"/>
              <w:left w:val="single" w:sz="4" w:space="0" w:color="auto"/>
              <w:bottom w:val="single" w:sz="4" w:space="0" w:color="auto"/>
              <w:right w:val="single" w:sz="4" w:space="0" w:color="auto"/>
            </w:tcBorders>
          </w:tcPr>
          <w:p w:rsidR="009B6262" w:rsidRPr="000D3596" w:rsidRDefault="00961E96" w:rsidP="00C576F9">
            <w:pPr>
              <w:pStyle w:val="ThesisTable"/>
              <w:spacing w:after="0" w:line="240" w:lineRule="auto"/>
              <w:rPr>
                <w:rFonts w:asciiTheme="minorHAnsi" w:hAnsiTheme="minorHAnsi"/>
                <w:sz w:val="16"/>
                <w:szCs w:val="18"/>
              </w:rPr>
            </w:pPr>
            <w:r>
              <w:rPr>
                <w:rFonts w:asciiTheme="minorHAnsi" w:hAnsiTheme="minorHAnsi"/>
                <w:i/>
                <w:sz w:val="16"/>
                <w:szCs w:val="18"/>
              </w:rPr>
              <w:t>"Y</w:t>
            </w:r>
            <w:r w:rsidR="009B6262" w:rsidRPr="000D3596">
              <w:rPr>
                <w:rFonts w:asciiTheme="minorHAnsi" w:hAnsiTheme="minorHAnsi"/>
                <w:i/>
                <w:sz w:val="16"/>
                <w:szCs w:val="18"/>
              </w:rPr>
              <w:t xml:space="preserve">ou learn that from the daily interaction with them and at the “stand ups”. What </w:t>
            </w:r>
            <w:r w:rsidR="009B6262">
              <w:rPr>
                <w:rFonts w:asciiTheme="minorHAnsi" w:hAnsiTheme="minorHAnsi"/>
                <w:i/>
                <w:sz w:val="16"/>
                <w:szCs w:val="18"/>
              </w:rPr>
              <w:t>they’ve done … the previous day …</w:t>
            </w:r>
            <w:r w:rsidR="009B6262" w:rsidRPr="000D3596">
              <w:rPr>
                <w:rFonts w:asciiTheme="minorHAnsi" w:hAnsiTheme="minorHAnsi"/>
                <w:i/>
                <w:sz w:val="16"/>
                <w:szCs w:val="18"/>
              </w:rPr>
              <w:t xml:space="preserve"> and you soon learn that these guys do that, and those guys do that."</w:t>
            </w:r>
            <w:r w:rsidR="009B6262" w:rsidRPr="000D3596">
              <w:rPr>
                <w:rFonts w:asciiTheme="minorHAnsi" w:hAnsiTheme="minorHAnsi"/>
                <w:sz w:val="16"/>
                <w:szCs w:val="18"/>
              </w:rPr>
              <w:t xml:space="preserve"> [Storm, </w:t>
            </w:r>
            <w:r w:rsidR="0059392C">
              <w:rPr>
                <w:rFonts w:asciiTheme="minorHAnsi" w:hAnsiTheme="minorHAnsi"/>
                <w:sz w:val="16"/>
                <w:szCs w:val="18"/>
              </w:rPr>
              <w:t>Developer</w:t>
            </w:r>
            <w:r w:rsidR="009B6262" w:rsidRPr="000D3596">
              <w:rPr>
                <w:rFonts w:asciiTheme="minorHAnsi" w:hAnsiTheme="minorHAnsi"/>
                <w:sz w:val="16"/>
                <w:szCs w:val="18"/>
              </w:rPr>
              <w:t xml:space="preserve">] </w:t>
            </w:r>
          </w:p>
        </w:tc>
        <w:tc>
          <w:tcPr>
            <w:tcW w:w="5040" w:type="dxa"/>
            <w:tcBorders>
              <w:top w:val="single" w:sz="4" w:space="0" w:color="auto"/>
              <w:left w:val="single" w:sz="4" w:space="0" w:color="auto"/>
              <w:bottom w:val="single" w:sz="4" w:space="0" w:color="auto"/>
              <w:right w:val="single" w:sz="4" w:space="0" w:color="auto"/>
            </w:tcBorders>
          </w:tcPr>
          <w:p w:rsidR="009B6262" w:rsidRPr="000D3596" w:rsidRDefault="009B6262" w:rsidP="00C576F9">
            <w:pPr>
              <w:pStyle w:val="ThesisTable"/>
              <w:spacing w:after="0" w:line="240" w:lineRule="auto"/>
              <w:rPr>
                <w:rFonts w:asciiTheme="minorHAnsi" w:hAnsiTheme="minorHAnsi"/>
                <w:i/>
                <w:sz w:val="16"/>
                <w:szCs w:val="18"/>
              </w:rPr>
            </w:pPr>
            <w:r w:rsidRPr="000D3596">
              <w:rPr>
                <w:rFonts w:asciiTheme="minorHAnsi" w:hAnsiTheme="minorHAnsi"/>
                <w:sz w:val="16"/>
                <w:szCs w:val="18"/>
              </w:rPr>
              <w:t xml:space="preserve">The team learns </w:t>
            </w:r>
            <w:r w:rsidRPr="000D3596">
              <w:rPr>
                <w:rFonts w:asciiTheme="minorHAnsi" w:hAnsiTheme="minorHAnsi"/>
                <w:sz w:val="16"/>
                <w:szCs w:val="18"/>
                <w:u w:val="single"/>
              </w:rPr>
              <w:t>who is doing what and when</w:t>
            </w:r>
            <w:r w:rsidRPr="000D3596">
              <w:rPr>
                <w:rFonts w:asciiTheme="minorHAnsi" w:hAnsiTheme="minorHAnsi"/>
                <w:sz w:val="16"/>
                <w:szCs w:val="18"/>
              </w:rPr>
              <w:t xml:space="preserve"> (dependency) at the daily stand up session </w:t>
            </w:r>
          </w:p>
        </w:tc>
        <w:tc>
          <w:tcPr>
            <w:tcW w:w="1980" w:type="dxa"/>
            <w:tcBorders>
              <w:top w:val="single" w:sz="4" w:space="0" w:color="auto"/>
              <w:left w:val="single" w:sz="4" w:space="0" w:color="auto"/>
              <w:bottom w:val="single" w:sz="4" w:space="0" w:color="auto"/>
              <w:right w:val="single" w:sz="4" w:space="0" w:color="auto"/>
            </w:tcBorders>
          </w:tcPr>
          <w:p w:rsidR="009B6262" w:rsidRPr="000D3596" w:rsidRDefault="00BC269B" w:rsidP="00C576F9">
            <w:pPr>
              <w:pStyle w:val="ThesisTable"/>
              <w:spacing w:after="0" w:line="240" w:lineRule="auto"/>
              <w:rPr>
                <w:rFonts w:asciiTheme="minorHAnsi" w:hAnsiTheme="minorHAnsi"/>
                <w:sz w:val="16"/>
                <w:szCs w:val="18"/>
              </w:rPr>
            </w:pPr>
            <w:r>
              <w:rPr>
                <w:rFonts w:asciiTheme="minorHAnsi" w:hAnsiTheme="minorHAnsi"/>
                <w:sz w:val="16"/>
                <w:szCs w:val="18"/>
              </w:rPr>
              <w:t>Observation of daily stand-up meeting</w:t>
            </w:r>
          </w:p>
        </w:tc>
      </w:tr>
      <w:tr w:rsidR="009B6262" w:rsidRPr="000D3596" w:rsidTr="00961E96">
        <w:trPr>
          <w:trHeight w:val="124"/>
          <w:jc w:val="center"/>
        </w:trPr>
        <w:tc>
          <w:tcPr>
            <w:tcW w:w="1072" w:type="dxa"/>
            <w:vMerge/>
            <w:tcBorders>
              <w:left w:val="single" w:sz="4" w:space="0" w:color="auto"/>
              <w:bottom w:val="single" w:sz="4" w:space="0" w:color="auto"/>
              <w:right w:val="single" w:sz="4" w:space="0" w:color="auto"/>
            </w:tcBorders>
          </w:tcPr>
          <w:p w:rsidR="009B6262" w:rsidRPr="000D3596" w:rsidRDefault="009B6262" w:rsidP="00C576F9">
            <w:pPr>
              <w:pStyle w:val="ACISTable"/>
              <w:spacing w:before="0" w:after="0" w:line="240" w:lineRule="auto"/>
              <w:rPr>
                <w:rFonts w:asciiTheme="minorHAnsi" w:hAnsiTheme="minorHAnsi"/>
                <w:sz w:val="16"/>
                <w:szCs w:val="18"/>
              </w:rPr>
            </w:pPr>
          </w:p>
        </w:tc>
        <w:tc>
          <w:tcPr>
            <w:tcW w:w="6840" w:type="dxa"/>
            <w:tcBorders>
              <w:top w:val="single" w:sz="4" w:space="0" w:color="auto"/>
              <w:left w:val="single" w:sz="4" w:space="0" w:color="auto"/>
              <w:bottom w:val="single" w:sz="4" w:space="0" w:color="auto"/>
              <w:right w:val="single" w:sz="4" w:space="0" w:color="auto"/>
            </w:tcBorders>
          </w:tcPr>
          <w:p w:rsidR="009B6262" w:rsidRPr="005E4037" w:rsidRDefault="005E4037" w:rsidP="00C576F9">
            <w:pPr>
              <w:pStyle w:val="ThesisTable"/>
              <w:spacing w:after="0" w:line="240" w:lineRule="auto"/>
              <w:rPr>
                <w:rFonts w:asciiTheme="minorHAnsi" w:hAnsiTheme="minorHAnsi"/>
                <w:i/>
                <w:sz w:val="16"/>
                <w:szCs w:val="16"/>
              </w:rPr>
            </w:pPr>
            <w:r w:rsidRPr="005E4037">
              <w:rPr>
                <w:i/>
                <w:sz w:val="16"/>
                <w:szCs w:val="16"/>
              </w:rPr>
              <w:t xml:space="preserve">"So normally that would be the task wall you know, ‘where are the avatars?’ to quickly see what people are working on." </w:t>
            </w:r>
            <w:r w:rsidRPr="0059392C">
              <w:rPr>
                <w:sz w:val="16"/>
                <w:szCs w:val="16"/>
              </w:rPr>
              <w:t>[</w:t>
            </w:r>
            <w:r w:rsidR="00125035" w:rsidRPr="0059392C">
              <w:rPr>
                <w:sz w:val="16"/>
                <w:szCs w:val="16"/>
              </w:rPr>
              <w:t xml:space="preserve">Silver, </w:t>
            </w:r>
            <w:r w:rsidR="0059392C" w:rsidRPr="0059392C">
              <w:rPr>
                <w:sz w:val="16"/>
                <w:szCs w:val="16"/>
              </w:rPr>
              <w:t>Developer</w:t>
            </w:r>
            <w:r w:rsidRPr="0059392C">
              <w:rPr>
                <w:sz w:val="16"/>
                <w:szCs w:val="16"/>
              </w:rPr>
              <w:t>]</w:t>
            </w:r>
          </w:p>
        </w:tc>
        <w:tc>
          <w:tcPr>
            <w:tcW w:w="5040" w:type="dxa"/>
            <w:tcBorders>
              <w:top w:val="single" w:sz="4" w:space="0" w:color="auto"/>
              <w:left w:val="single" w:sz="4" w:space="0" w:color="auto"/>
              <w:bottom w:val="single" w:sz="4" w:space="0" w:color="auto"/>
              <w:right w:val="single" w:sz="4" w:space="0" w:color="auto"/>
            </w:tcBorders>
          </w:tcPr>
          <w:p w:rsidR="009B6262" w:rsidRPr="005E4037" w:rsidRDefault="005E4037" w:rsidP="00C576F9">
            <w:pPr>
              <w:pStyle w:val="ThesisTable"/>
              <w:spacing w:after="0" w:line="240" w:lineRule="auto"/>
              <w:rPr>
                <w:rFonts w:asciiTheme="minorHAnsi" w:hAnsiTheme="minorHAnsi"/>
                <w:sz w:val="16"/>
                <w:szCs w:val="16"/>
              </w:rPr>
            </w:pPr>
            <w:r w:rsidRPr="005E4037">
              <w:rPr>
                <w:sz w:val="16"/>
                <w:szCs w:val="16"/>
              </w:rPr>
              <w:t xml:space="preserve">The avatars on tasks on the wallboard show the project team </w:t>
            </w:r>
            <w:r w:rsidRPr="00DF7DF4">
              <w:rPr>
                <w:sz w:val="16"/>
                <w:szCs w:val="16"/>
                <w:u w:val="single"/>
              </w:rPr>
              <w:t>who is working on what task at present</w:t>
            </w:r>
            <w:r w:rsidRPr="005E4037">
              <w:rPr>
                <w:sz w:val="16"/>
                <w:szCs w:val="16"/>
              </w:rPr>
              <w:t xml:space="preserve"> (dependency).</w:t>
            </w:r>
          </w:p>
        </w:tc>
        <w:tc>
          <w:tcPr>
            <w:tcW w:w="1980" w:type="dxa"/>
            <w:tcBorders>
              <w:top w:val="single" w:sz="4" w:space="0" w:color="auto"/>
              <w:left w:val="single" w:sz="4" w:space="0" w:color="auto"/>
              <w:bottom w:val="single" w:sz="4" w:space="0" w:color="auto"/>
              <w:right w:val="single" w:sz="4" w:space="0" w:color="auto"/>
            </w:tcBorders>
          </w:tcPr>
          <w:p w:rsidR="009B6262" w:rsidRPr="000D3596" w:rsidRDefault="00BC269B" w:rsidP="00C576F9">
            <w:pPr>
              <w:pStyle w:val="ThesisTable"/>
              <w:spacing w:after="0" w:line="240" w:lineRule="auto"/>
              <w:rPr>
                <w:rFonts w:asciiTheme="minorHAnsi" w:hAnsiTheme="minorHAnsi"/>
                <w:sz w:val="16"/>
                <w:szCs w:val="18"/>
              </w:rPr>
            </w:pPr>
            <w:r>
              <w:rPr>
                <w:rFonts w:asciiTheme="minorHAnsi" w:hAnsiTheme="minorHAnsi"/>
                <w:sz w:val="16"/>
                <w:szCs w:val="18"/>
              </w:rPr>
              <w:t>Photograph of functioning wallboard</w:t>
            </w:r>
          </w:p>
        </w:tc>
      </w:tr>
      <w:tr w:rsidR="009B6262" w:rsidRPr="000D3596" w:rsidTr="00961E96">
        <w:trPr>
          <w:trHeight w:val="71"/>
          <w:jc w:val="center"/>
        </w:trPr>
        <w:tc>
          <w:tcPr>
            <w:tcW w:w="1072" w:type="dxa"/>
            <w:vMerge w:val="restart"/>
            <w:tcBorders>
              <w:top w:val="single" w:sz="4" w:space="0" w:color="auto"/>
              <w:left w:val="single" w:sz="4" w:space="0" w:color="auto"/>
              <w:right w:val="single" w:sz="4" w:space="0" w:color="auto"/>
            </w:tcBorders>
            <w:hideMark/>
          </w:tcPr>
          <w:p w:rsidR="009B6262" w:rsidRPr="000D3596" w:rsidRDefault="009B6262" w:rsidP="00C576F9">
            <w:pPr>
              <w:pStyle w:val="ACISTable"/>
              <w:spacing w:before="0" w:after="0" w:line="240" w:lineRule="auto"/>
              <w:rPr>
                <w:rFonts w:asciiTheme="minorHAnsi" w:hAnsiTheme="minorHAnsi"/>
                <w:sz w:val="16"/>
                <w:szCs w:val="18"/>
              </w:rPr>
            </w:pPr>
            <w:r w:rsidRPr="000D3596">
              <w:rPr>
                <w:rFonts w:asciiTheme="minorHAnsi" w:hAnsiTheme="minorHAnsi"/>
                <w:sz w:val="16"/>
                <w:szCs w:val="18"/>
              </w:rPr>
              <w:t>Historical</w:t>
            </w:r>
          </w:p>
        </w:tc>
        <w:tc>
          <w:tcPr>
            <w:tcW w:w="6840" w:type="dxa"/>
            <w:tcBorders>
              <w:top w:val="single" w:sz="4" w:space="0" w:color="auto"/>
              <w:left w:val="single" w:sz="4" w:space="0" w:color="auto"/>
              <w:bottom w:val="single" w:sz="4" w:space="0" w:color="auto"/>
              <w:right w:val="single" w:sz="4" w:space="0" w:color="auto"/>
            </w:tcBorders>
          </w:tcPr>
          <w:p w:rsidR="009B6262" w:rsidRPr="00961E96" w:rsidRDefault="005E4037" w:rsidP="00C576F9">
            <w:pPr>
              <w:pStyle w:val="ThesisTable"/>
              <w:spacing w:after="0" w:line="240" w:lineRule="auto"/>
              <w:rPr>
                <w:rFonts w:asciiTheme="minorHAnsi" w:hAnsiTheme="minorHAnsi"/>
                <w:sz w:val="16"/>
                <w:szCs w:val="18"/>
              </w:rPr>
            </w:pPr>
            <w:r w:rsidRPr="00961E96">
              <w:rPr>
                <w:rFonts w:asciiTheme="minorHAnsi" w:hAnsiTheme="minorHAnsi"/>
                <w:sz w:val="16"/>
                <w:szCs w:val="18"/>
              </w:rPr>
              <w:t xml:space="preserve">No </w:t>
            </w:r>
            <w:r w:rsidR="00125035" w:rsidRPr="00961E96">
              <w:rPr>
                <w:rFonts w:asciiTheme="minorHAnsi" w:hAnsiTheme="minorHAnsi"/>
                <w:sz w:val="16"/>
                <w:szCs w:val="18"/>
              </w:rPr>
              <w:t>evidence for historical dependency in L</w:t>
            </w:r>
            <w:r w:rsidRPr="00961E96">
              <w:rPr>
                <w:rFonts w:asciiTheme="minorHAnsi" w:hAnsiTheme="minorHAnsi"/>
                <w:sz w:val="16"/>
                <w:szCs w:val="18"/>
              </w:rPr>
              <w:t>and</w:t>
            </w:r>
          </w:p>
        </w:tc>
        <w:tc>
          <w:tcPr>
            <w:tcW w:w="5040" w:type="dxa"/>
            <w:tcBorders>
              <w:top w:val="single" w:sz="4" w:space="0" w:color="auto"/>
              <w:left w:val="single" w:sz="4" w:space="0" w:color="auto"/>
              <w:bottom w:val="single" w:sz="4" w:space="0" w:color="auto"/>
              <w:right w:val="single" w:sz="4" w:space="0" w:color="auto"/>
            </w:tcBorders>
          </w:tcPr>
          <w:p w:rsidR="009B6262" w:rsidRPr="000D3596" w:rsidRDefault="009B6262" w:rsidP="00C576F9">
            <w:pPr>
              <w:pStyle w:val="ACISTable"/>
              <w:spacing w:before="0" w:after="0" w:line="240" w:lineRule="auto"/>
              <w:rPr>
                <w:rFonts w:asciiTheme="minorHAnsi" w:hAnsiTheme="minorHAnsi"/>
                <w:sz w:val="16"/>
                <w:szCs w:val="18"/>
              </w:rPr>
            </w:pPr>
          </w:p>
        </w:tc>
        <w:tc>
          <w:tcPr>
            <w:tcW w:w="1980" w:type="dxa"/>
            <w:tcBorders>
              <w:top w:val="single" w:sz="4" w:space="0" w:color="auto"/>
              <w:left w:val="single" w:sz="4" w:space="0" w:color="auto"/>
              <w:bottom w:val="single" w:sz="4" w:space="0" w:color="auto"/>
              <w:right w:val="single" w:sz="4" w:space="0" w:color="auto"/>
            </w:tcBorders>
          </w:tcPr>
          <w:p w:rsidR="009B6262" w:rsidRPr="000D3596" w:rsidRDefault="009B6262" w:rsidP="00C576F9">
            <w:pPr>
              <w:pStyle w:val="ACISTable"/>
              <w:spacing w:before="0" w:after="0" w:line="240" w:lineRule="auto"/>
              <w:rPr>
                <w:rFonts w:asciiTheme="minorHAnsi" w:hAnsiTheme="minorHAnsi"/>
                <w:sz w:val="16"/>
                <w:szCs w:val="18"/>
              </w:rPr>
            </w:pPr>
          </w:p>
        </w:tc>
      </w:tr>
      <w:tr w:rsidR="005E4037" w:rsidRPr="000D3596" w:rsidTr="00961E96">
        <w:trPr>
          <w:trHeight w:val="220"/>
          <w:jc w:val="center"/>
        </w:trPr>
        <w:tc>
          <w:tcPr>
            <w:tcW w:w="1072" w:type="dxa"/>
            <w:vMerge/>
            <w:tcBorders>
              <w:left w:val="single" w:sz="4" w:space="0" w:color="auto"/>
              <w:right w:val="single" w:sz="4" w:space="0" w:color="auto"/>
            </w:tcBorders>
          </w:tcPr>
          <w:p w:rsidR="005E4037" w:rsidRPr="000D3596" w:rsidRDefault="005E4037" w:rsidP="00C576F9">
            <w:pPr>
              <w:pStyle w:val="ACISTable"/>
              <w:spacing w:before="0" w:after="0" w:line="240" w:lineRule="auto"/>
              <w:rPr>
                <w:rFonts w:asciiTheme="minorHAnsi" w:hAnsiTheme="minorHAnsi"/>
                <w:sz w:val="16"/>
                <w:szCs w:val="18"/>
              </w:rPr>
            </w:pPr>
          </w:p>
        </w:tc>
        <w:tc>
          <w:tcPr>
            <w:tcW w:w="6840" w:type="dxa"/>
            <w:tcBorders>
              <w:top w:val="single" w:sz="4" w:space="0" w:color="auto"/>
              <w:left w:val="single" w:sz="4" w:space="0" w:color="auto"/>
              <w:bottom w:val="single" w:sz="4" w:space="0" w:color="auto"/>
              <w:right w:val="single" w:sz="4" w:space="0" w:color="auto"/>
            </w:tcBorders>
          </w:tcPr>
          <w:p w:rsidR="005E4037" w:rsidRPr="000D3596" w:rsidRDefault="00961E96" w:rsidP="00FA620E">
            <w:pPr>
              <w:pStyle w:val="ThesisTable"/>
              <w:spacing w:after="0" w:line="240" w:lineRule="auto"/>
              <w:rPr>
                <w:rFonts w:asciiTheme="minorHAnsi" w:hAnsiTheme="minorHAnsi"/>
                <w:sz w:val="16"/>
                <w:szCs w:val="18"/>
              </w:rPr>
            </w:pPr>
            <w:r>
              <w:rPr>
                <w:rFonts w:asciiTheme="minorHAnsi" w:hAnsiTheme="minorHAnsi"/>
                <w:i/>
                <w:sz w:val="16"/>
                <w:szCs w:val="18"/>
              </w:rPr>
              <w:t>“A</w:t>
            </w:r>
            <w:r w:rsidR="005E4037" w:rsidRPr="000D3596">
              <w:rPr>
                <w:rFonts w:asciiTheme="minorHAnsi" w:hAnsiTheme="minorHAnsi"/>
                <w:i/>
                <w:sz w:val="16"/>
                <w:szCs w:val="18"/>
              </w:rPr>
              <w:t xml:space="preserve"> whole story is done according to </w:t>
            </w:r>
            <w:r w:rsidR="00FA620E">
              <w:rPr>
                <w:rFonts w:asciiTheme="minorHAnsi" w:hAnsiTheme="minorHAnsi"/>
                <w:i/>
                <w:sz w:val="16"/>
                <w:szCs w:val="18"/>
              </w:rPr>
              <w:t>…</w:t>
            </w:r>
            <w:r w:rsidR="005E4037" w:rsidRPr="000D3596">
              <w:rPr>
                <w:rFonts w:asciiTheme="minorHAnsi" w:hAnsiTheme="minorHAnsi"/>
                <w:i/>
                <w:sz w:val="16"/>
                <w:szCs w:val="18"/>
              </w:rPr>
              <w:t xml:space="preserve"> [the Done list]. … That is something we </w:t>
            </w:r>
            <w:r>
              <w:rPr>
                <w:rFonts w:asciiTheme="minorHAnsi" w:hAnsiTheme="minorHAnsi"/>
                <w:i/>
                <w:sz w:val="16"/>
                <w:szCs w:val="18"/>
              </w:rPr>
              <w:t>...</w:t>
            </w:r>
            <w:r w:rsidR="005E4037" w:rsidRPr="000D3596">
              <w:rPr>
                <w:rFonts w:asciiTheme="minorHAnsi" w:hAnsiTheme="minorHAnsi"/>
                <w:i/>
                <w:sz w:val="16"/>
                <w:szCs w:val="18"/>
              </w:rPr>
              <w:t xml:space="preserve"> came up with recently because …you would think some stuff was done but it hadn’t been... people thinking that they had done something…and you know they had written all the stuff in one part of the system but they hadn’t actually done the integration with other things to see that it was…really working."</w:t>
            </w:r>
            <w:r w:rsidR="005E4037" w:rsidRPr="000D3596">
              <w:rPr>
                <w:rFonts w:asciiTheme="minorHAnsi" w:hAnsiTheme="minorHAnsi"/>
                <w:sz w:val="16"/>
                <w:szCs w:val="18"/>
              </w:rPr>
              <w:t xml:space="preserve"> [Storm, </w:t>
            </w:r>
            <w:r w:rsidR="0059392C">
              <w:rPr>
                <w:rFonts w:asciiTheme="minorHAnsi" w:hAnsiTheme="minorHAnsi"/>
                <w:sz w:val="16"/>
                <w:szCs w:val="18"/>
              </w:rPr>
              <w:t>Developer</w:t>
            </w:r>
            <w:r w:rsidR="005E4037" w:rsidRPr="000D3596">
              <w:rPr>
                <w:rFonts w:asciiTheme="minorHAnsi" w:hAnsiTheme="minorHAnsi"/>
                <w:sz w:val="16"/>
                <w:szCs w:val="18"/>
              </w:rPr>
              <w:t xml:space="preserve">] </w:t>
            </w:r>
          </w:p>
        </w:tc>
        <w:tc>
          <w:tcPr>
            <w:tcW w:w="5040" w:type="dxa"/>
            <w:tcBorders>
              <w:top w:val="single" w:sz="4" w:space="0" w:color="auto"/>
              <w:left w:val="single" w:sz="4" w:space="0" w:color="auto"/>
              <w:bottom w:val="single" w:sz="4" w:space="0" w:color="auto"/>
              <w:right w:val="single" w:sz="4" w:space="0" w:color="auto"/>
            </w:tcBorders>
          </w:tcPr>
          <w:p w:rsidR="005E4037" w:rsidRPr="000D3596" w:rsidRDefault="005E4037" w:rsidP="00C576F9">
            <w:pPr>
              <w:pStyle w:val="ACISTable"/>
              <w:spacing w:before="0" w:after="0" w:line="240" w:lineRule="auto"/>
              <w:rPr>
                <w:rFonts w:asciiTheme="minorHAnsi" w:hAnsiTheme="minorHAnsi"/>
                <w:sz w:val="16"/>
                <w:szCs w:val="18"/>
              </w:rPr>
            </w:pPr>
            <w:r w:rsidRPr="000D3596">
              <w:rPr>
                <w:rFonts w:asciiTheme="minorHAnsi" w:hAnsiTheme="minorHAnsi"/>
                <w:sz w:val="16"/>
                <w:szCs w:val="18"/>
              </w:rPr>
              <w:t xml:space="preserve">The done list is used to ensure that </w:t>
            </w:r>
            <w:r w:rsidRPr="000D3596">
              <w:rPr>
                <w:rFonts w:asciiTheme="minorHAnsi" w:hAnsiTheme="minorHAnsi"/>
                <w:sz w:val="16"/>
                <w:szCs w:val="18"/>
                <w:u w:val="single"/>
              </w:rPr>
              <w:t>knowledge about past work</w:t>
            </w:r>
            <w:r w:rsidRPr="000D3596">
              <w:rPr>
                <w:rFonts w:asciiTheme="minorHAnsi" w:hAnsiTheme="minorHAnsi"/>
                <w:sz w:val="16"/>
                <w:szCs w:val="18"/>
              </w:rPr>
              <w:t xml:space="preserve"> (dependency) is signalled to the team.</w:t>
            </w:r>
          </w:p>
        </w:tc>
        <w:tc>
          <w:tcPr>
            <w:tcW w:w="1980" w:type="dxa"/>
            <w:tcBorders>
              <w:top w:val="single" w:sz="4" w:space="0" w:color="auto"/>
              <w:left w:val="single" w:sz="4" w:space="0" w:color="auto"/>
              <w:bottom w:val="single" w:sz="4" w:space="0" w:color="auto"/>
              <w:right w:val="single" w:sz="4" w:space="0" w:color="auto"/>
            </w:tcBorders>
          </w:tcPr>
          <w:p w:rsidR="005E4037" w:rsidRPr="000D3596" w:rsidRDefault="00BC269B" w:rsidP="00C576F9">
            <w:pPr>
              <w:pStyle w:val="ACISTable"/>
              <w:spacing w:before="0" w:after="0" w:line="240" w:lineRule="auto"/>
              <w:rPr>
                <w:rFonts w:asciiTheme="minorHAnsi" w:hAnsiTheme="minorHAnsi"/>
                <w:sz w:val="16"/>
                <w:szCs w:val="18"/>
              </w:rPr>
            </w:pPr>
            <w:r>
              <w:rPr>
                <w:rFonts w:asciiTheme="minorHAnsi" w:hAnsiTheme="minorHAnsi"/>
                <w:sz w:val="16"/>
                <w:szCs w:val="18"/>
              </w:rPr>
              <w:t>Photograph of “Done” list</w:t>
            </w:r>
          </w:p>
        </w:tc>
      </w:tr>
      <w:tr w:rsidR="00FA620E" w:rsidRPr="000D3596" w:rsidTr="00961E96">
        <w:trPr>
          <w:trHeight w:val="220"/>
          <w:jc w:val="center"/>
        </w:trPr>
        <w:tc>
          <w:tcPr>
            <w:tcW w:w="1072" w:type="dxa"/>
            <w:vMerge/>
            <w:tcBorders>
              <w:left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18"/>
              </w:rPr>
            </w:pPr>
          </w:p>
        </w:tc>
        <w:tc>
          <w:tcPr>
            <w:tcW w:w="6840" w:type="dxa"/>
            <w:tcBorders>
              <w:top w:val="single" w:sz="4" w:space="0" w:color="auto"/>
              <w:left w:val="single" w:sz="4" w:space="0" w:color="auto"/>
              <w:bottom w:val="single" w:sz="4" w:space="0" w:color="auto"/>
              <w:right w:val="single" w:sz="4" w:space="0" w:color="auto"/>
            </w:tcBorders>
          </w:tcPr>
          <w:p w:rsidR="00FA620E" w:rsidRDefault="00FA620E" w:rsidP="00FA620E">
            <w:pPr>
              <w:pStyle w:val="ThesisTable"/>
              <w:spacing w:after="0" w:line="240" w:lineRule="auto"/>
              <w:rPr>
                <w:rFonts w:asciiTheme="minorHAnsi" w:hAnsiTheme="minorHAnsi"/>
                <w:sz w:val="16"/>
                <w:szCs w:val="16"/>
              </w:rPr>
            </w:pPr>
            <w:r w:rsidRPr="005E4037">
              <w:rPr>
                <w:rFonts w:asciiTheme="minorHAnsi" w:hAnsiTheme="minorHAnsi"/>
                <w:i/>
                <w:sz w:val="16"/>
                <w:szCs w:val="16"/>
              </w:rPr>
              <w:t xml:space="preserve">"What do you put into Rally?" </w:t>
            </w:r>
            <w:r w:rsidRPr="0059392C">
              <w:rPr>
                <w:rFonts w:asciiTheme="minorHAnsi" w:hAnsiTheme="minorHAnsi"/>
                <w:sz w:val="16"/>
                <w:szCs w:val="16"/>
              </w:rPr>
              <w:t>[Researcher]</w:t>
            </w:r>
            <w:r>
              <w:rPr>
                <w:rFonts w:asciiTheme="minorHAnsi" w:hAnsiTheme="minorHAnsi"/>
                <w:sz w:val="16"/>
                <w:szCs w:val="16"/>
              </w:rPr>
              <w:t xml:space="preserve">.  </w:t>
            </w:r>
            <w:r w:rsidRPr="005E4037">
              <w:rPr>
                <w:rFonts w:asciiTheme="minorHAnsi" w:hAnsiTheme="minorHAnsi"/>
                <w:i/>
                <w:sz w:val="16"/>
                <w:szCs w:val="16"/>
              </w:rPr>
              <w:t xml:space="preserve">"… all the user stories in the Product Backlog, all the details about the user stories, which would be a short description and the size, if we have it. It is also electronic backup of the task wall, because 6 months </w:t>
            </w:r>
            <w:r>
              <w:rPr>
                <w:rFonts w:asciiTheme="minorHAnsi" w:hAnsiTheme="minorHAnsi"/>
                <w:i/>
                <w:sz w:val="16"/>
                <w:szCs w:val="16"/>
              </w:rPr>
              <w:t xml:space="preserve">from </w:t>
            </w:r>
            <w:r w:rsidRPr="005E4037">
              <w:rPr>
                <w:rFonts w:asciiTheme="minorHAnsi" w:hAnsiTheme="minorHAnsi"/>
                <w:i/>
                <w:sz w:val="16"/>
                <w:szCs w:val="16"/>
              </w:rPr>
              <w:t xml:space="preserve">now I will have forgotten velocity of Sprint 3." </w:t>
            </w:r>
            <w:r w:rsidRPr="0059392C">
              <w:rPr>
                <w:rFonts w:asciiTheme="minorHAnsi" w:hAnsiTheme="minorHAnsi"/>
                <w:sz w:val="16"/>
                <w:szCs w:val="16"/>
              </w:rPr>
              <w:t>[Silver, Scrum coach]</w:t>
            </w:r>
          </w:p>
          <w:p w:rsidR="004338BD" w:rsidRPr="005E4037" w:rsidRDefault="004338BD" w:rsidP="00FA620E">
            <w:pPr>
              <w:pStyle w:val="ThesisTable"/>
              <w:spacing w:after="0" w:line="240" w:lineRule="auto"/>
              <w:rPr>
                <w:rFonts w:asciiTheme="minorHAnsi" w:hAnsiTheme="minorHAnsi"/>
                <w:i/>
                <w:sz w:val="16"/>
                <w:szCs w:val="16"/>
              </w:rPr>
            </w:pPr>
          </w:p>
        </w:tc>
        <w:tc>
          <w:tcPr>
            <w:tcW w:w="5040" w:type="dxa"/>
            <w:tcBorders>
              <w:top w:val="single" w:sz="4" w:space="0" w:color="auto"/>
              <w:left w:val="single" w:sz="4" w:space="0" w:color="auto"/>
              <w:bottom w:val="single" w:sz="4" w:space="0" w:color="auto"/>
              <w:right w:val="single" w:sz="4" w:space="0" w:color="auto"/>
            </w:tcBorders>
          </w:tcPr>
          <w:p w:rsidR="00FA620E" w:rsidRPr="005E4037" w:rsidRDefault="00FA620E" w:rsidP="00FA620E">
            <w:pPr>
              <w:pStyle w:val="ACISTable"/>
              <w:spacing w:before="0" w:after="0" w:line="240" w:lineRule="auto"/>
              <w:rPr>
                <w:rFonts w:asciiTheme="minorHAnsi" w:hAnsiTheme="minorHAnsi"/>
                <w:sz w:val="16"/>
                <w:szCs w:val="16"/>
              </w:rPr>
            </w:pPr>
            <w:r w:rsidRPr="00DF7DF4">
              <w:rPr>
                <w:rFonts w:asciiTheme="minorHAnsi" w:hAnsiTheme="minorHAnsi"/>
                <w:sz w:val="16"/>
                <w:szCs w:val="16"/>
              </w:rPr>
              <w:t>Rally</w:t>
            </w:r>
            <w:r>
              <w:rPr>
                <w:rFonts w:asciiTheme="minorHAnsi" w:hAnsiTheme="minorHAnsi"/>
                <w:sz w:val="16"/>
                <w:szCs w:val="16"/>
              </w:rPr>
              <w:t>™</w:t>
            </w:r>
            <w:r w:rsidRPr="00DF7DF4">
              <w:rPr>
                <w:rFonts w:asciiTheme="minorHAnsi" w:hAnsiTheme="minorHAnsi"/>
                <w:sz w:val="16"/>
                <w:szCs w:val="16"/>
              </w:rPr>
              <w:t>,</w:t>
            </w:r>
            <w:r w:rsidRPr="005E4037">
              <w:rPr>
                <w:rFonts w:asciiTheme="minorHAnsi" w:hAnsiTheme="minorHAnsi"/>
                <w:sz w:val="16"/>
                <w:szCs w:val="16"/>
              </w:rPr>
              <w:t xml:space="preserve"> acts as a repository for project information </w:t>
            </w:r>
            <w:r w:rsidRPr="005E4037">
              <w:rPr>
                <w:rFonts w:asciiTheme="minorHAnsi" w:hAnsiTheme="minorHAnsi"/>
                <w:sz w:val="16"/>
                <w:szCs w:val="16"/>
                <w:u w:val="single"/>
              </w:rPr>
              <w:t xml:space="preserve">so that past decisions are available </w:t>
            </w:r>
            <w:r w:rsidRPr="005E4037">
              <w:rPr>
                <w:rFonts w:asciiTheme="minorHAnsi" w:hAnsiTheme="minorHAnsi"/>
                <w:sz w:val="16"/>
                <w:szCs w:val="16"/>
              </w:rPr>
              <w:t>(dependency)</w:t>
            </w:r>
          </w:p>
        </w:tc>
        <w:tc>
          <w:tcPr>
            <w:tcW w:w="1980" w:type="dxa"/>
            <w:tcBorders>
              <w:top w:val="single" w:sz="4" w:space="0" w:color="auto"/>
              <w:left w:val="single" w:sz="4" w:space="0" w:color="auto"/>
              <w:bottom w:val="single" w:sz="4" w:space="0" w:color="auto"/>
              <w:right w:val="single" w:sz="4" w:space="0" w:color="auto"/>
            </w:tcBorders>
          </w:tcPr>
          <w:p w:rsidR="00FA620E" w:rsidRDefault="00FA620E" w:rsidP="00FA620E">
            <w:pPr>
              <w:pStyle w:val="ACISTable"/>
              <w:spacing w:before="0" w:after="0" w:line="240" w:lineRule="auto"/>
              <w:rPr>
                <w:rFonts w:asciiTheme="minorHAnsi" w:hAnsiTheme="minorHAnsi"/>
                <w:sz w:val="16"/>
                <w:szCs w:val="18"/>
              </w:rPr>
            </w:pPr>
          </w:p>
        </w:tc>
      </w:tr>
      <w:tr w:rsidR="00FA620E" w:rsidRPr="000D3596" w:rsidTr="00961E96">
        <w:trPr>
          <w:trHeight w:val="153"/>
          <w:jc w:val="center"/>
        </w:trPr>
        <w:tc>
          <w:tcPr>
            <w:tcW w:w="14932" w:type="dxa"/>
            <w:gridSpan w:val="4"/>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18"/>
              </w:rPr>
            </w:pPr>
            <w:r w:rsidRPr="000F3A51">
              <w:rPr>
                <w:rFonts w:asciiTheme="minorHAnsi" w:hAnsiTheme="minorHAnsi"/>
                <w:b/>
                <w:sz w:val="16"/>
                <w:szCs w:val="18"/>
              </w:rPr>
              <w:lastRenderedPageBreak/>
              <w:t>Process Dependency</w:t>
            </w:r>
          </w:p>
        </w:tc>
      </w:tr>
      <w:tr w:rsidR="00FA620E" w:rsidRPr="000D3596" w:rsidTr="00961E96">
        <w:trPr>
          <w:trHeight w:val="141"/>
          <w:jc w:val="center"/>
        </w:trPr>
        <w:tc>
          <w:tcPr>
            <w:tcW w:w="1072" w:type="dxa"/>
            <w:vMerge w:val="restart"/>
            <w:tcBorders>
              <w:top w:val="single" w:sz="4" w:space="0" w:color="auto"/>
              <w:left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20"/>
              </w:rPr>
            </w:pPr>
            <w:r w:rsidRPr="000D3596">
              <w:rPr>
                <w:rFonts w:asciiTheme="minorHAnsi" w:hAnsiTheme="minorHAnsi"/>
                <w:sz w:val="16"/>
                <w:szCs w:val="20"/>
              </w:rPr>
              <w:t>Activity</w:t>
            </w:r>
          </w:p>
        </w:tc>
        <w:tc>
          <w:tcPr>
            <w:tcW w:w="684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r w:rsidRPr="000D3596">
              <w:rPr>
                <w:rFonts w:asciiTheme="minorHAnsi" w:hAnsiTheme="minorHAnsi"/>
                <w:i/>
                <w:sz w:val="16"/>
                <w:szCs w:val="20"/>
              </w:rPr>
              <w:t xml:space="preserve">“Sam waited. He would do the first line of testing. So he would always do an initial user acceptance testing to verify that everything was OK. Graeme would wait for me to complete the work so he could apply his styling.” </w:t>
            </w:r>
            <w:r w:rsidRPr="000D3596">
              <w:rPr>
                <w:rFonts w:asciiTheme="minorHAnsi" w:hAnsiTheme="minorHAnsi"/>
                <w:sz w:val="16"/>
                <w:szCs w:val="20"/>
              </w:rPr>
              <w:t xml:space="preserve">[Land, </w:t>
            </w:r>
            <w:r>
              <w:rPr>
                <w:rFonts w:asciiTheme="minorHAnsi" w:hAnsiTheme="minorHAnsi"/>
                <w:sz w:val="16"/>
                <w:szCs w:val="20"/>
              </w:rPr>
              <w:t>Senior developer</w:t>
            </w:r>
            <w:r w:rsidRPr="000D3596">
              <w:rPr>
                <w:rFonts w:asciiTheme="minorHAnsi" w:hAnsiTheme="minorHAnsi"/>
                <w:sz w:val="16"/>
                <w:szCs w:val="20"/>
              </w:rPr>
              <w:t xml:space="preserve">] </w:t>
            </w:r>
          </w:p>
        </w:tc>
        <w:tc>
          <w:tcPr>
            <w:tcW w:w="504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r w:rsidRPr="000D3596">
              <w:rPr>
                <w:rFonts w:asciiTheme="minorHAnsi" w:hAnsiTheme="minorHAnsi"/>
                <w:sz w:val="16"/>
                <w:szCs w:val="20"/>
              </w:rPr>
              <w:t xml:space="preserve">One team </w:t>
            </w:r>
            <w:r w:rsidRPr="000D3596">
              <w:rPr>
                <w:rFonts w:asciiTheme="minorHAnsi" w:hAnsiTheme="minorHAnsi"/>
                <w:sz w:val="16"/>
                <w:szCs w:val="20"/>
                <w:u w:val="single"/>
              </w:rPr>
              <w:t>member transferred a completed software component</w:t>
            </w:r>
            <w:r w:rsidRPr="000D3596">
              <w:rPr>
                <w:rFonts w:asciiTheme="minorHAnsi" w:hAnsiTheme="minorHAnsi"/>
                <w:sz w:val="16"/>
                <w:szCs w:val="20"/>
              </w:rPr>
              <w:t xml:space="preserve"> (dependency) to another team member with different expertise to carry out additional tasks involving the componen</w:t>
            </w:r>
            <w:r>
              <w:rPr>
                <w:rFonts w:asciiTheme="minorHAnsi" w:hAnsiTheme="minorHAnsi"/>
                <w:sz w:val="16"/>
                <w:szCs w:val="20"/>
              </w:rPr>
              <w:t xml:space="preserve">t (e.g., </w:t>
            </w:r>
            <w:r w:rsidRPr="000D3596">
              <w:rPr>
                <w:rFonts w:asciiTheme="minorHAnsi" w:hAnsiTheme="minorHAnsi"/>
                <w:sz w:val="16"/>
                <w:szCs w:val="20"/>
              </w:rPr>
              <w:t>user acceptan</w:t>
            </w:r>
            <w:r w:rsidR="004F13CA">
              <w:rPr>
                <w:rFonts w:asciiTheme="minorHAnsi" w:hAnsiTheme="minorHAnsi"/>
                <w:sz w:val="16"/>
                <w:szCs w:val="20"/>
              </w:rPr>
              <w:t>ce testing or interface design).</w:t>
            </w:r>
          </w:p>
        </w:tc>
        <w:tc>
          <w:tcPr>
            <w:tcW w:w="198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r>
              <w:rPr>
                <w:rFonts w:asciiTheme="minorHAnsi" w:hAnsiTheme="minorHAnsi"/>
                <w:sz w:val="16"/>
                <w:szCs w:val="20"/>
              </w:rPr>
              <w:t>None</w:t>
            </w:r>
          </w:p>
        </w:tc>
      </w:tr>
      <w:tr w:rsidR="00FA620E" w:rsidRPr="000D3596" w:rsidTr="00961E96">
        <w:trPr>
          <w:trHeight w:val="141"/>
          <w:jc w:val="center"/>
        </w:trPr>
        <w:tc>
          <w:tcPr>
            <w:tcW w:w="1072" w:type="dxa"/>
            <w:vMerge/>
            <w:tcBorders>
              <w:left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20"/>
              </w:rPr>
            </w:pPr>
          </w:p>
        </w:tc>
        <w:tc>
          <w:tcPr>
            <w:tcW w:w="6840" w:type="dxa"/>
            <w:tcBorders>
              <w:top w:val="single" w:sz="4" w:space="0" w:color="auto"/>
              <w:left w:val="single" w:sz="4" w:space="0" w:color="auto"/>
              <w:bottom w:val="single" w:sz="4" w:space="0" w:color="auto"/>
              <w:right w:val="single" w:sz="4" w:space="0" w:color="auto"/>
            </w:tcBorders>
          </w:tcPr>
          <w:p w:rsidR="00FA620E" w:rsidRPr="009B6262" w:rsidRDefault="00FA620E" w:rsidP="00FA620E">
            <w:pPr>
              <w:pStyle w:val="ThesisTable"/>
              <w:spacing w:after="0" w:line="240" w:lineRule="auto"/>
              <w:rPr>
                <w:rFonts w:asciiTheme="minorHAnsi" w:hAnsiTheme="minorHAnsi"/>
                <w:i/>
                <w:sz w:val="16"/>
                <w:szCs w:val="16"/>
              </w:rPr>
            </w:pPr>
            <w:r w:rsidRPr="009B6262">
              <w:rPr>
                <w:i/>
                <w:sz w:val="16"/>
                <w:szCs w:val="16"/>
              </w:rPr>
              <w:t xml:space="preserve">"It’s true actually, and I think that that’s what we are getting much better at doing in our weekly breakdowns or bi-weekly breakdowns is prioritising things so there is minimal blockage happening for everyone." </w:t>
            </w:r>
            <w:r w:rsidRPr="0059392C">
              <w:rPr>
                <w:sz w:val="16"/>
                <w:szCs w:val="16"/>
              </w:rPr>
              <w:t>[Storm, Tester]</w:t>
            </w:r>
          </w:p>
        </w:tc>
        <w:tc>
          <w:tcPr>
            <w:tcW w:w="5040" w:type="dxa"/>
            <w:tcBorders>
              <w:top w:val="single" w:sz="4" w:space="0" w:color="auto"/>
              <w:left w:val="single" w:sz="4" w:space="0" w:color="auto"/>
              <w:bottom w:val="single" w:sz="4" w:space="0" w:color="auto"/>
              <w:right w:val="single" w:sz="4" w:space="0" w:color="auto"/>
            </w:tcBorders>
          </w:tcPr>
          <w:p w:rsidR="00FA620E" w:rsidRPr="009B6262" w:rsidRDefault="00FA620E" w:rsidP="00FA620E">
            <w:pPr>
              <w:pStyle w:val="ThesisTable"/>
              <w:spacing w:after="0" w:line="240" w:lineRule="auto"/>
              <w:rPr>
                <w:rFonts w:asciiTheme="minorHAnsi" w:hAnsiTheme="minorHAnsi"/>
                <w:sz w:val="16"/>
                <w:szCs w:val="16"/>
              </w:rPr>
            </w:pPr>
            <w:r w:rsidRPr="009B6262">
              <w:rPr>
                <w:sz w:val="16"/>
                <w:szCs w:val="16"/>
              </w:rPr>
              <w:t xml:space="preserve">The </w:t>
            </w:r>
            <w:r w:rsidRPr="009B6262">
              <w:rPr>
                <w:sz w:val="16"/>
                <w:szCs w:val="16"/>
                <w:u w:val="single"/>
              </w:rPr>
              <w:t>work of one team member is not blocked by the work of another</w:t>
            </w:r>
            <w:r w:rsidRPr="009B6262">
              <w:rPr>
                <w:sz w:val="16"/>
                <w:szCs w:val="16"/>
              </w:rPr>
              <w:t xml:space="preserve"> (dependency) because the </w:t>
            </w:r>
            <w:r w:rsidRPr="00DF7DF4">
              <w:rPr>
                <w:sz w:val="16"/>
                <w:szCs w:val="16"/>
              </w:rPr>
              <w:t xml:space="preserve">stories are prioritised </w:t>
            </w:r>
            <w:r w:rsidRPr="009B6262">
              <w:rPr>
                <w:sz w:val="16"/>
                <w:szCs w:val="16"/>
              </w:rPr>
              <w:t>in an appropriate order</w:t>
            </w:r>
          </w:p>
        </w:tc>
        <w:tc>
          <w:tcPr>
            <w:tcW w:w="198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r>
              <w:rPr>
                <w:rFonts w:asciiTheme="minorHAnsi" w:hAnsiTheme="minorHAnsi"/>
                <w:sz w:val="16"/>
                <w:szCs w:val="20"/>
              </w:rPr>
              <w:t>None</w:t>
            </w:r>
          </w:p>
        </w:tc>
      </w:tr>
      <w:tr w:rsidR="00FA620E" w:rsidRPr="000D3596" w:rsidTr="00961E96">
        <w:trPr>
          <w:trHeight w:val="141"/>
          <w:jc w:val="center"/>
        </w:trPr>
        <w:tc>
          <w:tcPr>
            <w:tcW w:w="1072" w:type="dxa"/>
            <w:vMerge/>
            <w:tcBorders>
              <w:left w:val="single" w:sz="4" w:space="0" w:color="auto"/>
              <w:bottom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20"/>
              </w:rPr>
            </w:pPr>
          </w:p>
        </w:tc>
        <w:tc>
          <w:tcPr>
            <w:tcW w:w="684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r w:rsidRPr="000D3596">
              <w:rPr>
                <w:rFonts w:asciiTheme="minorHAnsi" w:hAnsiTheme="minorHAnsi"/>
                <w:i/>
                <w:sz w:val="16"/>
                <w:szCs w:val="20"/>
              </w:rPr>
              <w:t>"Well, …, it became a discovery process… we were ignorant of the possibility of these dependencies, until we found that somebody would be working on a story at,…, the top of the board that affected, or was required by, a story below it. So the next person, well occasionally we started off trying to work on the second story and then found out ‘hold on, I can’t complete this because it requires something that you are working on’."</w:t>
            </w:r>
            <w:r w:rsidRPr="000D3596">
              <w:rPr>
                <w:rFonts w:asciiTheme="minorHAnsi" w:hAnsiTheme="minorHAnsi"/>
                <w:sz w:val="16"/>
                <w:szCs w:val="20"/>
              </w:rPr>
              <w:t xml:space="preserve"> [Silver, </w:t>
            </w:r>
            <w:r>
              <w:rPr>
                <w:rFonts w:asciiTheme="minorHAnsi" w:hAnsiTheme="minorHAnsi"/>
                <w:sz w:val="16"/>
                <w:szCs w:val="20"/>
              </w:rPr>
              <w:t>Developer</w:t>
            </w:r>
            <w:r w:rsidRPr="000D3596">
              <w:rPr>
                <w:rFonts w:asciiTheme="minorHAnsi" w:hAnsiTheme="minorHAnsi"/>
                <w:sz w:val="16"/>
                <w:szCs w:val="20"/>
              </w:rPr>
              <w:t xml:space="preserve">] </w:t>
            </w:r>
          </w:p>
        </w:tc>
        <w:tc>
          <w:tcPr>
            <w:tcW w:w="504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r w:rsidRPr="000D3596">
              <w:rPr>
                <w:rFonts w:asciiTheme="minorHAnsi" w:hAnsiTheme="minorHAnsi"/>
                <w:sz w:val="16"/>
                <w:szCs w:val="20"/>
              </w:rPr>
              <w:t xml:space="preserve">The wallboard displaying stories and tasks acted as in indicator of potential </w:t>
            </w:r>
            <w:r w:rsidRPr="000D3596">
              <w:rPr>
                <w:rFonts w:asciiTheme="minorHAnsi" w:hAnsiTheme="minorHAnsi"/>
                <w:sz w:val="16"/>
                <w:szCs w:val="20"/>
                <w:u w:val="single"/>
              </w:rPr>
              <w:t xml:space="preserve">activity </w:t>
            </w:r>
            <w:r w:rsidRPr="000D3596">
              <w:rPr>
                <w:rFonts w:asciiTheme="minorHAnsi" w:hAnsiTheme="minorHAnsi"/>
                <w:sz w:val="16"/>
                <w:szCs w:val="20"/>
              </w:rPr>
              <w:t>timing conflicts (dependency)</w:t>
            </w:r>
          </w:p>
        </w:tc>
        <w:tc>
          <w:tcPr>
            <w:tcW w:w="198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r>
              <w:rPr>
                <w:rFonts w:asciiTheme="minorHAnsi" w:hAnsiTheme="minorHAnsi"/>
                <w:sz w:val="16"/>
                <w:szCs w:val="20"/>
              </w:rPr>
              <w:t>Photograph of functioning wallboard</w:t>
            </w:r>
          </w:p>
        </w:tc>
      </w:tr>
      <w:tr w:rsidR="00FA620E" w:rsidRPr="000D3596" w:rsidTr="00961E96">
        <w:trPr>
          <w:trHeight w:val="141"/>
          <w:jc w:val="center"/>
        </w:trPr>
        <w:tc>
          <w:tcPr>
            <w:tcW w:w="1072" w:type="dxa"/>
            <w:vMerge w:val="restart"/>
            <w:tcBorders>
              <w:top w:val="single" w:sz="4" w:space="0" w:color="auto"/>
              <w:left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20"/>
              </w:rPr>
            </w:pPr>
            <w:r w:rsidRPr="000D3596">
              <w:rPr>
                <w:rFonts w:asciiTheme="minorHAnsi" w:hAnsiTheme="minorHAnsi"/>
                <w:sz w:val="16"/>
                <w:szCs w:val="20"/>
              </w:rPr>
              <w:t>Business process</w:t>
            </w:r>
          </w:p>
        </w:tc>
        <w:tc>
          <w:tcPr>
            <w:tcW w:w="684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r>
              <w:rPr>
                <w:rFonts w:asciiTheme="minorHAnsi" w:hAnsiTheme="minorHAnsi"/>
                <w:i/>
                <w:sz w:val="16"/>
                <w:szCs w:val="20"/>
              </w:rPr>
              <w:t>"…</w:t>
            </w:r>
            <w:r w:rsidRPr="000D3596">
              <w:rPr>
                <w:rFonts w:asciiTheme="minorHAnsi" w:hAnsiTheme="minorHAnsi"/>
                <w:i/>
                <w:sz w:val="16"/>
                <w:szCs w:val="20"/>
              </w:rPr>
              <w:t>are translated onto what you did online. The flow the user was taking through. So there was a certain dependency inherent in the process, so basically you were choosing something to apply for, then you had to provide some details, then you had to pay. If you break it down like that…that kind of naturally ordered the [development] tasks</w:t>
            </w:r>
            <w:r>
              <w:rPr>
                <w:rFonts w:asciiTheme="minorHAnsi" w:hAnsiTheme="minorHAnsi"/>
                <w:i/>
                <w:sz w:val="16"/>
                <w:szCs w:val="20"/>
              </w:rPr>
              <w:t xml:space="preserve">.” </w:t>
            </w:r>
            <w:r w:rsidRPr="000D3596">
              <w:rPr>
                <w:rFonts w:asciiTheme="minorHAnsi" w:hAnsiTheme="minorHAnsi"/>
                <w:sz w:val="16"/>
                <w:szCs w:val="20"/>
              </w:rPr>
              <w:t xml:space="preserve">[Land, </w:t>
            </w:r>
            <w:r>
              <w:rPr>
                <w:rFonts w:asciiTheme="minorHAnsi" w:hAnsiTheme="minorHAnsi"/>
                <w:sz w:val="16"/>
                <w:szCs w:val="20"/>
              </w:rPr>
              <w:t>Senior developer</w:t>
            </w:r>
            <w:r w:rsidRPr="000D3596">
              <w:rPr>
                <w:rFonts w:asciiTheme="minorHAnsi" w:hAnsiTheme="minorHAnsi"/>
                <w:sz w:val="16"/>
                <w:szCs w:val="20"/>
              </w:rPr>
              <w:t>]</w:t>
            </w:r>
          </w:p>
        </w:tc>
        <w:tc>
          <w:tcPr>
            <w:tcW w:w="504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r w:rsidRPr="000D3596">
              <w:rPr>
                <w:rFonts w:asciiTheme="minorHAnsi" w:hAnsiTheme="minorHAnsi"/>
                <w:sz w:val="16"/>
                <w:szCs w:val="20"/>
              </w:rPr>
              <w:t xml:space="preserve">Development tasks were organised around the existing business process used to handle applications. This was because the output of one part of the process acted as input to the next part. This was managed by assigning each portion of functionality to an iteration in the </w:t>
            </w:r>
            <w:r w:rsidRPr="000D3596">
              <w:rPr>
                <w:rFonts w:asciiTheme="minorHAnsi" w:hAnsiTheme="minorHAnsi"/>
                <w:sz w:val="16"/>
                <w:szCs w:val="20"/>
                <w:u w:val="single"/>
              </w:rPr>
              <w:t xml:space="preserve">same order that it occurred in the actual business process </w:t>
            </w:r>
            <w:r w:rsidRPr="000D3596">
              <w:rPr>
                <w:rFonts w:asciiTheme="minorHAnsi" w:hAnsiTheme="minorHAnsi"/>
                <w:sz w:val="16"/>
                <w:szCs w:val="20"/>
              </w:rPr>
              <w:t>(dependency).</w:t>
            </w:r>
          </w:p>
        </w:tc>
        <w:tc>
          <w:tcPr>
            <w:tcW w:w="198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p>
        </w:tc>
      </w:tr>
      <w:tr w:rsidR="00FA620E" w:rsidRPr="000D3596" w:rsidTr="00961E96">
        <w:trPr>
          <w:trHeight w:val="141"/>
          <w:jc w:val="center"/>
        </w:trPr>
        <w:tc>
          <w:tcPr>
            <w:tcW w:w="1072" w:type="dxa"/>
            <w:vMerge/>
            <w:tcBorders>
              <w:left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20"/>
              </w:rPr>
            </w:pPr>
          </w:p>
        </w:tc>
        <w:tc>
          <w:tcPr>
            <w:tcW w:w="6840" w:type="dxa"/>
            <w:tcBorders>
              <w:top w:val="single" w:sz="4" w:space="0" w:color="auto"/>
              <w:left w:val="single" w:sz="4" w:space="0" w:color="auto"/>
              <w:bottom w:val="single" w:sz="4" w:space="0" w:color="auto"/>
              <w:right w:val="single" w:sz="4" w:space="0" w:color="auto"/>
            </w:tcBorders>
          </w:tcPr>
          <w:p w:rsidR="00FA620E" w:rsidRPr="00C576F9" w:rsidRDefault="00FA620E" w:rsidP="00FA620E">
            <w:pPr>
              <w:pStyle w:val="ThesisTable"/>
              <w:spacing w:after="0" w:line="240" w:lineRule="auto"/>
              <w:rPr>
                <w:rFonts w:asciiTheme="minorHAnsi" w:hAnsiTheme="minorHAnsi"/>
                <w:sz w:val="16"/>
                <w:szCs w:val="20"/>
              </w:rPr>
            </w:pPr>
            <w:r w:rsidRPr="00C576F9">
              <w:rPr>
                <w:rFonts w:asciiTheme="minorHAnsi" w:hAnsiTheme="minorHAnsi"/>
                <w:sz w:val="16"/>
                <w:szCs w:val="20"/>
              </w:rPr>
              <w:t>No evidence of business process dependencies in Storm</w:t>
            </w:r>
          </w:p>
        </w:tc>
        <w:tc>
          <w:tcPr>
            <w:tcW w:w="504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p>
        </w:tc>
        <w:tc>
          <w:tcPr>
            <w:tcW w:w="198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p>
        </w:tc>
      </w:tr>
      <w:tr w:rsidR="00FA620E" w:rsidRPr="000D3596" w:rsidTr="00961E96">
        <w:trPr>
          <w:trHeight w:val="141"/>
          <w:jc w:val="center"/>
        </w:trPr>
        <w:tc>
          <w:tcPr>
            <w:tcW w:w="1072" w:type="dxa"/>
            <w:vMerge/>
            <w:tcBorders>
              <w:left w:val="single" w:sz="4" w:space="0" w:color="auto"/>
              <w:bottom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20"/>
              </w:rPr>
            </w:pPr>
          </w:p>
        </w:tc>
        <w:tc>
          <w:tcPr>
            <w:tcW w:w="6840" w:type="dxa"/>
            <w:tcBorders>
              <w:top w:val="single" w:sz="4" w:space="0" w:color="auto"/>
              <w:left w:val="single" w:sz="4" w:space="0" w:color="auto"/>
              <w:bottom w:val="single" w:sz="4" w:space="0" w:color="auto"/>
              <w:right w:val="single" w:sz="4" w:space="0" w:color="auto"/>
            </w:tcBorders>
          </w:tcPr>
          <w:p w:rsidR="00FA620E" w:rsidRPr="00C576F9" w:rsidRDefault="00FA620E" w:rsidP="00FA620E">
            <w:pPr>
              <w:pStyle w:val="ThesisTable"/>
              <w:spacing w:after="0" w:line="240" w:lineRule="auto"/>
              <w:rPr>
                <w:rFonts w:asciiTheme="minorHAnsi" w:hAnsiTheme="minorHAnsi"/>
                <w:sz w:val="16"/>
                <w:szCs w:val="20"/>
              </w:rPr>
            </w:pPr>
            <w:r w:rsidRPr="00C576F9">
              <w:rPr>
                <w:rFonts w:asciiTheme="minorHAnsi" w:hAnsiTheme="minorHAnsi"/>
                <w:sz w:val="16"/>
                <w:szCs w:val="20"/>
              </w:rPr>
              <w:t>No evidence of business process dependencies in Silver</w:t>
            </w:r>
          </w:p>
        </w:tc>
        <w:tc>
          <w:tcPr>
            <w:tcW w:w="504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p>
        </w:tc>
        <w:tc>
          <w:tcPr>
            <w:tcW w:w="198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p>
        </w:tc>
      </w:tr>
      <w:tr w:rsidR="00FA620E" w:rsidRPr="000D3596" w:rsidTr="00961E96">
        <w:trPr>
          <w:trHeight w:val="141"/>
          <w:jc w:val="center"/>
        </w:trPr>
        <w:tc>
          <w:tcPr>
            <w:tcW w:w="14932" w:type="dxa"/>
            <w:gridSpan w:val="4"/>
            <w:tcBorders>
              <w:top w:val="single" w:sz="4" w:space="0" w:color="auto"/>
              <w:left w:val="single" w:sz="4" w:space="0" w:color="auto"/>
              <w:bottom w:val="single" w:sz="4" w:space="0" w:color="auto"/>
              <w:right w:val="single" w:sz="4" w:space="0" w:color="auto"/>
            </w:tcBorders>
          </w:tcPr>
          <w:p w:rsidR="00FA620E" w:rsidRPr="00AE1C5C" w:rsidRDefault="00FA620E" w:rsidP="00FA620E">
            <w:pPr>
              <w:pStyle w:val="ACISTable"/>
              <w:spacing w:before="0" w:after="0" w:line="240" w:lineRule="auto"/>
              <w:rPr>
                <w:rFonts w:asciiTheme="minorHAnsi" w:hAnsiTheme="minorHAnsi"/>
                <w:b/>
                <w:sz w:val="16"/>
                <w:szCs w:val="18"/>
              </w:rPr>
            </w:pPr>
            <w:r w:rsidRPr="000F3A51">
              <w:rPr>
                <w:rFonts w:asciiTheme="minorHAnsi" w:hAnsiTheme="minorHAnsi"/>
                <w:b/>
                <w:sz w:val="16"/>
                <w:szCs w:val="18"/>
              </w:rPr>
              <w:t>Resource dependency</w:t>
            </w:r>
          </w:p>
        </w:tc>
      </w:tr>
      <w:tr w:rsidR="00FA620E" w:rsidRPr="000D3596" w:rsidTr="00961E96">
        <w:trPr>
          <w:trHeight w:val="141"/>
          <w:jc w:val="center"/>
        </w:trPr>
        <w:tc>
          <w:tcPr>
            <w:tcW w:w="1072" w:type="dxa"/>
            <w:vMerge w:val="restart"/>
            <w:tcBorders>
              <w:top w:val="single" w:sz="4" w:space="0" w:color="auto"/>
              <w:left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20"/>
              </w:rPr>
            </w:pPr>
            <w:r w:rsidRPr="000D3596">
              <w:rPr>
                <w:rFonts w:asciiTheme="minorHAnsi" w:hAnsiTheme="minorHAnsi"/>
                <w:sz w:val="16"/>
                <w:szCs w:val="20"/>
              </w:rPr>
              <w:t>Entity</w:t>
            </w:r>
          </w:p>
        </w:tc>
        <w:tc>
          <w:tcPr>
            <w:tcW w:w="684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r w:rsidRPr="000D3596">
              <w:rPr>
                <w:rFonts w:asciiTheme="minorHAnsi" w:hAnsiTheme="minorHAnsi"/>
                <w:sz w:val="16"/>
                <w:szCs w:val="20"/>
                <w:lang w:val="en-AU"/>
              </w:rPr>
              <w:t xml:space="preserve"> </w:t>
            </w:r>
            <w:r w:rsidRPr="000D3596">
              <w:rPr>
                <w:rFonts w:asciiTheme="minorHAnsi" w:hAnsiTheme="minorHAnsi"/>
                <w:i/>
                <w:sz w:val="16"/>
                <w:szCs w:val="20"/>
              </w:rPr>
              <w:t>“Project System Support, essentially system administration yeah. I would have to occasionally wait on them to do something for me. Like I needed something installed on a server, or I needed access to a server or something like that.”</w:t>
            </w:r>
            <w:r>
              <w:rPr>
                <w:rFonts w:asciiTheme="minorHAnsi" w:hAnsiTheme="minorHAnsi"/>
                <w:sz w:val="16"/>
                <w:szCs w:val="20"/>
              </w:rPr>
              <w:t xml:space="preserve"> [Land, Senior developer</w:t>
            </w:r>
            <w:r w:rsidRPr="000D3596">
              <w:rPr>
                <w:rFonts w:asciiTheme="minorHAnsi" w:hAnsiTheme="minorHAnsi"/>
                <w:sz w:val="16"/>
                <w:szCs w:val="20"/>
              </w:rPr>
              <w:t xml:space="preserve">] </w:t>
            </w:r>
          </w:p>
        </w:tc>
        <w:tc>
          <w:tcPr>
            <w:tcW w:w="504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r w:rsidRPr="000D3596">
              <w:rPr>
                <w:rFonts w:asciiTheme="minorHAnsi" w:hAnsiTheme="minorHAnsi"/>
                <w:sz w:val="16"/>
                <w:szCs w:val="20"/>
                <w:u w:val="single"/>
              </w:rPr>
              <w:t>A server is not available</w:t>
            </w:r>
            <w:r w:rsidRPr="000D3596">
              <w:rPr>
                <w:rFonts w:asciiTheme="minorHAnsi" w:hAnsiTheme="minorHAnsi"/>
                <w:sz w:val="16"/>
                <w:szCs w:val="20"/>
              </w:rPr>
              <w:t xml:space="preserve"> (dependency) causing the developer to wait. </w:t>
            </w:r>
          </w:p>
        </w:tc>
        <w:tc>
          <w:tcPr>
            <w:tcW w:w="1980" w:type="dxa"/>
            <w:tcBorders>
              <w:top w:val="single" w:sz="4" w:space="0" w:color="auto"/>
              <w:left w:val="single" w:sz="4" w:space="0" w:color="auto"/>
              <w:bottom w:val="single" w:sz="4" w:space="0" w:color="auto"/>
              <w:right w:val="single" w:sz="4" w:space="0" w:color="auto"/>
            </w:tcBorders>
          </w:tcPr>
          <w:p w:rsidR="00FA620E" w:rsidRPr="00BC269B" w:rsidRDefault="00FA620E" w:rsidP="00FA620E">
            <w:pPr>
              <w:pStyle w:val="ThesisTable"/>
              <w:spacing w:after="0" w:line="240" w:lineRule="auto"/>
              <w:rPr>
                <w:rFonts w:asciiTheme="minorHAnsi" w:hAnsiTheme="minorHAnsi"/>
                <w:sz w:val="16"/>
                <w:szCs w:val="20"/>
              </w:rPr>
            </w:pPr>
            <w:r w:rsidRPr="00BC269B">
              <w:rPr>
                <w:rFonts w:asciiTheme="minorHAnsi" w:hAnsiTheme="minorHAnsi"/>
                <w:sz w:val="16"/>
                <w:szCs w:val="20"/>
              </w:rPr>
              <w:t>None</w:t>
            </w:r>
          </w:p>
        </w:tc>
      </w:tr>
      <w:tr w:rsidR="00FA620E" w:rsidRPr="000D3596" w:rsidTr="00961E96">
        <w:trPr>
          <w:trHeight w:val="141"/>
          <w:jc w:val="center"/>
        </w:trPr>
        <w:tc>
          <w:tcPr>
            <w:tcW w:w="1072" w:type="dxa"/>
            <w:vMerge/>
            <w:tcBorders>
              <w:left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20"/>
              </w:rPr>
            </w:pPr>
          </w:p>
        </w:tc>
        <w:tc>
          <w:tcPr>
            <w:tcW w:w="684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r w:rsidRPr="000D3596">
              <w:rPr>
                <w:rFonts w:asciiTheme="minorHAnsi" w:hAnsiTheme="minorHAnsi"/>
                <w:i/>
                <w:sz w:val="16"/>
                <w:szCs w:val="20"/>
              </w:rPr>
              <w:t>"…the main people we annoy with that are the operations group, … the people who look after the servers; and we suddenly go 'oh by the way in two weeks we want to release this new thing to you' and they go 'well I’m not sure I can be ready in two weeks' and you go" [rolls his eyes].</w:t>
            </w:r>
            <w:r w:rsidRPr="000D3596">
              <w:rPr>
                <w:rFonts w:asciiTheme="minorHAnsi" w:hAnsiTheme="minorHAnsi"/>
                <w:sz w:val="16"/>
                <w:szCs w:val="20"/>
              </w:rPr>
              <w:t xml:space="preserve"> [Storm, </w:t>
            </w:r>
            <w:r>
              <w:rPr>
                <w:rFonts w:asciiTheme="minorHAnsi" w:hAnsiTheme="minorHAnsi"/>
                <w:sz w:val="16"/>
                <w:szCs w:val="20"/>
              </w:rPr>
              <w:t>Programme manager</w:t>
            </w:r>
            <w:r w:rsidRPr="000D3596">
              <w:rPr>
                <w:rFonts w:asciiTheme="minorHAnsi" w:hAnsiTheme="minorHAnsi"/>
                <w:sz w:val="16"/>
                <w:szCs w:val="20"/>
              </w:rPr>
              <w:t xml:space="preserve">] </w:t>
            </w:r>
          </w:p>
        </w:tc>
        <w:tc>
          <w:tcPr>
            <w:tcW w:w="5040" w:type="dxa"/>
            <w:tcBorders>
              <w:top w:val="single" w:sz="4" w:space="0" w:color="auto"/>
              <w:left w:val="single" w:sz="4" w:space="0" w:color="auto"/>
              <w:bottom w:val="single" w:sz="4" w:space="0" w:color="auto"/>
              <w:right w:val="single" w:sz="4" w:space="0" w:color="auto"/>
            </w:tcBorders>
          </w:tcPr>
          <w:p w:rsidR="00FA620E" w:rsidRPr="009B6262" w:rsidRDefault="00FA620E" w:rsidP="00FA620E">
            <w:pPr>
              <w:pStyle w:val="ThesisTable"/>
              <w:spacing w:after="0" w:line="240" w:lineRule="auto"/>
              <w:rPr>
                <w:rFonts w:asciiTheme="minorHAnsi" w:hAnsiTheme="minorHAnsi"/>
                <w:i/>
                <w:sz w:val="16"/>
                <w:szCs w:val="20"/>
              </w:rPr>
            </w:pPr>
            <w:r w:rsidRPr="009B6262">
              <w:rPr>
                <w:rFonts w:asciiTheme="minorHAnsi" w:hAnsiTheme="minorHAnsi"/>
                <w:sz w:val="16"/>
                <w:szCs w:val="20"/>
              </w:rPr>
              <w:t xml:space="preserve">The resource, e.g. </w:t>
            </w:r>
            <w:r w:rsidRPr="009B6262">
              <w:rPr>
                <w:rFonts w:asciiTheme="minorHAnsi" w:hAnsiTheme="minorHAnsi"/>
                <w:sz w:val="16"/>
                <w:szCs w:val="20"/>
                <w:u w:val="single"/>
              </w:rPr>
              <w:t>a server, is not available</w:t>
            </w:r>
            <w:r w:rsidRPr="009B6262">
              <w:rPr>
                <w:rFonts w:asciiTheme="minorHAnsi" w:hAnsiTheme="minorHAnsi"/>
                <w:sz w:val="16"/>
                <w:szCs w:val="20"/>
              </w:rPr>
              <w:t xml:space="preserve"> as and when needed (dependency). </w:t>
            </w:r>
          </w:p>
        </w:tc>
        <w:tc>
          <w:tcPr>
            <w:tcW w:w="198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r>
              <w:rPr>
                <w:rFonts w:asciiTheme="minorHAnsi" w:hAnsiTheme="minorHAnsi"/>
                <w:sz w:val="16"/>
                <w:szCs w:val="20"/>
              </w:rPr>
              <w:t>None</w:t>
            </w:r>
          </w:p>
        </w:tc>
      </w:tr>
      <w:tr w:rsidR="00FA620E" w:rsidRPr="000D3596" w:rsidTr="00961E96">
        <w:trPr>
          <w:trHeight w:val="141"/>
          <w:jc w:val="center"/>
        </w:trPr>
        <w:tc>
          <w:tcPr>
            <w:tcW w:w="1072" w:type="dxa"/>
            <w:vMerge/>
            <w:tcBorders>
              <w:left w:val="single" w:sz="4" w:space="0" w:color="auto"/>
              <w:bottom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20"/>
              </w:rPr>
            </w:pPr>
          </w:p>
        </w:tc>
        <w:tc>
          <w:tcPr>
            <w:tcW w:w="6840" w:type="dxa"/>
            <w:tcBorders>
              <w:top w:val="single" w:sz="4" w:space="0" w:color="auto"/>
              <w:left w:val="single" w:sz="4" w:space="0" w:color="auto"/>
              <w:bottom w:val="single" w:sz="4" w:space="0" w:color="auto"/>
              <w:right w:val="single" w:sz="4" w:space="0" w:color="auto"/>
            </w:tcBorders>
          </w:tcPr>
          <w:p w:rsidR="00FA620E" w:rsidRPr="009B6262" w:rsidRDefault="00FA620E" w:rsidP="00FA620E">
            <w:pPr>
              <w:pStyle w:val="ThesisTable"/>
              <w:spacing w:after="0" w:line="240" w:lineRule="auto"/>
              <w:rPr>
                <w:rFonts w:asciiTheme="minorHAnsi" w:hAnsiTheme="minorHAnsi"/>
                <w:sz w:val="16"/>
                <w:szCs w:val="16"/>
              </w:rPr>
            </w:pPr>
            <w:r w:rsidRPr="009B6262">
              <w:rPr>
                <w:i/>
                <w:sz w:val="16"/>
                <w:szCs w:val="16"/>
              </w:rPr>
              <w:t xml:space="preserve">"They are really nice, and really helpful </w:t>
            </w:r>
            <w:r>
              <w:rPr>
                <w:i/>
                <w:sz w:val="16"/>
                <w:szCs w:val="16"/>
              </w:rPr>
              <w:t>…</w:t>
            </w:r>
            <w:r w:rsidRPr="009B6262">
              <w:rPr>
                <w:i/>
                <w:sz w:val="16"/>
                <w:szCs w:val="16"/>
              </w:rPr>
              <w:t xml:space="preserve">and, you walk over and say ‘can you help me with this?’" </w:t>
            </w:r>
            <w:r w:rsidRPr="00DF7DF4">
              <w:rPr>
                <w:sz w:val="16"/>
                <w:szCs w:val="16"/>
              </w:rPr>
              <w:t>[Silver, Scrum coach]</w:t>
            </w:r>
          </w:p>
        </w:tc>
        <w:tc>
          <w:tcPr>
            <w:tcW w:w="5040" w:type="dxa"/>
            <w:tcBorders>
              <w:top w:val="single" w:sz="4" w:space="0" w:color="auto"/>
              <w:left w:val="single" w:sz="4" w:space="0" w:color="auto"/>
              <w:bottom w:val="single" w:sz="4" w:space="0" w:color="auto"/>
              <w:right w:val="single" w:sz="4" w:space="0" w:color="auto"/>
            </w:tcBorders>
          </w:tcPr>
          <w:p w:rsidR="00FA620E" w:rsidRPr="009B6262" w:rsidRDefault="00FA620E" w:rsidP="00FA620E">
            <w:pPr>
              <w:pStyle w:val="ACISTable"/>
              <w:spacing w:before="0" w:after="0" w:line="240" w:lineRule="auto"/>
              <w:rPr>
                <w:rFonts w:asciiTheme="minorHAnsi" w:hAnsiTheme="minorHAnsi"/>
                <w:sz w:val="16"/>
                <w:szCs w:val="16"/>
              </w:rPr>
            </w:pPr>
            <w:r w:rsidRPr="009B6262">
              <w:rPr>
                <w:rFonts w:asciiTheme="minorHAnsi" w:hAnsiTheme="minorHAnsi"/>
                <w:sz w:val="16"/>
                <w:szCs w:val="16"/>
                <w:u w:val="single"/>
              </w:rPr>
              <w:t>The IT support team</w:t>
            </w:r>
            <w:r w:rsidRPr="009B6262">
              <w:rPr>
                <w:rFonts w:asciiTheme="minorHAnsi" w:hAnsiTheme="minorHAnsi"/>
                <w:sz w:val="16"/>
                <w:szCs w:val="16"/>
              </w:rPr>
              <w:t xml:space="preserve"> (dependency) in the next room were </w:t>
            </w:r>
            <w:r w:rsidRPr="00DF7DF4">
              <w:rPr>
                <w:rFonts w:asciiTheme="minorHAnsi" w:hAnsiTheme="minorHAnsi"/>
                <w:sz w:val="16"/>
                <w:szCs w:val="16"/>
              </w:rPr>
              <w:t xml:space="preserve">approached directly as and when needed </w:t>
            </w:r>
          </w:p>
        </w:tc>
        <w:tc>
          <w:tcPr>
            <w:tcW w:w="198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i/>
                <w:sz w:val="16"/>
                <w:szCs w:val="20"/>
              </w:rPr>
            </w:pPr>
            <w:r>
              <w:rPr>
                <w:rFonts w:asciiTheme="minorHAnsi" w:hAnsiTheme="minorHAnsi"/>
                <w:i/>
                <w:sz w:val="16"/>
                <w:szCs w:val="20"/>
              </w:rPr>
              <w:t>Observation of work place layout</w:t>
            </w:r>
          </w:p>
        </w:tc>
      </w:tr>
      <w:tr w:rsidR="00FA620E" w:rsidRPr="000D3596" w:rsidTr="00961E96">
        <w:trPr>
          <w:trHeight w:val="141"/>
          <w:jc w:val="center"/>
        </w:trPr>
        <w:tc>
          <w:tcPr>
            <w:tcW w:w="1072" w:type="dxa"/>
            <w:vMerge w:val="restart"/>
            <w:tcBorders>
              <w:top w:val="single" w:sz="4" w:space="0" w:color="auto"/>
              <w:left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20"/>
              </w:rPr>
            </w:pPr>
            <w:r w:rsidRPr="000D3596">
              <w:rPr>
                <w:rFonts w:asciiTheme="minorHAnsi" w:hAnsiTheme="minorHAnsi"/>
                <w:sz w:val="16"/>
                <w:szCs w:val="20"/>
              </w:rPr>
              <w:t>Technical</w:t>
            </w:r>
          </w:p>
        </w:tc>
        <w:tc>
          <w:tcPr>
            <w:tcW w:w="6840" w:type="dxa"/>
            <w:tcBorders>
              <w:top w:val="single" w:sz="4" w:space="0" w:color="auto"/>
              <w:left w:val="single" w:sz="4" w:space="0" w:color="auto"/>
              <w:bottom w:val="single" w:sz="4" w:space="0" w:color="auto"/>
              <w:right w:val="single" w:sz="4" w:space="0" w:color="auto"/>
            </w:tcBorders>
          </w:tcPr>
          <w:p w:rsidR="00FA620E" w:rsidRPr="00125035" w:rsidRDefault="00FA620E" w:rsidP="00FA620E">
            <w:pPr>
              <w:pStyle w:val="ThesisTable"/>
              <w:spacing w:after="0" w:line="240" w:lineRule="auto"/>
              <w:rPr>
                <w:rFonts w:asciiTheme="minorHAnsi" w:hAnsiTheme="minorHAnsi"/>
                <w:i/>
                <w:sz w:val="16"/>
                <w:szCs w:val="20"/>
              </w:rPr>
            </w:pPr>
            <w:r w:rsidRPr="00125035">
              <w:rPr>
                <w:rFonts w:asciiTheme="minorHAnsi" w:hAnsiTheme="minorHAnsi"/>
                <w:i/>
                <w:sz w:val="16"/>
                <w:szCs w:val="20"/>
              </w:rPr>
              <w:t>No evidence of technical dependencies identified in Land</w:t>
            </w:r>
          </w:p>
        </w:tc>
        <w:tc>
          <w:tcPr>
            <w:tcW w:w="5040" w:type="dxa"/>
            <w:tcBorders>
              <w:top w:val="single" w:sz="4" w:space="0" w:color="auto"/>
              <w:left w:val="single" w:sz="4" w:space="0" w:color="auto"/>
              <w:bottom w:val="single" w:sz="4" w:space="0" w:color="auto"/>
              <w:right w:val="single" w:sz="4" w:space="0" w:color="auto"/>
            </w:tcBorders>
          </w:tcPr>
          <w:p w:rsidR="00FA620E" w:rsidRPr="009B6262" w:rsidRDefault="00FA620E" w:rsidP="00FA620E">
            <w:pPr>
              <w:pStyle w:val="ACISTable"/>
              <w:spacing w:before="0" w:after="0" w:line="240" w:lineRule="auto"/>
              <w:rPr>
                <w:rFonts w:asciiTheme="minorHAnsi" w:hAnsiTheme="minorHAnsi"/>
                <w:sz w:val="16"/>
                <w:szCs w:val="20"/>
              </w:rPr>
            </w:pPr>
          </w:p>
        </w:tc>
        <w:tc>
          <w:tcPr>
            <w:tcW w:w="198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20"/>
              </w:rPr>
            </w:pPr>
          </w:p>
        </w:tc>
      </w:tr>
      <w:tr w:rsidR="00FA620E" w:rsidRPr="000D3596" w:rsidTr="00961E96">
        <w:trPr>
          <w:trHeight w:val="141"/>
          <w:jc w:val="center"/>
        </w:trPr>
        <w:tc>
          <w:tcPr>
            <w:tcW w:w="1072" w:type="dxa"/>
            <w:vMerge/>
            <w:tcBorders>
              <w:left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20"/>
              </w:rPr>
            </w:pPr>
          </w:p>
        </w:tc>
        <w:tc>
          <w:tcPr>
            <w:tcW w:w="684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ThesisTable"/>
              <w:spacing w:after="0" w:line="240" w:lineRule="auto"/>
              <w:rPr>
                <w:rFonts w:asciiTheme="minorHAnsi" w:hAnsiTheme="minorHAnsi"/>
                <w:sz w:val="16"/>
                <w:szCs w:val="20"/>
              </w:rPr>
            </w:pPr>
            <w:r w:rsidRPr="000D3596">
              <w:rPr>
                <w:rFonts w:asciiTheme="minorHAnsi" w:hAnsiTheme="minorHAnsi"/>
                <w:i/>
                <w:sz w:val="16"/>
                <w:szCs w:val="20"/>
              </w:rPr>
              <w:t>"...we should be able to include a whole bunch of our modules and the [Vole] modules and just make one application that you deploy onto the desktop. And doing that, helping ourselves by not having to deploy two applications, more than actually getting through work that gives the user [value], give us more things migrated....There are story cards for it, but we keep trying to avoid them. And there were just jokes about that."</w:t>
            </w:r>
            <w:r w:rsidRPr="000D3596">
              <w:rPr>
                <w:rFonts w:asciiTheme="minorHAnsi" w:hAnsiTheme="minorHAnsi"/>
                <w:sz w:val="16"/>
                <w:szCs w:val="20"/>
              </w:rPr>
              <w:t xml:space="preserve"> [Storm, </w:t>
            </w:r>
            <w:r>
              <w:rPr>
                <w:rFonts w:asciiTheme="minorHAnsi" w:hAnsiTheme="minorHAnsi"/>
                <w:sz w:val="16"/>
                <w:szCs w:val="20"/>
              </w:rPr>
              <w:t>Developer</w:t>
            </w:r>
            <w:r w:rsidRPr="000D3596">
              <w:rPr>
                <w:rFonts w:asciiTheme="minorHAnsi" w:hAnsiTheme="minorHAnsi"/>
                <w:sz w:val="16"/>
                <w:szCs w:val="20"/>
              </w:rPr>
              <w:t xml:space="preserve">] </w:t>
            </w:r>
          </w:p>
        </w:tc>
        <w:tc>
          <w:tcPr>
            <w:tcW w:w="5040" w:type="dxa"/>
            <w:tcBorders>
              <w:top w:val="single" w:sz="4" w:space="0" w:color="auto"/>
              <w:left w:val="single" w:sz="4" w:space="0" w:color="auto"/>
              <w:bottom w:val="single" w:sz="4" w:space="0" w:color="auto"/>
              <w:right w:val="single" w:sz="4" w:space="0" w:color="auto"/>
            </w:tcBorders>
          </w:tcPr>
          <w:p w:rsidR="00FA620E" w:rsidRPr="009B6262" w:rsidRDefault="004F13CA" w:rsidP="0061611E">
            <w:pPr>
              <w:pStyle w:val="ACISTable"/>
              <w:spacing w:before="0" w:after="0" w:line="240" w:lineRule="auto"/>
              <w:rPr>
                <w:rFonts w:asciiTheme="minorHAnsi" w:hAnsiTheme="minorHAnsi"/>
                <w:sz w:val="16"/>
                <w:szCs w:val="20"/>
              </w:rPr>
            </w:pPr>
            <w:r>
              <w:rPr>
                <w:rFonts w:asciiTheme="minorHAnsi" w:hAnsiTheme="minorHAnsi"/>
                <w:sz w:val="16"/>
                <w:szCs w:val="20"/>
              </w:rPr>
              <w:t xml:space="preserve">There was a technical dependency between </w:t>
            </w:r>
            <w:r w:rsidR="0061611E">
              <w:rPr>
                <w:rFonts w:asciiTheme="minorHAnsi" w:hAnsiTheme="minorHAnsi"/>
                <w:sz w:val="16"/>
                <w:szCs w:val="20"/>
              </w:rPr>
              <w:t>a</w:t>
            </w:r>
            <w:r>
              <w:rPr>
                <w:rFonts w:asciiTheme="minorHAnsi" w:hAnsiTheme="minorHAnsi"/>
                <w:sz w:val="16"/>
                <w:szCs w:val="20"/>
              </w:rPr>
              <w:t xml:space="preserve"> software module developed by the project team and modules developed by another external </w:t>
            </w:r>
            <w:r w:rsidR="0061611E">
              <w:rPr>
                <w:rFonts w:asciiTheme="minorHAnsi" w:hAnsiTheme="minorHAnsi"/>
                <w:sz w:val="16"/>
                <w:szCs w:val="20"/>
              </w:rPr>
              <w:t xml:space="preserve">project </w:t>
            </w:r>
            <w:r>
              <w:rPr>
                <w:rFonts w:asciiTheme="minorHAnsi" w:hAnsiTheme="minorHAnsi"/>
                <w:sz w:val="16"/>
                <w:szCs w:val="20"/>
              </w:rPr>
              <w:t>team. This changed the o</w:t>
            </w:r>
            <w:r w:rsidR="0061611E">
              <w:rPr>
                <w:rFonts w:asciiTheme="minorHAnsi" w:hAnsiTheme="minorHAnsi"/>
                <w:sz w:val="16"/>
                <w:szCs w:val="20"/>
              </w:rPr>
              <w:t xml:space="preserve">rder in which the project team processed </w:t>
            </w:r>
            <w:r>
              <w:rPr>
                <w:rFonts w:asciiTheme="minorHAnsi" w:hAnsiTheme="minorHAnsi"/>
                <w:sz w:val="16"/>
                <w:szCs w:val="20"/>
              </w:rPr>
              <w:t>user</w:t>
            </w:r>
            <w:r w:rsidR="00FA620E" w:rsidRPr="009B6262">
              <w:rPr>
                <w:rFonts w:asciiTheme="minorHAnsi" w:hAnsiTheme="minorHAnsi"/>
                <w:sz w:val="16"/>
                <w:szCs w:val="20"/>
              </w:rPr>
              <w:t xml:space="preserve"> stories</w:t>
            </w:r>
            <w:r>
              <w:rPr>
                <w:rFonts w:asciiTheme="minorHAnsi" w:hAnsiTheme="minorHAnsi"/>
                <w:sz w:val="16"/>
                <w:szCs w:val="20"/>
              </w:rPr>
              <w:t xml:space="preserve"> (and </w:t>
            </w:r>
            <w:r w:rsidR="0061611E">
              <w:rPr>
                <w:rFonts w:asciiTheme="minorHAnsi" w:hAnsiTheme="minorHAnsi"/>
                <w:sz w:val="16"/>
                <w:szCs w:val="20"/>
              </w:rPr>
              <w:t xml:space="preserve">subsequently </w:t>
            </w:r>
            <w:r>
              <w:rPr>
                <w:rFonts w:asciiTheme="minorHAnsi" w:hAnsiTheme="minorHAnsi"/>
                <w:sz w:val="16"/>
                <w:szCs w:val="20"/>
              </w:rPr>
              <w:t>developed the code) because the</w:t>
            </w:r>
            <w:r w:rsidR="0061611E">
              <w:rPr>
                <w:rFonts w:asciiTheme="minorHAnsi" w:hAnsiTheme="minorHAnsi"/>
                <w:sz w:val="16"/>
                <w:szCs w:val="20"/>
              </w:rPr>
              <w:t>se</w:t>
            </w:r>
            <w:r>
              <w:rPr>
                <w:rFonts w:asciiTheme="minorHAnsi" w:hAnsiTheme="minorHAnsi"/>
                <w:sz w:val="16"/>
                <w:szCs w:val="20"/>
              </w:rPr>
              <w:t xml:space="preserve"> software modules</w:t>
            </w:r>
            <w:r w:rsidR="00FA620E" w:rsidRPr="009B6262">
              <w:rPr>
                <w:rFonts w:asciiTheme="minorHAnsi" w:hAnsiTheme="minorHAnsi"/>
                <w:sz w:val="16"/>
                <w:szCs w:val="20"/>
                <w:u w:val="single"/>
              </w:rPr>
              <w:t xml:space="preserve"> </w:t>
            </w:r>
            <w:r>
              <w:rPr>
                <w:rFonts w:asciiTheme="minorHAnsi" w:hAnsiTheme="minorHAnsi"/>
                <w:sz w:val="16"/>
                <w:szCs w:val="20"/>
                <w:u w:val="single"/>
              </w:rPr>
              <w:t>had to fit</w:t>
            </w:r>
            <w:r w:rsidR="00FA620E" w:rsidRPr="009B6262">
              <w:rPr>
                <w:rFonts w:asciiTheme="minorHAnsi" w:hAnsiTheme="minorHAnsi"/>
                <w:sz w:val="16"/>
                <w:szCs w:val="20"/>
                <w:u w:val="single"/>
              </w:rPr>
              <w:t xml:space="preserve"> together at a later date </w:t>
            </w:r>
            <w:r w:rsidR="00FA620E" w:rsidRPr="009B6262">
              <w:rPr>
                <w:rFonts w:asciiTheme="minorHAnsi" w:hAnsiTheme="minorHAnsi"/>
                <w:sz w:val="16"/>
                <w:szCs w:val="20"/>
              </w:rPr>
              <w:t>(dependency)</w:t>
            </w:r>
          </w:p>
        </w:tc>
        <w:tc>
          <w:tcPr>
            <w:tcW w:w="198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20"/>
              </w:rPr>
            </w:pPr>
            <w:r>
              <w:rPr>
                <w:rFonts w:asciiTheme="minorHAnsi" w:hAnsiTheme="minorHAnsi"/>
                <w:sz w:val="16"/>
                <w:szCs w:val="20"/>
              </w:rPr>
              <w:t>None</w:t>
            </w:r>
          </w:p>
        </w:tc>
      </w:tr>
      <w:tr w:rsidR="00FA620E" w:rsidRPr="000D3596" w:rsidTr="00961E96">
        <w:trPr>
          <w:trHeight w:val="141"/>
          <w:jc w:val="center"/>
        </w:trPr>
        <w:tc>
          <w:tcPr>
            <w:tcW w:w="1072" w:type="dxa"/>
            <w:vMerge/>
            <w:tcBorders>
              <w:left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20"/>
              </w:rPr>
            </w:pPr>
          </w:p>
        </w:tc>
        <w:tc>
          <w:tcPr>
            <w:tcW w:w="6840" w:type="dxa"/>
            <w:tcBorders>
              <w:top w:val="single" w:sz="4" w:space="0" w:color="auto"/>
              <w:left w:val="single" w:sz="4" w:space="0" w:color="auto"/>
              <w:bottom w:val="single" w:sz="4" w:space="0" w:color="auto"/>
              <w:right w:val="single" w:sz="4" w:space="0" w:color="auto"/>
            </w:tcBorders>
          </w:tcPr>
          <w:p w:rsidR="00FA620E" w:rsidRPr="009B6262" w:rsidRDefault="00FA620E" w:rsidP="00FA620E">
            <w:pPr>
              <w:pStyle w:val="ThesisTable"/>
              <w:spacing w:after="0" w:line="240" w:lineRule="auto"/>
              <w:rPr>
                <w:rFonts w:asciiTheme="minorHAnsi" w:hAnsiTheme="minorHAnsi"/>
                <w:sz w:val="16"/>
                <w:szCs w:val="16"/>
              </w:rPr>
            </w:pPr>
            <w:r w:rsidRPr="009B6262">
              <w:rPr>
                <w:i/>
                <w:sz w:val="16"/>
                <w:szCs w:val="16"/>
              </w:rPr>
              <w:t xml:space="preserve">“…working in a team requires a different discipline to working alone </w:t>
            </w:r>
            <w:r>
              <w:rPr>
                <w:i/>
                <w:sz w:val="16"/>
                <w:szCs w:val="16"/>
              </w:rPr>
              <w:t xml:space="preserve">… </w:t>
            </w:r>
            <w:r w:rsidRPr="009B6262">
              <w:rPr>
                <w:i/>
                <w:sz w:val="16"/>
                <w:szCs w:val="16"/>
              </w:rPr>
              <w:t xml:space="preserve">because you are interacting with other peoples’ code. So having these tests in place, which basically made sure that the behaviour or the functionality of the code doesn’t change. So that if someone comes along and makes a modification that they think in their world is quite normal but in fact breaks the way that you were expecting to use that user code, then there is a little pop up. So yes, continuous integration is a really useful tool or basically these automatic testing because that’s the primary thing it does is </w:t>
            </w:r>
            <w:r>
              <w:rPr>
                <w:i/>
                <w:sz w:val="16"/>
                <w:szCs w:val="16"/>
              </w:rPr>
              <w:t>… automate t</w:t>
            </w:r>
            <w:r w:rsidRPr="009B6262">
              <w:rPr>
                <w:i/>
                <w:sz w:val="16"/>
                <w:szCs w:val="16"/>
              </w:rPr>
              <w:t xml:space="preserve">he execution of the unit tests instead of going for a whole day and then deciding to run them." </w:t>
            </w:r>
            <w:r w:rsidRPr="00DF7DF4">
              <w:rPr>
                <w:sz w:val="16"/>
                <w:szCs w:val="16"/>
              </w:rPr>
              <w:t>[Silver, Developer]</w:t>
            </w:r>
          </w:p>
        </w:tc>
        <w:tc>
          <w:tcPr>
            <w:tcW w:w="5040" w:type="dxa"/>
            <w:tcBorders>
              <w:top w:val="single" w:sz="4" w:space="0" w:color="auto"/>
              <w:left w:val="single" w:sz="4" w:space="0" w:color="auto"/>
              <w:bottom w:val="single" w:sz="4" w:space="0" w:color="auto"/>
              <w:right w:val="single" w:sz="4" w:space="0" w:color="auto"/>
            </w:tcBorders>
          </w:tcPr>
          <w:p w:rsidR="00FA620E" w:rsidRPr="009B6262" w:rsidRDefault="00FA620E" w:rsidP="00BF3FA5">
            <w:pPr>
              <w:pStyle w:val="ACISTable"/>
              <w:spacing w:before="0" w:after="0" w:line="240" w:lineRule="auto"/>
              <w:rPr>
                <w:rFonts w:asciiTheme="minorHAnsi" w:hAnsiTheme="minorHAnsi"/>
                <w:sz w:val="16"/>
                <w:szCs w:val="16"/>
              </w:rPr>
            </w:pPr>
            <w:r w:rsidRPr="00DF7DF4">
              <w:rPr>
                <w:rFonts w:asciiTheme="minorHAnsi" w:hAnsiTheme="minorHAnsi"/>
                <w:sz w:val="16"/>
                <w:szCs w:val="16"/>
              </w:rPr>
              <w:t xml:space="preserve">The continuous integration and </w:t>
            </w:r>
            <w:r w:rsidR="0061611E">
              <w:rPr>
                <w:rFonts w:asciiTheme="minorHAnsi" w:hAnsiTheme="minorHAnsi"/>
                <w:sz w:val="16"/>
                <w:szCs w:val="16"/>
              </w:rPr>
              <w:t xml:space="preserve">automated unit </w:t>
            </w:r>
            <w:r w:rsidRPr="00DF7DF4">
              <w:rPr>
                <w:rFonts w:asciiTheme="minorHAnsi" w:hAnsiTheme="minorHAnsi"/>
                <w:sz w:val="16"/>
                <w:szCs w:val="16"/>
              </w:rPr>
              <w:t>test system</w:t>
            </w:r>
            <w:r w:rsidRPr="009B6262">
              <w:rPr>
                <w:rFonts w:asciiTheme="minorHAnsi" w:hAnsiTheme="minorHAnsi"/>
                <w:sz w:val="16"/>
                <w:szCs w:val="16"/>
              </w:rPr>
              <w:t xml:space="preserve"> </w:t>
            </w:r>
            <w:r w:rsidR="004F13CA">
              <w:rPr>
                <w:rFonts w:asciiTheme="minorHAnsi" w:hAnsiTheme="minorHAnsi"/>
                <w:sz w:val="16"/>
                <w:szCs w:val="16"/>
              </w:rPr>
              <w:t xml:space="preserve">ensured that </w:t>
            </w:r>
            <w:r w:rsidR="0061611E">
              <w:rPr>
                <w:rFonts w:asciiTheme="minorHAnsi" w:hAnsiTheme="minorHAnsi"/>
                <w:sz w:val="16"/>
                <w:szCs w:val="16"/>
              </w:rPr>
              <w:t xml:space="preserve">changes to one part of the code base had minimal impact on other </w:t>
            </w:r>
            <w:r w:rsidR="00BF3FA5">
              <w:rPr>
                <w:rFonts w:asciiTheme="minorHAnsi" w:hAnsiTheme="minorHAnsi"/>
                <w:sz w:val="16"/>
                <w:szCs w:val="16"/>
              </w:rPr>
              <w:t>parts</w:t>
            </w:r>
            <w:r w:rsidR="0061611E">
              <w:rPr>
                <w:rFonts w:asciiTheme="minorHAnsi" w:hAnsiTheme="minorHAnsi"/>
                <w:sz w:val="16"/>
                <w:szCs w:val="16"/>
              </w:rPr>
              <w:t xml:space="preserve">. This indicates that technical </w:t>
            </w:r>
            <w:r w:rsidR="0061611E" w:rsidRPr="00121541">
              <w:rPr>
                <w:rFonts w:asciiTheme="minorHAnsi" w:hAnsiTheme="minorHAnsi"/>
                <w:sz w:val="16"/>
                <w:szCs w:val="16"/>
                <w:u w:val="single"/>
              </w:rPr>
              <w:t>dependencies within the code</w:t>
            </w:r>
            <w:r w:rsidR="0061611E">
              <w:rPr>
                <w:rFonts w:asciiTheme="minorHAnsi" w:hAnsiTheme="minorHAnsi"/>
                <w:sz w:val="16"/>
                <w:szCs w:val="16"/>
              </w:rPr>
              <w:t xml:space="preserve"> base (dependency) potentially affected the work of the development team.</w:t>
            </w:r>
          </w:p>
        </w:tc>
        <w:tc>
          <w:tcPr>
            <w:tcW w:w="1980" w:type="dxa"/>
            <w:tcBorders>
              <w:top w:val="single" w:sz="4" w:space="0" w:color="auto"/>
              <w:left w:val="single" w:sz="4" w:space="0" w:color="auto"/>
              <w:bottom w:val="single" w:sz="4" w:space="0" w:color="auto"/>
              <w:right w:val="single" w:sz="4" w:space="0" w:color="auto"/>
            </w:tcBorders>
          </w:tcPr>
          <w:p w:rsidR="00FA620E" w:rsidRPr="000D3596" w:rsidRDefault="00FA620E" w:rsidP="00FA620E">
            <w:pPr>
              <w:pStyle w:val="ACISTable"/>
              <w:spacing w:before="0" w:after="0" w:line="240" w:lineRule="auto"/>
              <w:rPr>
                <w:rFonts w:asciiTheme="minorHAnsi" w:hAnsiTheme="minorHAnsi"/>
                <w:sz w:val="16"/>
                <w:szCs w:val="20"/>
              </w:rPr>
            </w:pPr>
            <w:r>
              <w:rPr>
                <w:rFonts w:asciiTheme="minorHAnsi" w:hAnsiTheme="minorHAnsi"/>
                <w:sz w:val="16"/>
                <w:szCs w:val="20"/>
              </w:rPr>
              <w:t>None</w:t>
            </w:r>
          </w:p>
        </w:tc>
      </w:tr>
    </w:tbl>
    <w:p w:rsidR="00F84604" w:rsidRDefault="00F84604" w:rsidP="00F84604">
      <w:pPr>
        <w:sectPr w:rsidR="00F84604" w:rsidSect="00115D7D">
          <w:pgSz w:w="16838" w:h="11906" w:orient="landscape"/>
          <w:pgMar w:top="1440" w:right="1440" w:bottom="1440" w:left="1440" w:header="708" w:footer="708" w:gutter="0"/>
          <w:cols w:space="708"/>
          <w:docGrid w:linePitch="360"/>
        </w:sectPr>
      </w:pPr>
    </w:p>
    <w:p w:rsidR="00912B2A" w:rsidRDefault="005A08EE" w:rsidP="005A08EE">
      <w:pPr>
        <w:rPr>
          <w:rFonts w:eastAsia="Calibri"/>
        </w:rPr>
      </w:pPr>
      <w:bookmarkStart w:id="7" w:name="_Ref304816931"/>
      <w:bookmarkEnd w:id="5"/>
      <w:r>
        <w:lastRenderedPageBreak/>
        <w:t>In</w:t>
      </w:r>
      <w:r w:rsidRPr="003F654B">
        <w:t xml:space="preserve"> </w:t>
      </w:r>
      <w:r>
        <w:t xml:space="preserve">the projects, </w:t>
      </w:r>
      <w:r w:rsidRPr="003F654B">
        <w:t>when requirements fail</w:t>
      </w:r>
      <w:r>
        <w:t>ed</w:t>
      </w:r>
      <w:r w:rsidRPr="003F654B">
        <w:t xml:space="preserve"> to emerge in a timely manner this cause</w:t>
      </w:r>
      <w:r>
        <w:t>d</w:t>
      </w:r>
      <w:r w:rsidRPr="003F654B">
        <w:t xml:space="preserve"> the project to falter </w:t>
      </w:r>
      <w:r>
        <w:t>unless the project team took</w:t>
      </w:r>
      <w:r w:rsidRPr="003F654B">
        <w:t xml:space="preserve"> action</w:t>
      </w:r>
      <w:r>
        <w:t xml:space="preserve"> t</w:t>
      </w:r>
      <w:r w:rsidRPr="003F654B">
        <w:t xml:space="preserve">o cope with the situation. </w:t>
      </w:r>
      <w:r>
        <w:t>In Storm there was no single person to consult for story creation, prioritisation, or for detailed understanding of system algorithms because of the ever-changing nature of the large user group. The project team found it difficult to get prompt and consistent information about requirements and they found this was interfering with project progress.  The team took action to identify four end-users that they nominated as beta testers and these people became the preferred group for consulting on requirements. I</w:t>
      </w:r>
      <w:r w:rsidRPr="003F654B">
        <w:t>n Silver</w:t>
      </w:r>
      <w:r>
        <w:t>,</w:t>
      </w:r>
      <w:r w:rsidRPr="003F654B">
        <w:t xml:space="preserve"> </w:t>
      </w:r>
      <w:r w:rsidR="00912B2A">
        <w:t xml:space="preserve">a similar situation </w:t>
      </w:r>
      <w:r>
        <w:t xml:space="preserve">occurred </w:t>
      </w:r>
      <w:r w:rsidRPr="003F654B">
        <w:t xml:space="preserve">when their client did not provide timely information to the team on story prioritisation or design details on some user stories. To cope with this, the team chose to de-prioritise these blocked user stories and address lower priority stories to maintain workflow and keep to their iteration schedule. </w:t>
      </w:r>
      <w:r>
        <w:t xml:space="preserve">The development manager explained. </w:t>
      </w:r>
      <w:r>
        <w:rPr>
          <w:i/>
        </w:rPr>
        <w:t xml:space="preserve">“It sometimes changed our priorities…so we have sometimes, once or twice, taken stories out of the sprint because </w:t>
      </w:r>
      <w:r w:rsidRPr="00E55807">
        <w:rPr>
          <w:i/>
        </w:rPr>
        <w:t>we couldn’t get the information</w:t>
      </w:r>
      <w:r>
        <w:rPr>
          <w:i/>
        </w:rPr>
        <w:t xml:space="preserve"> and sometimes it was relatively high … priority stories, that we could not implement in a subsequent sprint…because they did not come back to us.”</w:t>
      </w:r>
      <w:r>
        <w:rPr>
          <w:rFonts w:eastAsia="Calibri"/>
        </w:rPr>
        <w:t xml:space="preserve"> [Silver, Technical lead]. In Land, there were three proxy end-users who were considered part of the team. They were not committed full time to the project and therefore they were not consistently available for consultation. This caused the developer and designer on the team to have to wait at times for requirement details. </w:t>
      </w:r>
    </w:p>
    <w:p w:rsidR="000902C9" w:rsidRDefault="005A08EE" w:rsidP="005A08EE">
      <w:r>
        <w:t xml:space="preserve">Based on evidence of this type, a requirement dependency is defined as </w:t>
      </w:r>
      <w:r>
        <w:rPr>
          <w:bCs/>
        </w:rPr>
        <w:t xml:space="preserve">a situation wherein domain knowledge (in the form of a requirement for a new system) is not known and must be located or identified, and this affects, </w:t>
      </w:r>
      <w:r>
        <w:t xml:space="preserve">or has the potential to affect, project progress. </w:t>
      </w:r>
    </w:p>
    <w:p w:rsidR="000902C9" w:rsidRDefault="000902C9" w:rsidP="000902C9">
      <w:r>
        <w:t xml:space="preserve">Research into requirements management in agile software development also identifies this problem. This is the challenge of achieving customer access and participation, and the impact this has on the steady flow of requirements into the project. Ramesh et al. </w:t>
      </w:r>
      <w:r>
        <w:fldChar w:fldCharType="begin"/>
      </w:r>
      <w:r>
        <w:instrText xml:space="preserve"> ADDIN EN.CITE &lt;EndNote&gt;&lt;Cite ExcludeAuth="1"&gt;&lt;Author&gt;Ramesh&lt;/Author&gt;&lt;Year&gt;2007&lt;/Year&gt;&lt;RecNum&gt;474&lt;/RecNum&gt;&lt;DisplayText&gt;(2007)&lt;/DisplayText&gt;&lt;record&gt;&lt;rec-number&gt;474&lt;/rec-number&gt;&lt;foreign-keys&gt;&lt;key app="EN" db-id="rdpzfd0f2edpduewrz755azk22app2x5aews" timestamp="0"&gt;474&lt;/key&gt;&lt;/foreign-keys&gt;&lt;ref-type name="Journal Article"&gt;17&lt;/ref-type&gt;&lt;contributors&gt;&lt;authors&gt;&lt;author&gt;Ramesh, Balasubramaniam&lt;/author&gt;&lt;author&gt;Cao, Lan&lt;/author&gt;&lt;author&gt;Baskerville, Richard&lt;/author&gt;&lt;/authors&gt;&lt;/contributors&gt;&lt;titles&gt;&lt;title&gt;Agile requirements engineering practices and challenges: An empirical study&lt;/title&gt;&lt;secondary-title&gt;Information Systems Journal&lt;/secondary-title&gt;&lt;/titles&gt;&lt;periodical&gt;&lt;full-title&gt;Information Systems Journal&lt;/full-title&gt;&lt;/periodical&gt;&lt;pages&gt;449-480&lt;/pages&gt;&lt;volume&gt;20&lt;/volume&gt;&lt;number&gt;5&lt;/number&gt;&lt;dates&gt;&lt;year&gt;2007&lt;/year&gt;&lt;/dates&gt;&lt;urls&gt;&lt;/urls&gt;&lt;electronic-resource-num&gt;10.1111/j.1365-2575.2007.00259.x&lt;/electronic-resource-num&gt;&lt;/record&gt;&lt;/Cite&gt;&lt;Cite&gt;&lt;Author&gt;Ramesh&lt;/Author&gt;&lt;Year&gt;2007&lt;/Year&gt;&lt;RecNum&gt;474&lt;/RecNum&gt;&lt;record&gt;&lt;rec-number&gt;474&lt;/rec-number&gt;&lt;foreign-keys&gt;&lt;key app="EN" db-id="rdpzfd0f2edpduewrz755azk22app2x5aews" timestamp="0"&gt;474&lt;/key&gt;&lt;/foreign-keys&gt;&lt;ref-type name="Journal Article"&gt;17&lt;/ref-type&gt;&lt;contributors&gt;&lt;authors&gt;&lt;author&gt;Ramesh, Balasubramaniam&lt;/author&gt;&lt;author&gt;Cao, Lan&lt;/author&gt;&lt;author&gt;Baskerville, Richard&lt;/author&gt;&lt;/authors&gt;&lt;/contributors&gt;&lt;titles&gt;&lt;title&gt;Agile requirements engineering practices and challenges: An empirical study&lt;/title&gt;&lt;secondary-title&gt;Information Systems Journal&lt;/secondary-title&gt;&lt;/titles&gt;&lt;periodical&gt;&lt;full-title&gt;Information Systems Journal&lt;/full-title&gt;&lt;/periodical&gt;&lt;pages&gt;449-480&lt;/pages&gt;&lt;volume&gt;20&lt;/volume&gt;&lt;number&gt;5&lt;/number&gt;&lt;dates&gt;&lt;year&gt;2007&lt;/year&gt;&lt;/dates&gt;&lt;urls&gt;&lt;/urls&gt;&lt;electronic-resource-num&gt;10.1111/j.1365-2575.2007.00259.x&lt;/electronic-resource-num&gt;&lt;/record&gt;&lt;/Cite&gt;&lt;/EndNote&gt;</w:instrText>
      </w:r>
      <w:r>
        <w:fldChar w:fldCharType="separate"/>
      </w:r>
      <w:r>
        <w:rPr>
          <w:noProof/>
        </w:rPr>
        <w:t>(2007)</w:t>
      </w:r>
      <w:r>
        <w:fldChar w:fldCharType="end"/>
      </w:r>
      <w:r>
        <w:t xml:space="preserve"> in exploring agile requirements engineering (RE) in Scrum and XP projects identified this as a challenge, and Martin et al. </w:t>
      </w:r>
      <w:r>
        <w:fldChar w:fldCharType="begin"/>
      </w:r>
      <w:r>
        <w:instrText xml:space="preserve"> ADDIN EN.CITE &lt;EndNote&gt;&lt;Cite ExcludeAuth="1"&gt;&lt;Author&gt;Martin&lt;/Author&gt;&lt;Year&gt;2004&lt;/Year&gt;&lt;RecNum&gt;301&lt;/RecNum&gt;&lt;DisplayText&gt;(2004)&lt;/DisplayText&gt;&lt;record&gt;&lt;rec-number&gt;301&lt;/rec-number&gt;&lt;foreign-keys&gt;&lt;key app="EN" db-id="rdpzfd0f2edpduewrz755azk22app2x5aews" timestamp="0"&gt;301&lt;/key&gt;&lt;/foreign-keys&gt;&lt;ref-type name="Conference Proceedings"&gt;10&lt;/ref-type&gt;&lt;contributors&gt;&lt;authors&gt;&lt;author&gt;Martin, A&lt;/author&gt;&lt;author&gt;Biddle, R&lt;/author&gt;&lt;author&gt;Noble, J&lt;/author&gt;&lt;/authors&gt;&lt;/contributors&gt;&lt;titles&gt;&lt;title&gt;The XP customer role in practice: Three studies&lt;/title&gt;&lt;secondary-title&gt;Agile Development Conference&lt;/secondary-title&gt;&lt;/titles&gt;&lt;pages&gt;42-54&lt;/pages&gt;&lt;keywords&gt;&lt;keyword&gt;Customer participation&lt;/keyword&gt;&lt;/keywords&gt;&lt;dates&gt;&lt;year&gt;2004&lt;/year&gt;&lt;/dates&gt;&lt;publisher&gt;IEEE&lt;/publisher&gt;&lt;label&gt;Agile Development Conference, ADC2004&lt;/label&gt;&lt;urls&gt;&lt;/urls&gt;&lt;remote-database-name&gt;IEEE Xplore&lt;/remote-database-name&gt;&lt;/record&gt;&lt;/Cite&gt;&lt;/EndNote&gt;</w:instrText>
      </w:r>
      <w:r>
        <w:fldChar w:fldCharType="separate"/>
      </w:r>
      <w:r>
        <w:rPr>
          <w:noProof/>
        </w:rPr>
        <w:t>(2004)</w:t>
      </w:r>
      <w:r>
        <w:fldChar w:fldCharType="end"/>
      </w:r>
      <w:r>
        <w:t xml:space="preserve"> found the same issue in XP projects.</w:t>
      </w:r>
    </w:p>
    <w:p w:rsidR="000902C9" w:rsidRPr="00855348" w:rsidRDefault="000902C9" w:rsidP="000902C9">
      <w:pPr>
        <w:pStyle w:val="Heading4"/>
      </w:pPr>
      <w:r>
        <w:t>Expertise Dependency</w:t>
      </w:r>
    </w:p>
    <w:p w:rsidR="000902C9" w:rsidRDefault="000902C9" w:rsidP="000902C9">
      <w:r>
        <w:t xml:space="preserve">Expertise is a recognised factor influencing the success of software projects </w:t>
      </w:r>
      <w:r>
        <w:fldChar w:fldCharType="begin">
          <w:fldData xml:space="preserve">PEVuZE5vdGU+PENpdGU+PEF1dGhvcj5Ccm9va3M8L0F1dGhvcj48WWVhcj4xOTk1PC9ZZWFyPjxS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</w:fldData>
        </w:fldChar>
      </w:r>
      <w:r w:rsidR="00A01D13">
        <w:instrText xml:space="preserve"> ADDIN EN.CITE </w:instrText>
      </w:r>
      <w:r w:rsidR="00A01D13">
        <w:fldChar w:fldCharType="begin">
          <w:fldData xml:space="preserve">PEVuZE5vdGU+PENpdGU+PEF1dGhvcj5Ccm9va3M8L0F1dGhvcj48WWVhcj4xOTk1PC9ZZWFyPjxS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</w:fldData>
        </w:fldChar>
      </w:r>
      <w:r w:rsidR="00A01D13">
        <w:instrText xml:space="preserve"> ADDIN EN.CITE.DATA </w:instrText>
      </w:r>
      <w:r w:rsidR="00A01D13">
        <w:fldChar w:fldCharType="end"/>
      </w:r>
      <w:r>
        <w:fldChar w:fldCharType="separate"/>
      </w:r>
      <w:r w:rsidR="00A01D13">
        <w:rPr>
          <w:noProof/>
        </w:rPr>
        <w:t>(Brooks, 1995; Curtis et al., 1988; Faraj &amp; Sproull, 2000)</w:t>
      </w:r>
      <w:r>
        <w:fldChar w:fldCharType="end"/>
      </w:r>
      <w:r>
        <w:t xml:space="preserve">, and its importance has also been acknowledged in agile software development </w:t>
      </w:r>
      <w:r>
        <w:fldChar w:fldCharType="begin"/>
      </w:r>
      <w:r w:rsidR="00A01D13">
        <w:instrText xml:space="preserve"> ADDIN EN.CITE &lt;EndNote&gt;&lt;Cite&gt;&lt;Author&gt;Beck&lt;/Author&gt;&lt;Year&gt;2000&lt;/Year&gt;&lt;RecNum&gt;38&lt;/RecNum&gt;&lt;Prefix&gt;e.g. &lt;/Prefix&gt;&lt;DisplayText&gt;(e.g. Beck, 2000; Cockburn, 2002)&lt;/DisplayText&gt;&lt;record&gt;&lt;rec-number&gt;38&lt;/rec-number&gt;&lt;foreign-keys&gt;&lt;key app="EN" db-id="rdpzfd0f2edpduewrz755azk22app2x5aews" timestamp="0"&gt;38&lt;/key&gt;&lt;/foreign-keys&gt;&lt;ref-type name="Book"&gt;6&lt;/ref-type&gt;&lt;contributors&gt;&lt;authors&gt;&lt;author&gt;Beck, Kent&lt;/author&gt;&lt;/authors&gt;&lt;/contributors&gt;&lt;titles&gt;&lt;title&gt;Extreme Programming Explained: Embrace Change&lt;/title&gt;&lt;secondary-title&gt;The XP series&lt;/secondary-title&gt;&lt;/titles&gt;&lt;keywords&gt;&lt;keyword&gt;agile methods&lt;/keyword&gt;&lt;/keywords&gt;&lt;dates&gt;&lt;year&gt;2000&lt;/year&gt;&lt;/dates&gt;&lt;pub-location&gt;Boston&lt;/pub-location&gt;&lt;publisher&gt;Addison-Wesley&lt;/publisher&gt;&lt;isbn&gt;0201616416&lt;/isbn&gt;&lt;urls&gt;&lt;/urls&gt;&lt;/record&gt;&lt;/Cite&gt;&lt;Cite&gt;&lt;Author&gt;Cockburn&lt;/Author&gt;&lt;Year&gt;2002&lt;/Year&gt;&lt;RecNum&gt;35&lt;/RecNum&gt;&lt;record&gt;&lt;rec-number&gt;35&lt;/rec-number&gt;&lt;foreign-keys&gt;&lt;key app="EN" db-id="rdpzfd0f2edpduewrz755azk22app2x5aews" timestamp="0"&gt;35&lt;/key&gt;&lt;/foreign-keys&gt;&lt;ref-type name="Book"&gt;6&lt;/ref-type&gt;&lt;contributors&gt;&lt;authors&gt;&lt;author&gt;Cockburn, A&lt;/author&gt;&lt;/authors&gt;&lt;/contributors&gt;&lt;titles&gt;&lt;title&gt;Agile Software Development&lt;/title&gt;&lt;/titles&gt;&lt;keywords&gt;&lt;keyword&gt;agile methods&lt;/keyword&gt;&lt;/keywords&gt;&lt;dates&gt;&lt;year&gt;2002&lt;/year&gt;&lt;/dates&gt;&lt;pub-location&gt;Boston&lt;/pub-location&gt;&lt;publisher&gt;Addison-Wesley&lt;/publisher&gt;&lt;isbn&gt;0-201-69969-9&lt;/isbn&gt;&lt;urls&gt;&lt;/urls&gt;&lt;/record&gt;&lt;/Cite&gt;&lt;/EndNote&gt;</w:instrText>
      </w:r>
      <w:r>
        <w:fldChar w:fldCharType="separate"/>
      </w:r>
      <w:r w:rsidR="00A01D13">
        <w:rPr>
          <w:noProof/>
        </w:rPr>
        <w:t>(e.g. Beck, 2000; Cockburn, 2002)</w:t>
      </w:r>
      <w:r>
        <w:fldChar w:fldCharType="end"/>
      </w:r>
      <w:r>
        <w:t>. Expertise dependencies occurred in each agile project. For example</w:t>
      </w:r>
      <w:r w:rsidR="00121541">
        <w:t>,</w:t>
      </w:r>
      <w:r>
        <w:t xml:space="preserve"> in project</w:t>
      </w:r>
      <w:r w:rsidRPr="003F654B">
        <w:t xml:space="preserve"> </w:t>
      </w:r>
      <w:r w:rsidR="00121541">
        <w:t>Land</w:t>
      </w:r>
      <w:r>
        <w:t xml:space="preserve"> the developer noted that it was during discussions in the regular weekly sprint planning meetings w</w:t>
      </w:r>
      <w:r w:rsidR="00121541">
        <w:t>h</w:t>
      </w:r>
      <w:r>
        <w:t>ere he identified the roles and expertise of other team members. He needed this information so he knew who to consult on different aspects of the system. In Storm, when two or more team members made a design decision then they would “</w:t>
      </w:r>
      <w:r w:rsidRPr="00BC32B9">
        <w:rPr>
          <w:i/>
        </w:rPr>
        <w:t>bring all of the team to the table so that everyone hears the design decision</w:t>
      </w:r>
      <w:r>
        <w:t xml:space="preserve">” [Storm, Programme manager]. This ensured that needed expertise was shared within the team. In Silver, the team noted how they learned exactly how the software system worked as they worked together on regression testing to prepare for their product demonstration. In </w:t>
      </w:r>
      <w:r w:rsidRPr="003F654B">
        <w:t>Silver, expertise was unevenly distributed among the project team members when the project began. Expertise therefore needed to be shared</w:t>
      </w:r>
      <w:r>
        <w:t xml:space="preserve"> as the project progressed</w:t>
      </w:r>
      <w:r w:rsidRPr="003F654B">
        <w:t xml:space="preserve">, and this situation led to a high number of expertise dependencies </w:t>
      </w:r>
      <w:r>
        <w:t xml:space="preserve">reported </w:t>
      </w:r>
      <w:r w:rsidRPr="003F654B">
        <w:t>within the project.</w:t>
      </w:r>
      <w:r>
        <w:t xml:space="preserve"> Based on observations of this type, an expertise dependency is defined as the situation </w:t>
      </w:r>
      <w:r>
        <w:rPr>
          <w:bCs/>
        </w:rPr>
        <w:t xml:space="preserve">wherein technical or task information is known only by a particular person or group and </w:t>
      </w:r>
      <w:r>
        <w:t xml:space="preserve">this affects, or has the potential to affect, project progress.   </w:t>
      </w:r>
    </w:p>
    <w:p w:rsidR="00D51D33" w:rsidRDefault="000902C9" w:rsidP="000902C9">
      <w:pPr>
        <w:rPr>
          <w:rFonts w:cs="Arial"/>
        </w:rPr>
      </w:pPr>
      <w:r>
        <w:t xml:space="preserve">Three forms of expertise in software development have been identified by Faraj and Sproull </w:t>
      </w:r>
      <w:r>
        <w:fldChar w:fldCharType="begin"/>
      </w:r>
      <w:r>
        <w:instrText xml:space="preserve"> ADDIN EN.CITE &lt;EndNote&gt;&lt;Cite ExcludeAuth="1"&gt;&lt;Author&gt;Faraj&lt;/Author&gt;&lt;Year&gt;2000&lt;/Year&gt;&lt;RecNum&gt;617&lt;/RecNum&gt;&lt;DisplayText&gt;(2000)&lt;/DisplayText&gt;&lt;record&gt;&lt;rec-number&gt;617&lt;/rec-number&gt;&lt;foreign-keys&gt;&lt;key app="EN" db-id="rdpzfd0f2edpduewrz755azk22app2x5aews" timestamp="0"&gt;617&lt;/key&gt;&lt;/foreign-keys&gt;&lt;ref-type name="Journal Article"&gt;17&lt;/ref-type&gt;&lt;contributors&gt;&lt;authors&gt;&lt;author&gt;Faraj, Samer&lt;/author&gt;&lt;author&gt;Sproull, Lee&lt;/author&gt;&lt;/authors&gt;&lt;/contributors&gt;&lt;titles&gt;&lt;title&gt;Coordinating expertise in software development teams&lt;/title&gt;&lt;secondary-title&gt;Management Science&lt;/secondary-title&gt;&lt;/titles&gt;&lt;periodical&gt;&lt;full-title&gt;Management Science&lt;/full-title&gt;&lt;/periodical&gt;&lt;pages&gt;1554-1568&lt;/pages&gt;&lt;volume&gt;46&lt;/volume&gt;&lt;number&gt;12&lt;/number&gt;&lt;keywords&gt;&lt;keyword&gt;software development&lt;/keyword&gt;&lt;keyword&gt;team performance&lt;/keyword&gt;&lt;keyword&gt;team processes&lt;/keyword&gt;&lt;keyword&gt;distributed cognition&lt;/keyword&gt;&lt;keyword&gt;expertise coordination&lt;/keyword&gt;&lt;/keywords&gt;&lt;dates&gt;&lt;year&gt;2000&lt;/year&gt;&lt;/dates&gt;&lt;urls&gt;&lt;/urls&gt;&lt;/record&gt;&lt;/Cite&gt;&lt;/EndNote&gt;</w:instrText>
      </w:r>
      <w:r>
        <w:fldChar w:fldCharType="separate"/>
      </w:r>
      <w:r>
        <w:rPr>
          <w:noProof/>
        </w:rPr>
        <w:t>(</w:t>
      </w:r>
      <w:r w:rsidRPr="000E3C0A">
        <w:rPr>
          <w:noProof/>
        </w:rPr>
        <w:t>2000</w:t>
      </w:r>
      <w:r>
        <w:rPr>
          <w:noProof/>
        </w:rPr>
        <w:t>)</w:t>
      </w:r>
      <w:r>
        <w:fldChar w:fldCharType="end"/>
      </w:r>
      <w:r>
        <w:t xml:space="preserve"> including technical expertise (knowledge about a specialised technical area), design expertise (knowledge about software design principles </w:t>
      </w:r>
      <w:r>
        <w:rPr>
          <w:rFonts w:cs="Arial"/>
        </w:rPr>
        <w:t>and architecture), and domain expertise (knowledge about the application domain area and client operations). Each of these forms of expertise needs to be shared in an agile project to reduce a dependency caused by one person having knowledge that other team members need to perform their work.</w:t>
      </w:r>
    </w:p>
    <w:p w:rsidR="00D51D33" w:rsidRPr="001937C5" w:rsidRDefault="00D51D33" w:rsidP="00D51D33">
      <w:pPr>
        <w:pStyle w:val="Heading4"/>
      </w:pPr>
      <w:r>
        <w:t>Historical Dependency</w:t>
      </w:r>
      <w:r w:rsidRPr="001937C5">
        <w:t xml:space="preserve"> </w:t>
      </w:r>
    </w:p>
    <w:p w:rsidR="000902C9" w:rsidRDefault="00D51D33" w:rsidP="000902C9">
      <w:r>
        <w:t xml:space="preserve">Historical dependencies were first identified in a study of large-scale software development projects by </w:t>
      </w:r>
      <w:r>
        <w:fldChar w:fldCharType="begin"/>
      </w:r>
      <w:r w:rsidR="006B3BE6">
        <w:instrText xml:space="preserve"> ADDIN EN.CITE &lt;EndNote&gt;&lt;Cite AuthorYear="1"&gt;&lt;Author&gt;Grinter&lt;/Author&gt;&lt;Year&gt;1996&lt;/Year&gt;&lt;RecNum&gt;689&lt;/RecNum&gt;&lt;DisplayText&gt;Grinter (1996)&lt;/DisplayText&gt;&lt;record&gt;&lt;rec-number&gt;689&lt;/rec-number&gt;&lt;foreign-keys&gt;&lt;key app="EN" db-id="rdpzfd0f2edpduewrz755azk22app2x5aews" timestamp="0"&gt;689&lt;/key&gt;&lt;/foreign-keys&gt;&lt;ref-type name="Thesis"&gt;32&lt;/ref-type&gt;&lt;contributors&gt;&lt;authors&gt;&lt;author&gt;Grinter, Rebecca Elizabeth&lt;/author&gt;&lt;/authors&gt;&lt;/contributors&gt;&lt;titles&gt;&lt;title&gt;Understanding dependencies: A study of the coordination challenges in software development&lt;/title&gt;&lt;secondary-title&gt;Information and Computer Science&lt;/secondary-title&gt;&lt;/titles&gt;&lt;pages&gt;130&lt;/pages&gt;&lt;volume&gt;PhD&lt;/volume&gt;&lt;dates&gt;&lt;year&gt;1996&lt;/year&gt;&lt;/dates&gt;&lt;pub-location&gt;Irvine&lt;/pub-location&gt;&lt;publisher&gt;University of California&lt;/publisher&gt;&lt;work-type&gt;PhD Thesis&lt;/work-type&gt;&lt;urls&gt;&lt;/urls&gt;&lt;/record&gt;&lt;/Cite&gt;&lt;/EndNote&gt;</w:instrText>
      </w:r>
      <w:r>
        <w:fldChar w:fldCharType="separate"/>
      </w:r>
      <w:r>
        <w:rPr>
          <w:noProof/>
        </w:rPr>
        <w:t>Grinter (1996)</w:t>
      </w:r>
      <w:r>
        <w:fldChar w:fldCharType="end"/>
      </w:r>
      <w:r>
        <w:t xml:space="preserve">, who defined a historical dependency as the need to mine organisational memory or old code versions for previous decisions. Historical dependencies were identified in two of the agile projects. In project Storm, an existing complex system was completely redeveloped. This old system was largely undocumented and had been extensively enhanced over the previous 15 years. The project team needed to know what decisions had been made in the past and why, so they could decide which algorithms in the old system needed to be reproduced and which parts could be omitted from the new system. The project team addressed this problem in part, by bringing domain experts who had developed the original system, into the team. They also sent out their own team members to reside temporarily with other project teams who were knowledgeable about the functions of the old system. This comment reflects the situation. </w:t>
      </w:r>
      <w:r>
        <w:rPr>
          <w:i/>
        </w:rPr>
        <w:t xml:space="preserve">"…we have a good ear of [Walter] who … used to be one of the Delphi programmers, and also I think he was heavily involved in the VMS for a while, so </w:t>
      </w:r>
      <w:r w:rsidRPr="00340A4C">
        <w:rPr>
          <w:i/>
        </w:rPr>
        <w:t>he’s got a great history,…he understands why a lot of stuff is there.</w:t>
      </w:r>
      <w:r>
        <w:rPr>
          <w:i/>
        </w:rPr>
        <w:t>"</w:t>
      </w:r>
      <w:r>
        <w:t xml:space="preserve"> [Storm, Developer].</w:t>
      </w:r>
      <w:r w:rsidR="000902C9">
        <w:br w:type="page"/>
      </w:r>
    </w:p>
    <w:p w:rsidR="005A08EE" w:rsidRDefault="005A08EE" w:rsidP="00594D9A">
      <w:pPr>
        <w:rPr>
          <w:rFonts w:eastAsia="Times New Roman" w:cs="Times New Roman"/>
          <w:sz w:val="18"/>
          <w:szCs w:val="20"/>
          <w:lang w:val="de-DE" w:eastAsia="de-DE"/>
        </w:rPr>
      </w:pP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600" w:firstRow="0" w:lastRow="0" w:firstColumn="0" w:lastColumn="0" w:noHBand="1" w:noVBand="1"/>
      </w:tblPr>
      <w:tblGrid>
        <w:gridCol w:w="440"/>
        <w:gridCol w:w="2053"/>
        <w:gridCol w:w="2791"/>
        <w:gridCol w:w="423"/>
        <w:gridCol w:w="423"/>
        <w:gridCol w:w="423"/>
        <w:gridCol w:w="423"/>
        <w:gridCol w:w="423"/>
        <w:gridCol w:w="423"/>
        <w:gridCol w:w="423"/>
        <w:gridCol w:w="423"/>
      </w:tblGrid>
      <w:tr w:rsidR="003D0381" w:rsidRPr="00CB48C0" w:rsidTr="006D3A90">
        <w:trPr>
          <w:cantSplit/>
          <w:trHeight w:val="320"/>
          <w:jc w:val="center"/>
        </w:trPr>
        <w:tc>
          <w:tcPr>
            <w:tcW w:w="5284" w:type="dxa"/>
            <w:gridSpan w:val="3"/>
            <w:tcBorders>
              <w:top w:val="nil"/>
              <w:left w:val="nil"/>
              <w:bottom w:val="nil"/>
            </w:tcBorders>
            <w:shd w:val="clear" w:color="auto" w:fill="FFFFFF"/>
          </w:tcPr>
          <w:p w:rsidR="003D0381" w:rsidRPr="00CB48C0" w:rsidRDefault="00B956B0" w:rsidP="00CD06C4">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noProof/>
                <w:sz w:val="16"/>
                <w:szCs w:val="16"/>
                <w:lang w:eastAsia="en-NZ"/>
              </w:rPr>
              <w:pict>
                <v:rect id="_x0000_s1053" style="position:absolute;margin-left:132.3pt;margin-top:4.9pt;width:120.7pt;height:126.95pt;z-index:251669504">
                  <v:stroke dashstyle="dash"/>
                  <v:textbox style="mso-next-textbox:#_x0000_s1053">
                    <w:txbxContent>
                      <w:p w:rsidR="00F54AD0" w:rsidRDefault="00F54AD0" w:rsidP="00A7079D">
                        <w:pPr>
                          <w:spacing w:before="0" w:after="0"/>
                          <w:rPr>
                            <w:rFonts w:asciiTheme="minorHAnsi" w:hAnsiTheme="minorHAnsi"/>
                            <w:i/>
                            <w:sz w:val="16"/>
                            <w:szCs w:val="16"/>
                          </w:rPr>
                        </w:pPr>
                        <w:r w:rsidRPr="006A0C6C">
                          <w:rPr>
                            <w:rFonts w:asciiTheme="minorHAnsi" w:hAnsiTheme="minorHAnsi"/>
                            <w:i/>
                            <w:sz w:val="16"/>
                            <w:szCs w:val="16"/>
                          </w:rPr>
                          <w:t>“We have a person on our team, who is</w:t>
                        </w:r>
                        <w:r>
                          <w:rPr>
                            <w:rFonts w:asciiTheme="minorHAnsi" w:hAnsiTheme="minorHAnsi"/>
                            <w:i/>
                            <w:sz w:val="16"/>
                            <w:szCs w:val="16"/>
                          </w:rPr>
                          <w:t xml:space="preserve"> one of the gurus. He sits with us</w:t>
                        </w:r>
                        <w:r w:rsidRPr="006A0C6C">
                          <w:rPr>
                            <w:rFonts w:asciiTheme="minorHAnsi" w:hAnsiTheme="minorHAnsi"/>
                            <w:i/>
                            <w:sz w:val="16"/>
                            <w:szCs w:val="16"/>
                          </w:rPr>
                          <w:t xml:space="preserve"> and we annoy him constantly to get stuff </w:t>
                        </w:r>
                        <w:r>
                          <w:rPr>
                            <w:rFonts w:asciiTheme="minorHAnsi" w:hAnsiTheme="minorHAnsi"/>
                            <w:i/>
                            <w:sz w:val="16"/>
                            <w:szCs w:val="16"/>
                          </w:rPr>
                          <w:t xml:space="preserve">(requirements details) </w:t>
                        </w:r>
                        <w:r w:rsidRPr="006A0C6C">
                          <w:rPr>
                            <w:rFonts w:asciiTheme="minorHAnsi" w:hAnsiTheme="minorHAnsi"/>
                            <w:i/>
                            <w:sz w:val="16"/>
                            <w:szCs w:val="16"/>
                          </w:rPr>
                          <w:t xml:space="preserve">like that [Developer] </w:t>
                        </w:r>
                      </w:p>
                      <w:p w:rsidR="00F54AD0" w:rsidRPr="00A7079D" w:rsidRDefault="00F54AD0" w:rsidP="00A7079D">
                        <w:pPr>
                          <w:spacing w:before="0" w:after="0"/>
                          <w:rPr>
                            <w:rFonts w:asciiTheme="minorHAnsi" w:hAnsiTheme="minorHAnsi"/>
                            <w:sz w:val="16"/>
                            <w:szCs w:val="16"/>
                          </w:rPr>
                        </w:pPr>
                        <w:r w:rsidRPr="00A7079D">
                          <w:rPr>
                            <w:rFonts w:asciiTheme="minorHAnsi" w:hAnsiTheme="minorHAnsi"/>
                            <w:sz w:val="16"/>
                            <w:szCs w:val="16"/>
                          </w:rPr>
                          <w:t xml:space="preserve">A </w:t>
                        </w:r>
                        <w:r w:rsidRPr="00A7079D">
                          <w:rPr>
                            <w:rFonts w:asciiTheme="minorHAnsi" w:hAnsiTheme="minorHAnsi"/>
                            <w:sz w:val="16"/>
                            <w:szCs w:val="16"/>
                            <w:u w:val="single"/>
                          </w:rPr>
                          <w:t>domain specialist is located in the room with the team</w:t>
                        </w:r>
                        <w:r w:rsidRPr="00A7079D">
                          <w:rPr>
                            <w:rFonts w:asciiTheme="minorHAnsi" w:hAnsiTheme="minorHAnsi"/>
                            <w:sz w:val="16"/>
                            <w:szCs w:val="16"/>
                          </w:rPr>
                          <w:t xml:space="preserve"> (coordination mechanism) who can readily be </w:t>
                        </w:r>
                        <w:r w:rsidRPr="00A7079D">
                          <w:rPr>
                            <w:rFonts w:asciiTheme="minorHAnsi" w:hAnsiTheme="minorHAnsi"/>
                            <w:sz w:val="16"/>
                            <w:szCs w:val="16"/>
                            <w:u w:val="single"/>
                          </w:rPr>
                          <w:t xml:space="preserve">consulted about requirements </w:t>
                        </w:r>
                        <w:r w:rsidRPr="00A7079D">
                          <w:rPr>
                            <w:rFonts w:asciiTheme="minorHAnsi" w:hAnsiTheme="minorHAnsi"/>
                            <w:sz w:val="16"/>
                            <w:szCs w:val="16"/>
                          </w:rPr>
                          <w:t>(</w:t>
                        </w:r>
                        <w:r>
                          <w:rPr>
                            <w:rFonts w:asciiTheme="minorHAnsi" w:hAnsiTheme="minorHAnsi"/>
                            <w:sz w:val="16"/>
                            <w:szCs w:val="16"/>
                          </w:rPr>
                          <w:t xml:space="preserve">requirement </w:t>
                        </w:r>
                        <w:r w:rsidRPr="00A7079D">
                          <w:rPr>
                            <w:rFonts w:asciiTheme="minorHAnsi" w:hAnsiTheme="minorHAnsi"/>
                            <w:sz w:val="16"/>
                            <w:szCs w:val="16"/>
                          </w:rPr>
                          <w:t>dependency)</w:t>
                        </w:r>
                      </w:p>
                      <w:p w:rsidR="00F54AD0" w:rsidRPr="006A0C6C" w:rsidRDefault="00F54AD0" w:rsidP="00A7079D">
                        <w:pPr>
                          <w:spacing w:before="0" w:after="0"/>
                          <w:rPr>
                            <w:rFonts w:asciiTheme="minorHAnsi" w:hAnsiTheme="minorHAnsi"/>
                            <w:i/>
                            <w:sz w:val="16"/>
                            <w:szCs w:val="16"/>
                          </w:rPr>
                        </w:pPr>
                      </w:p>
                    </w:txbxContent>
                  </v:textbox>
                </v:rect>
              </w:pict>
            </w:r>
          </w:p>
        </w:tc>
        <w:tc>
          <w:tcPr>
            <w:tcW w:w="3384" w:type="dxa"/>
            <w:gridSpan w:val="8"/>
          </w:tcPr>
          <w:p w:rsidR="003D0381" w:rsidRPr="00CB48C0" w:rsidRDefault="003D0381" w:rsidP="00CD06C4">
            <w:pPr>
              <w:keepNext/>
              <w:spacing w:before="0" w:after="0"/>
              <w:jc w:val="center"/>
              <w:rPr>
                <w:rFonts w:asciiTheme="minorHAnsi" w:eastAsia="SimSun" w:hAnsiTheme="minorHAnsi" w:cs="Times New Roman"/>
                <w:b/>
                <w:sz w:val="16"/>
                <w:szCs w:val="16"/>
                <w:lang w:eastAsia="en-NZ" w:bidi="en-US"/>
              </w:rPr>
            </w:pPr>
            <w:r w:rsidRPr="00CB48C0">
              <w:rPr>
                <w:rFonts w:asciiTheme="minorHAnsi" w:eastAsia="SimSun" w:hAnsiTheme="minorHAnsi" w:cs="Times New Roman"/>
                <w:b/>
                <w:sz w:val="16"/>
                <w:szCs w:val="16"/>
                <w:lang w:eastAsia="en-NZ" w:bidi="en-US"/>
              </w:rPr>
              <w:t>Dependency</w:t>
            </w:r>
          </w:p>
        </w:tc>
      </w:tr>
      <w:tr w:rsidR="00186513" w:rsidRPr="00CB48C0" w:rsidTr="00E35912">
        <w:trPr>
          <w:cantSplit/>
          <w:trHeight w:val="1058"/>
          <w:jc w:val="center"/>
        </w:trPr>
        <w:tc>
          <w:tcPr>
            <w:tcW w:w="5284" w:type="dxa"/>
            <w:gridSpan w:val="3"/>
            <w:vMerge w:val="restart"/>
            <w:tcBorders>
              <w:top w:val="nil"/>
              <w:left w:val="nil"/>
              <w:bottom w:val="single" w:sz="6" w:space="0" w:color="auto"/>
            </w:tcBorders>
            <w:shd w:val="clear" w:color="auto" w:fill="FFFFFF"/>
          </w:tcPr>
          <w:p w:rsidR="00186513" w:rsidRPr="00CB48C0" w:rsidRDefault="006A4151" w:rsidP="00CD06C4">
            <w:pPr>
              <w:keepNext/>
              <w:spacing w:before="0" w:after="0"/>
              <w:rPr>
                <w:rFonts w:asciiTheme="minorHAnsi" w:eastAsia="SimSun" w:hAnsiTheme="minorHAnsi" w:cs="Times New Roman"/>
                <w:sz w:val="16"/>
                <w:szCs w:val="16"/>
                <w:lang w:eastAsia="en-US" w:bidi="en-US"/>
              </w:rPr>
            </w:pPr>
            <w:r>
              <w:rPr>
                <w:rFonts w:asciiTheme="minorHAnsi" w:eastAsia="SimSun" w:hAnsiTheme="minorHAnsi" w:cs="Times New Roman"/>
                <w:sz w:val="16"/>
                <w:szCs w:val="16"/>
                <w:lang w:eastAsia="en-US" w:bidi="en-US"/>
              </w:rPr>
              <w:t>Key</w:t>
            </w:r>
          </w:p>
          <w:tbl>
            <w:tblPr>
              <w:tblStyle w:val="TableGrid2"/>
              <w:tblW w:w="0" w:type="auto"/>
              <w:tblLayout w:type="fixed"/>
              <w:tblLook w:val="04A0" w:firstRow="1" w:lastRow="0" w:firstColumn="1" w:lastColumn="0" w:noHBand="0" w:noVBand="1"/>
            </w:tblPr>
            <w:tblGrid>
              <w:gridCol w:w="2194"/>
              <w:gridCol w:w="329"/>
            </w:tblGrid>
            <w:tr w:rsidR="00186513" w:rsidRPr="00CB48C0" w:rsidTr="00CD06C4">
              <w:trPr>
                <w:trHeight w:val="244"/>
              </w:trPr>
              <w:tc>
                <w:tcPr>
                  <w:tcW w:w="2194" w:type="dxa"/>
                </w:tcPr>
                <w:p w:rsidR="00186513" w:rsidRPr="00CB48C0" w:rsidRDefault="00186513" w:rsidP="00CD06C4">
                  <w:pPr>
                    <w:keepNext/>
                    <w:spacing w:before="0" w:after="0"/>
                    <w:rPr>
                      <w:rFonts w:asciiTheme="minorHAnsi" w:hAnsiTheme="minorHAnsi"/>
                      <w:sz w:val="16"/>
                      <w:szCs w:val="16"/>
                    </w:rPr>
                  </w:pPr>
                  <w:r w:rsidRPr="00CB48C0">
                    <w:rPr>
                      <w:rFonts w:asciiTheme="minorHAnsi" w:hAnsiTheme="minorHAnsi"/>
                      <w:sz w:val="16"/>
                      <w:szCs w:val="16"/>
                    </w:rPr>
                    <w:t>Resource dependency</w:t>
                  </w:r>
                </w:p>
              </w:tc>
              <w:tc>
                <w:tcPr>
                  <w:tcW w:w="329" w:type="dxa"/>
                  <w:shd w:val="clear" w:color="auto" w:fill="00B0F0"/>
                </w:tcPr>
                <w:p w:rsidR="00186513" w:rsidRPr="00CB48C0" w:rsidRDefault="00186513" w:rsidP="00CD06C4">
                  <w:pPr>
                    <w:keepNext/>
                    <w:spacing w:before="0" w:after="0"/>
                    <w:rPr>
                      <w:rFonts w:asciiTheme="minorHAnsi" w:hAnsiTheme="minorHAnsi"/>
                      <w:sz w:val="16"/>
                      <w:szCs w:val="16"/>
                    </w:rPr>
                  </w:pPr>
                </w:p>
              </w:tc>
            </w:tr>
            <w:tr w:rsidR="00186513" w:rsidRPr="00CB48C0" w:rsidTr="00CD06C4">
              <w:trPr>
                <w:trHeight w:val="244"/>
              </w:trPr>
              <w:tc>
                <w:tcPr>
                  <w:tcW w:w="2194" w:type="dxa"/>
                </w:tcPr>
                <w:p w:rsidR="00186513" w:rsidRPr="00CB48C0" w:rsidRDefault="00186513" w:rsidP="00CD06C4">
                  <w:pPr>
                    <w:keepNext/>
                    <w:spacing w:before="0" w:after="0"/>
                    <w:rPr>
                      <w:rFonts w:asciiTheme="minorHAnsi" w:hAnsiTheme="minorHAnsi"/>
                      <w:sz w:val="16"/>
                      <w:szCs w:val="16"/>
                    </w:rPr>
                  </w:pPr>
                  <w:r w:rsidRPr="00CB48C0">
                    <w:rPr>
                      <w:rFonts w:asciiTheme="minorHAnsi" w:hAnsiTheme="minorHAnsi"/>
                      <w:sz w:val="16"/>
                      <w:szCs w:val="16"/>
                    </w:rPr>
                    <w:t>Process dependency</w:t>
                  </w:r>
                </w:p>
              </w:tc>
              <w:tc>
                <w:tcPr>
                  <w:tcW w:w="329" w:type="dxa"/>
                  <w:shd w:val="clear" w:color="auto" w:fill="00B050"/>
                </w:tcPr>
                <w:p w:rsidR="00186513" w:rsidRPr="00CB48C0" w:rsidRDefault="00186513" w:rsidP="00CD06C4">
                  <w:pPr>
                    <w:keepNext/>
                    <w:spacing w:before="0" w:after="0"/>
                    <w:rPr>
                      <w:rFonts w:asciiTheme="minorHAnsi" w:hAnsiTheme="minorHAnsi"/>
                      <w:sz w:val="16"/>
                      <w:szCs w:val="16"/>
                    </w:rPr>
                  </w:pPr>
                </w:p>
              </w:tc>
            </w:tr>
            <w:tr w:rsidR="00186513" w:rsidRPr="00CB48C0" w:rsidTr="00CD06C4">
              <w:trPr>
                <w:trHeight w:val="244"/>
              </w:trPr>
              <w:tc>
                <w:tcPr>
                  <w:tcW w:w="2194" w:type="dxa"/>
                </w:tcPr>
                <w:p w:rsidR="00186513" w:rsidRPr="00CB48C0" w:rsidRDefault="00186513" w:rsidP="00CD06C4">
                  <w:pPr>
                    <w:keepNext/>
                    <w:spacing w:before="0" w:after="0"/>
                    <w:rPr>
                      <w:rFonts w:asciiTheme="minorHAnsi" w:hAnsiTheme="minorHAnsi"/>
                      <w:sz w:val="16"/>
                      <w:szCs w:val="16"/>
                    </w:rPr>
                  </w:pPr>
                  <w:r w:rsidRPr="00CB48C0">
                    <w:rPr>
                      <w:rFonts w:asciiTheme="minorHAnsi" w:hAnsiTheme="minorHAnsi"/>
                      <w:sz w:val="16"/>
                      <w:szCs w:val="16"/>
                    </w:rPr>
                    <w:t>Knowledge dependency</w:t>
                  </w:r>
                </w:p>
              </w:tc>
              <w:tc>
                <w:tcPr>
                  <w:tcW w:w="329" w:type="dxa"/>
                  <w:shd w:val="clear" w:color="auto" w:fill="FF0000"/>
                </w:tcPr>
                <w:p w:rsidR="00186513" w:rsidRPr="00CB48C0" w:rsidRDefault="00186513" w:rsidP="00CD06C4">
                  <w:pPr>
                    <w:keepNext/>
                    <w:spacing w:before="0" w:after="0"/>
                    <w:rPr>
                      <w:rFonts w:asciiTheme="minorHAnsi" w:hAnsiTheme="minorHAnsi"/>
                      <w:sz w:val="16"/>
                      <w:szCs w:val="16"/>
                    </w:rPr>
                  </w:pPr>
                </w:p>
              </w:tc>
            </w:tr>
          </w:tbl>
          <w:p w:rsidR="00186513" w:rsidRPr="00CB48C0" w:rsidRDefault="00B956B0" w:rsidP="00CD06C4">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noProof/>
                <w:sz w:val="16"/>
                <w:szCs w:val="16"/>
                <w:lang w:eastAsia="en-NZ"/>
              </w:rPr>
              <w:pict>
                <v:shapetype id="_x0000_t32" coordsize="21600,21600" o:spt="32" o:oned="t" path="m,l21600,21600e" filled="f">
                  <v:path arrowok="t" fillok="f" o:connecttype="none"/>
                  <o:lock v:ext="edit" shapetype="t"/>
                </v:shapetype>
                <v:shape id="_x0000_s1054" type="#_x0000_t32" style="position:absolute;margin-left:239.65pt;margin-top:55.1pt;width:49.95pt;height:20.8pt;flip:x y;z-index:251670528;mso-position-horizontal-relative:text;mso-position-vertical-relative:text" o:connectortype="straight">
                  <v:stroke startarrow="oval" endarrow="block"/>
                </v:shape>
              </w:pict>
            </w:r>
          </w:p>
        </w:tc>
        <w:tc>
          <w:tcPr>
            <w:tcW w:w="1692" w:type="dxa"/>
            <w:gridSpan w:val="4"/>
            <w:shd w:val="clear" w:color="auto" w:fill="auto"/>
            <w:textDirection w:val="tbRl"/>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 xml:space="preserve">  Knowledge</w:t>
            </w:r>
          </w:p>
        </w:tc>
        <w:tc>
          <w:tcPr>
            <w:tcW w:w="846" w:type="dxa"/>
            <w:gridSpan w:val="2"/>
            <w:textDirection w:val="tbRl"/>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 xml:space="preserve">  Process</w:t>
            </w:r>
          </w:p>
        </w:tc>
        <w:tc>
          <w:tcPr>
            <w:tcW w:w="846" w:type="dxa"/>
            <w:gridSpan w:val="2"/>
            <w:textDirection w:val="tbRl"/>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 xml:space="preserve">  Resource</w:t>
            </w:r>
          </w:p>
        </w:tc>
      </w:tr>
      <w:tr w:rsidR="00186513" w:rsidRPr="00CB48C0" w:rsidTr="00E35912">
        <w:trPr>
          <w:cantSplit/>
          <w:trHeight w:val="1310"/>
          <w:jc w:val="center"/>
        </w:trPr>
        <w:tc>
          <w:tcPr>
            <w:tcW w:w="5284" w:type="dxa"/>
            <w:gridSpan w:val="3"/>
            <w:vMerge/>
            <w:tcBorders>
              <w:top w:val="single" w:sz="6" w:space="0" w:color="auto"/>
              <w:left w:val="nil"/>
              <w:bottom w:val="single" w:sz="6" w:space="0" w:color="auto"/>
            </w:tcBorders>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shd w:val="clear" w:color="auto" w:fill="auto"/>
            <w:textDirection w:val="tbRl"/>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 xml:space="preserve">  Expertise </w:t>
            </w:r>
            <w:r w:rsidRPr="00CB48C0">
              <w:rPr>
                <w:rFonts w:asciiTheme="minorHAnsi" w:eastAsia="SimSun" w:hAnsiTheme="minorHAnsi" w:cs="Times New Roman"/>
                <w:sz w:val="16"/>
                <w:szCs w:val="16"/>
                <w:lang w:eastAsia="en-NZ" w:bidi="en-US"/>
              </w:rPr>
              <w:br/>
            </w:r>
          </w:p>
        </w:tc>
        <w:tc>
          <w:tcPr>
            <w:tcW w:w="423" w:type="dxa"/>
            <w:textDirection w:val="tbRl"/>
          </w:tcPr>
          <w:p w:rsidR="00186513" w:rsidRPr="00CB48C0" w:rsidRDefault="006A0C6C" w:rsidP="00CD06C4">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 xml:space="preserve">  Requirement</w:t>
            </w:r>
            <w:r w:rsidR="00186513" w:rsidRPr="00CB48C0">
              <w:rPr>
                <w:rFonts w:asciiTheme="minorHAnsi" w:eastAsia="SimSun" w:hAnsiTheme="minorHAnsi" w:cs="Times New Roman"/>
                <w:sz w:val="16"/>
                <w:szCs w:val="16"/>
                <w:lang w:eastAsia="en-NZ" w:bidi="en-US"/>
              </w:rPr>
              <w:t xml:space="preserve">  </w:t>
            </w:r>
          </w:p>
        </w:tc>
        <w:tc>
          <w:tcPr>
            <w:tcW w:w="423" w:type="dxa"/>
            <w:textDirection w:val="tbRl"/>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 xml:space="preserve">  Task allocation</w:t>
            </w:r>
          </w:p>
        </w:tc>
        <w:tc>
          <w:tcPr>
            <w:tcW w:w="423" w:type="dxa"/>
            <w:textDirection w:val="tbRl"/>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 xml:space="preserve">  Historical</w:t>
            </w:r>
          </w:p>
        </w:tc>
        <w:tc>
          <w:tcPr>
            <w:tcW w:w="423" w:type="dxa"/>
            <w:textDirection w:val="tbRl"/>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 xml:space="preserve">  Activity</w:t>
            </w:r>
          </w:p>
        </w:tc>
        <w:tc>
          <w:tcPr>
            <w:tcW w:w="423" w:type="dxa"/>
            <w:textDirection w:val="tbRl"/>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 xml:space="preserve">  Business process</w:t>
            </w:r>
          </w:p>
        </w:tc>
        <w:tc>
          <w:tcPr>
            <w:tcW w:w="423" w:type="dxa"/>
            <w:textDirection w:val="tbRl"/>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 xml:space="preserve">  Entity</w:t>
            </w:r>
          </w:p>
        </w:tc>
        <w:tc>
          <w:tcPr>
            <w:tcW w:w="423" w:type="dxa"/>
            <w:textDirection w:val="tbRl"/>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 xml:space="preserve">  Technical</w:t>
            </w:r>
          </w:p>
        </w:tc>
      </w:tr>
      <w:tr w:rsidR="00186513" w:rsidRPr="00CB48C0" w:rsidTr="00E35912">
        <w:trPr>
          <w:cantSplit/>
          <w:trHeight w:val="20"/>
          <w:jc w:val="center"/>
        </w:trPr>
        <w:tc>
          <w:tcPr>
            <w:tcW w:w="440" w:type="dxa"/>
            <w:vMerge w:val="restart"/>
            <w:tcBorders>
              <w:top w:val="single" w:sz="6" w:space="0" w:color="auto"/>
            </w:tcBorders>
            <w:shd w:val="clear" w:color="auto" w:fill="FFFFFF"/>
            <w:textDirection w:val="tbRl"/>
          </w:tcPr>
          <w:p w:rsidR="00186513" w:rsidRPr="00CB48C0" w:rsidRDefault="00186513" w:rsidP="00594D9A">
            <w:pPr>
              <w:keepNext/>
              <w:spacing w:before="0" w:after="0"/>
              <w:jc w:val="center"/>
              <w:rPr>
                <w:rFonts w:asciiTheme="minorHAnsi" w:eastAsia="SimSun" w:hAnsiTheme="minorHAnsi" w:cs="Times New Roman"/>
                <w:b/>
                <w:sz w:val="16"/>
                <w:szCs w:val="16"/>
                <w:lang w:eastAsia="en-NZ" w:bidi="en-US"/>
              </w:rPr>
            </w:pPr>
            <w:r w:rsidRPr="00CB48C0">
              <w:rPr>
                <w:rFonts w:asciiTheme="minorHAnsi" w:eastAsia="SimSun" w:hAnsiTheme="minorHAnsi" w:cs="Times New Roman"/>
                <w:b/>
                <w:sz w:val="16"/>
                <w:szCs w:val="16"/>
                <w:lang w:eastAsia="en-NZ" w:bidi="en-US"/>
              </w:rPr>
              <w:t>Coordination Mechanisms</w:t>
            </w:r>
          </w:p>
        </w:tc>
        <w:tc>
          <w:tcPr>
            <w:tcW w:w="2053" w:type="dxa"/>
            <w:vMerge w:val="restart"/>
            <w:tcBorders>
              <w:top w:val="single" w:sz="6" w:space="0" w:color="auto"/>
            </w:tcBorders>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Synchronisation activities</w:t>
            </w:r>
          </w:p>
        </w:tc>
        <w:tc>
          <w:tcPr>
            <w:tcW w:w="2791" w:type="dxa"/>
            <w:tcBorders>
              <w:top w:val="single" w:sz="6" w:space="0" w:color="auto"/>
            </w:tcBorders>
            <w:shd w:val="clear" w:color="auto" w:fill="auto"/>
            <w:hideMark/>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Domain specialist on team</w:t>
            </w:r>
          </w:p>
        </w:tc>
        <w:tc>
          <w:tcPr>
            <w:tcW w:w="423" w:type="dxa"/>
            <w:shd w:val="clear" w:color="auto" w:fill="auto"/>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r>
      <w:tr w:rsidR="00186513" w:rsidRPr="00CB48C0" w:rsidTr="00E35912">
        <w:trPr>
          <w:cantSplit/>
          <w:trHeight w:val="20"/>
          <w:jc w:val="center"/>
        </w:trPr>
        <w:tc>
          <w:tcPr>
            <w:tcW w:w="440"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86513" w:rsidRPr="00CB48C0" w:rsidRDefault="00186513" w:rsidP="008B494D">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Self-assignment of story</w:t>
            </w:r>
          </w:p>
        </w:tc>
        <w:tc>
          <w:tcPr>
            <w:tcW w:w="423" w:type="dxa"/>
            <w:shd w:val="clear" w:color="auto" w:fill="auto"/>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 </w:t>
            </w:r>
          </w:p>
        </w:tc>
        <w:tc>
          <w:tcPr>
            <w:tcW w:w="423" w:type="dxa"/>
            <w:shd w:val="clear" w:color="auto" w:fill="FF0000"/>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shd w:val="clear" w:color="auto" w:fill="auto"/>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shd w:val="clear" w:color="auto" w:fill="auto"/>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shd w:val="clear" w:color="auto" w:fill="auto"/>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shd w:val="clear" w:color="auto" w:fill="auto"/>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r>
      <w:tr w:rsidR="00186513" w:rsidRPr="00CB48C0" w:rsidTr="00E35912">
        <w:trPr>
          <w:cantSplit/>
          <w:trHeight w:val="20"/>
          <w:jc w:val="center"/>
        </w:trPr>
        <w:tc>
          <w:tcPr>
            <w:tcW w:w="440"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Breakdown session (iteration)</w:t>
            </w:r>
          </w:p>
        </w:tc>
        <w:tc>
          <w:tcPr>
            <w:tcW w:w="423" w:type="dxa"/>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shd w:val="clear" w:color="auto" w:fill="00B050"/>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r>
      <w:tr w:rsidR="00186513" w:rsidRPr="00CB48C0" w:rsidTr="00E35912">
        <w:trPr>
          <w:cantSplit/>
          <w:trHeight w:val="20"/>
          <w:jc w:val="center"/>
        </w:trPr>
        <w:tc>
          <w:tcPr>
            <w:tcW w:w="440"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Daily stand-up</w:t>
            </w:r>
          </w:p>
        </w:tc>
        <w:tc>
          <w:tcPr>
            <w:tcW w:w="423" w:type="dxa"/>
            <w:shd w:val="clear" w:color="auto" w:fill="FF0000"/>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r>
      <w:tr w:rsidR="00186513" w:rsidRPr="00CB48C0" w:rsidTr="00E35912">
        <w:trPr>
          <w:cantSplit/>
          <w:trHeight w:val="20"/>
          <w:jc w:val="center"/>
        </w:trPr>
        <w:tc>
          <w:tcPr>
            <w:tcW w:w="440"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86513" w:rsidRPr="00CB48C0" w:rsidRDefault="00B956B0" w:rsidP="00CD06C4">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noProof/>
                <w:sz w:val="16"/>
                <w:szCs w:val="16"/>
                <w:lang w:eastAsia="en-NZ"/>
              </w:rPr>
              <w:pict>
                <v:shape id="_x0000_s1055" type="#_x0000_t32" style="position:absolute;margin-left:4.3pt;margin-top:3.9pt;width:139.85pt;height:323.55pt;flip:x;z-index:251671552;mso-wrap-style:square;mso-left-percent:-10001;mso-top-percent:-10001;mso-wrap-distance-left:9pt;mso-wrap-distance-top:0;mso-wrap-distance-right:9pt;mso-wrap-distance-bottom:0;mso-position-horizontal:absolute;mso-position-horizontal-relative:text;mso-position-vertical:absolute;mso-position-vertical-relative:text;mso-left-percent:-10001;mso-top-percent:-10001;mso-width-relative:page;mso-height-relative:page;mso-position-horizontal-col-start:0;mso-width-col-span:0;v-text-anchor:top" o:connectortype="straight">
                  <v:stroke startarrow="oval" endarrow="block"/>
                </v:shape>
              </w:pict>
            </w:r>
            <w:r w:rsidR="00186513" w:rsidRPr="00CB48C0">
              <w:rPr>
                <w:rFonts w:asciiTheme="minorHAnsi" w:eastAsia="SimSun" w:hAnsiTheme="minorHAnsi" w:cs="Times New Roman"/>
                <w:sz w:val="16"/>
                <w:szCs w:val="16"/>
                <w:lang w:eastAsia="en-NZ" w:bidi="en-US"/>
              </w:rPr>
              <w:t>Cross-team talk</w:t>
            </w:r>
          </w:p>
        </w:tc>
        <w:tc>
          <w:tcPr>
            <w:tcW w:w="423" w:type="dxa"/>
            <w:shd w:val="clear" w:color="auto" w:fill="FF0000"/>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shd w:val="clear" w:color="auto" w:fill="00B050"/>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r>
      <w:tr w:rsidR="00186513" w:rsidRPr="00CB48C0" w:rsidTr="00E35912">
        <w:trPr>
          <w:cantSplit/>
          <w:trHeight w:val="20"/>
          <w:jc w:val="center"/>
        </w:trPr>
        <w:tc>
          <w:tcPr>
            <w:tcW w:w="440"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Pair program</w:t>
            </w:r>
          </w:p>
        </w:tc>
        <w:tc>
          <w:tcPr>
            <w:tcW w:w="423" w:type="dxa"/>
            <w:shd w:val="clear" w:color="auto" w:fill="FF0000"/>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r>
      <w:tr w:rsidR="00186513" w:rsidRPr="00CB48C0" w:rsidTr="00E35912">
        <w:trPr>
          <w:cantSplit/>
          <w:trHeight w:val="20"/>
          <w:jc w:val="center"/>
        </w:trPr>
        <w:tc>
          <w:tcPr>
            <w:tcW w:w="440"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Breakdown session (ad hoc)</w:t>
            </w:r>
          </w:p>
        </w:tc>
        <w:tc>
          <w:tcPr>
            <w:tcW w:w="423" w:type="dxa"/>
            <w:shd w:val="clear" w:color="auto" w:fill="auto"/>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r>
      <w:tr w:rsidR="00186513" w:rsidRPr="00CB48C0" w:rsidTr="00E35912">
        <w:trPr>
          <w:cantSplit/>
          <w:trHeight w:val="20"/>
          <w:jc w:val="center"/>
        </w:trPr>
        <w:tc>
          <w:tcPr>
            <w:tcW w:w="440"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Informal negotiation f2f</w:t>
            </w:r>
          </w:p>
        </w:tc>
        <w:tc>
          <w:tcPr>
            <w:tcW w:w="423" w:type="dxa"/>
            <w:shd w:val="clear" w:color="auto" w:fill="auto"/>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r>
      <w:tr w:rsidR="00186513" w:rsidRPr="00CB48C0" w:rsidTr="00E35912">
        <w:trPr>
          <w:cantSplit/>
          <w:trHeight w:val="20"/>
          <w:jc w:val="center"/>
        </w:trPr>
        <w:tc>
          <w:tcPr>
            <w:tcW w:w="440"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Continuous build</w:t>
            </w:r>
          </w:p>
        </w:tc>
        <w:tc>
          <w:tcPr>
            <w:tcW w:w="423" w:type="dxa"/>
            <w:shd w:val="clear" w:color="auto" w:fill="auto"/>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shd w:val="clear" w:color="auto" w:fill="0070C0"/>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r>
      <w:tr w:rsidR="00186513" w:rsidRPr="00CB48C0" w:rsidTr="00E35912">
        <w:trPr>
          <w:cantSplit/>
          <w:trHeight w:val="20"/>
          <w:jc w:val="center"/>
        </w:trPr>
        <w:tc>
          <w:tcPr>
            <w:tcW w:w="440" w:type="dxa"/>
            <w:vMerge/>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2053" w:type="dxa"/>
            <w:vMerge w:val="restart"/>
            <w:shd w:val="clear" w:color="auto" w:fill="FFFFFF"/>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Synchronisation artefacts</w:t>
            </w:r>
          </w:p>
        </w:tc>
        <w:tc>
          <w:tcPr>
            <w:tcW w:w="2791" w:type="dxa"/>
            <w:shd w:val="clear" w:color="auto" w:fill="auto"/>
            <w:hideMark/>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Product backlog</w:t>
            </w:r>
          </w:p>
        </w:tc>
        <w:tc>
          <w:tcPr>
            <w:tcW w:w="423" w:type="dxa"/>
            <w:shd w:val="clear" w:color="auto" w:fill="auto"/>
          </w:tcPr>
          <w:p w:rsidR="00186513" w:rsidRPr="00CB48C0" w:rsidRDefault="00186513" w:rsidP="00CD06C4">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 </w:t>
            </w: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c>
          <w:tcPr>
            <w:tcW w:w="423" w:type="dxa"/>
          </w:tcPr>
          <w:p w:rsidR="00186513" w:rsidRPr="00CB48C0" w:rsidRDefault="00186513" w:rsidP="00CD06C4">
            <w:pPr>
              <w:keepNext/>
              <w:spacing w:before="0" w:after="0"/>
              <w:rPr>
                <w:rFonts w:asciiTheme="minorHAnsi" w:eastAsia="SimSun" w:hAnsiTheme="minorHAnsi" w:cs="Times New Roman"/>
                <w:sz w:val="16"/>
                <w:szCs w:val="16"/>
                <w:lang w:eastAsia="en-NZ" w:bidi="en-US"/>
              </w:rPr>
            </w:pPr>
          </w:p>
        </w:tc>
      </w:tr>
      <w:tr w:rsidR="00121541" w:rsidRPr="00CB48C0" w:rsidTr="00BB6B0C">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Wallboard</w:t>
            </w:r>
          </w:p>
        </w:tc>
        <w:tc>
          <w:tcPr>
            <w:tcW w:w="423" w:type="dxa"/>
            <w:shd w:val="clear" w:color="auto" w:fill="auto"/>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00B050"/>
          </w:tcPr>
          <w:p w:rsidR="00121541" w:rsidRPr="00CB48C0" w:rsidRDefault="00B956B0" w:rsidP="00121541">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noProof/>
                <w:sz w:val="16"/>
                <w:szCs w:val="16"/>
                <w:lang w:eastAsia="en-NZ"/>
              </w:rPr>
              <w:pict>
                <v:shape id="_x0000_s1064" type="#_x0000_t32" style="position:absolute;margin-left:2.85pt;margin-top:4.1pt;width:9.95pt;height:260.25pt;z-index:251681792;mso-wrap-style:square;mso-wrap-distance-left:9pt;mso-wrap-distance-top:0;mso-wrap-distance-right:9pt;mso-wrap-distance-bottom:0;mso-position-horizontal-relative:text;mso-position-vertical-relative:text;mso-width-relative:page;mso-height-relative:page;mso-position-horizontal-col-start:0;mso-width-col-span:0;v-text-anchor:top" o:connectortype="straight">
                  <v:stroke startarrow="oval" endarrow="block"/>
                </v:shape>
              </w:pict>
            </w: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0070C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User story</w:t>
            </w:r>
          </w:p>
        </w:tc>
        <w:tc>
          <w:tcPr>
            <w:tcW w:w="423" w:type="dxa"/>
            <w:shd w:val="clear" w:color="auto" w:fill="auto"/>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 </w:t>
            </w: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00B05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0070C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Task</w:t>
            </w:r>
          </w:p>
        </w:tc>
        <w:tc>
          <w:tcPr>
            <w:tcW w:w="423" w:type="dxa"/>
            <w:shd w:val="clear" w:color="auto" w:fill="auto"/>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Burn down chart</w:t>
            </w:r>
          </w:p>
        </w:tc>
        <w:tc>
          <w:tcPr>
            <w:tcW w:w="423" w:type="dxa"/>
            <w:shd w:val="clear" w:color="auto" w:fill="auto"/>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00B05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Done list</w:t>
            </w:r>
          </w:p>
        </w:tc>
        <w:tc>
          <w:tcPr>
            <w:tcW w:w="423" w:type="dxa"/>
            <w:shd w:val="clear" w:color="auto" w:fill="auto"/>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0070C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Whiteboard for discussing designs</w:t>
            </w:r>
          </w:p>
        </w:tc>
        <w:tc>
          <w:tcPr>
            <w:tcW w:w="423" w:type="dxa"/>
            <w:shd w:val="clear" w:color="auto" w:fill="auto"/>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0070C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Working software</w:t>
            </w:r>
          </w:p>
        </w:tc>
        <w:tc>
          <w:tcPr>
            <w:tcW w:w="423" w:type="dxa"/>
            <w:shd w:val="clear" w:color="auto" w:fill="auto"/>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00B05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Wiki for storing project information</w:t>
            </w:r>
          </w:p>
        </w:tc>
        <w:tc>
          <w:tcPr>
            <w:tcW w:w="423" w:type="dxa"/>
            <w:shd w:val="clear" w:color="auto" w:fill="auto"/>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vMerge w:val="restart"/>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Boundary spanning activity</w:t>
            </w: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Workshop to generate backlog</w:t>
            </w: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Nominated specialist end user</w:t>
            </w: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User story prioritisation</w:t>
            </w: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Software demo to user</w:t>
            </w: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Dedicated time for consult</w:t>
            </w: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Formal meeting</w:t>
            </w: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Informal negotiation f2f</w:t>
            </w: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00B05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0070C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Acquisition of specialist knowledge</w:t>
            </w: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Boundary spanning artefact</w:t>
            </w: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List of tests</w:t>
            </w: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Availability</w:t>
            </w: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Single priority team</w:t>
            </w: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Proximity</w:t>
            </w: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Team member co-location</w:t>
            </w: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00B05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Customer co-location</w:t>
            </w: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Substitutability</w:t>
            </w: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Redundant skill</w:t>
            </w: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00B05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Coordinator role</w:t>
            </w: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Tester</w:t>
            </w: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E35912">
        <w:trPr>
          <w:cantSplit/>
          <w:trHeight w:val="20"/>
          <w:jc w:val="center"/>
        </w:trPr>
        <w:tc>
          <w:tcPr>
            <w:tcW w:w="440" w:type="dxa"/>
            <w:vMerge/>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05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2791" w:type="dxa"/>
            <w:shd w:val="clear" w:color="auto" w:fill="auto"/>
            <w:hideMark/>
          </w:tcPr>
          <w:p w:rsidR="00121541" w:rsidRPr="00CB48C0" w:rsidRDefault="00121541" w:rsidP="00121541">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Project manager</w:t>
            </w:r>
          </w:p>
        </w:tc>
        <w:tc>
          <w:tcPr>
            <w:tcW w:w="423" w:type="dxa"/>
            <w:shd w:val="clear" w:color="auto" w:fill="FF000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00B050"/>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c>
          <w:tcPr>
            <w:tcW w:w="423" w:type="dxa"/>
            <w:shd w:val="clear" w:color="auto" w:fill="FFFFFF"/>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r w:rsidR="00121541" w:rsidRPr="00CB48C0" w:rsidTr="00594D9A">
        <w:trPr>
          <w:gridAfter w:val="10"/>
          <w:wAfter w:w="8228" w:type="dxa"/>
          <w:cantSplit/>
          <w:trHeight w:val="195"/>
          <w:jc w:val="center"/>
        </w:trPr>
        <w:tc>
          <w:tcPr>
            <w:tcW w:w="440" w:type="dxa"/>
            <w:vMerge/>
            <w:shd w:val="clear" w:color="auto" w:fill="auto"/>
          </w:tcPr>
          <w:p w:rsidR="00121541" w:rsidRPr="00CB48C0" w:rsidRDefault="00121541" w:rsidP="00121541">
            <w:pPr>
              <w:keepNext/>
              <w:spacing w:before="0" w:after="0"/>
              <w:rPr>
                <w:rFonts w:asciiTheme="minorHAnsi" w:eastAsia="SimSun" w:hAnsiTheme="minorHAnsi" w:cs="Times New Roman"/>
                <w:sz w:val="16"/>
                <w:szCs w:val="16"/>
                <w:lang w:eastAsia="en-NZ" w:bidi="en-US"/>
              </w:rPr>
            </w:pPr>
          </w:p>
        </w:tc>
      </w:tr>
    </w:tbl>
    <w:p w:rsidR="008273B1" w:rsidRDefault="00B956B0" w:rsidP="008273B1">
      <w:r>
        <w:rPr>
          <w:noProof/>
          <w:lang w:eastAsia="en-NZ"/>
        </w:rPr>
        <w:pict>
          <v:shapetype id="_x0000_t202" coordsize="21600,21600" o:spt="202" path="m,l,21600r21600,l21600,xe">
            <v:stroke joinstyle="miter"/>
            <v:path gradientshapeok="t" o:connecttype="rect"/>
          </v:shapetype>
          <v:shape id="_x0000_s1057" type="#_x0000_t202" style="position:absolute;margin-left:220.85pt;margin-top:7.35pt;width:220.45pt;height:117.85pt;z-index:251673600;mso-wrap-distance-left:9pt;mso-wrap-distance-top:0;mso-wrap-distance-right:9pt;mso-wrap-distance-bottom:0;mso-position-horizontal-relative:text;mso-position-vertical-relative:text;mso-width-relative:page;mso-height-relative:page;mso-position-horizontal-col-start:0;mso-width-col-span:0;v-text-anchor:top">
            <v:stroke dashstyle="dash"/>
            <v:textbox>
              <w:txbxContent>
                <w:p w:rsidR="00F54AD0" w:rsidRPr="00CC0074" w:rsidRDefault="00F54AD0" w:rsidP="0059672C">
                  <w:pPr>
                    <w:spacing w:before="0" w:after="0"/>
                    <w:rPr>
                      <w:rFonts w:asciiTheme="minorHAnsi" w:hAnsiTheme="minorHAnsi"/>
                      <w:i/>
                      <w:sz w:val="16"/>
                    </w:rPr>
                  </w:pPr>
                  <w:r w:rsidRPr="00CC0074">
                    <w:rPr>
                      <w:rFonts w:asciiTheme="minorHAnsi" w:hAnsiTheme="minorHAnsi"/>
                      <w:i/>
                      <w:sz w:val="16"/>
                    </w:rPr>
                    <w:t xml:space="preserve">"We’ve got the whiteboard, </w:t>
                  </w:r>
                  <w:r>
                    <w:rPr>
                      <w:rFonts w:asciiTheme="minorHAnsi" w:hAnsiTheme="minorHAnsi"/>
                      <w:i/>
                      <w:sz w:val="16"/>
                    </w:rPr>
                    <w:t>…</w:t>
                  </w:r>
                  <w:r w:rsidRPr="00CC0074">
                    <w:rPr>
                      <w:rFonts w:asciiTheme="minorHAnsi" w:hAnsiTheme="minorHAnsi"/>
                      <w:i/>
                      <w:sz w:val="16"/>
                    </w:rPr>
                    <w:t xml:space="preserve"> we don’</w:t>
                  </w:r>
                  <w:r>
                    <w:rPr>
                      <w:rFonts w:asciiTheme="minorHAnsi" w:hAnsiTheme="minorHAnsi"/>
                      <w:i/>
                      <w:sz w:val="16"/>
                    </w:rPr>
                    <w:t>t do locks</w:t>
                  </w:r>
                  <w:r w:rsidRPr="00CC0074">
                    <w:rPr>
                      <w:rFonts w:asciiTheme="minorHAnsi" w:hAnsiTheme="minorHAnsi"/>
                      <w:i/>
                      <w:sz w:val="16"/>
                    </w:rPr>
                    <w:t xml:space="preserve"> so you can get people working in the same code area, but generally you know we are all in the same </w:t>
                  </w:r>
                  <w:r>
                    <w:rPr>
                      <w:rFonts w:asciiTheme="minorHAnsi" w:hAnsiTheme="minorHAnsi"/>
                      <w:i/>
                      <w:sz w:val="16"/>
                    </w:rPr>
                    <w:t>[room, so]</w:t>
                  </w:r>
                  <w:r w:rsidRPr="00CC0074">
                    <w:rPr>
                      <w:rFonts w:asciiTheme="minorHAnsi" w:hAnsiTheme="minorHAnsi"/>
                      <w:i/>
                      <w:sz w:val="16"/>
                    </w:rPr>
                    <w:t xml:space="preserve"> people are </w:t>
                  </w:r>
                  <w:r>
                    <w:rPr>
                      <w:rFonts w:asciiTheme="minorHAnsi" w:hAnsiTheme="minorHAnsi"/>
                      <w:i/>
                      <w:sz w:val="16"/>
                    </w:rPr>
                    <w:t>…</w:t>
                  </w:r>
                  <w:r w:rsidRPr="00CC0074">
                    <w:rPr>
                      <w:rFonts w:asciiTheme="minorHAnsi" w:hAnsiTheme="minorHAnsi"/>
                      <w:i/>
                      <w:sz w:val="16"/>
                    </w:rPr>
                    <w:t xml:space="preserve"> aware of what other people are doing, people are </w:t>
                  </w:r>
                  <w:r>
                    <w:rPr>
                      <w:rFonts w:asciiTheme="minorHAnsi" w:hAnsiTheme="minorHAnsi"/>
                      <w:i/>
                      <w:sz w:val="16"/>
                    </w:rPr>
                    <w:t>…</w:t>
                  </w:r>
                  <w:r w:rsidRPr="00CC0074">
                    <w:rPr>
                      <w:rFonts w:asciiTheme="minorHAnsi" w:hAnsiTheme="minorHAnsi"/>
                      <w:i/>
                      <w:sz w:val="16"/>
                    </w:rPr>
                    <w:t xml:space="preserve"> aware of what people are working on. S</w:t>
                  </w:r>
                  <w:r>
                    <w:rPr>
                      <w:rFonts w:asciiTheme="minorHAnsi" w:hAnsiTheme="minorHAnsi"/>
                      <w:i/>
                      <w:sz w:val="16"/>
                    </w:rPr>
                    <w:t>o they just [think]</w:t>
                  </w:r>
                  <w:r w:rsidRPr="00CC0074">
                    <w:rPr>
                      <w:rFonts w:asciiTheme="minorHAnsi" w:hAnsiTheme="minorHAnsi"/>
                      <w:i/>
                      <w:sz w:val="16"/>
                    </w:rPr>
                    <w:t xml:space="preserve"> I’m not going to go into that module because you are already there.</w:t>
                  </w:r>
                  <w:r>
                    <w:rPr>
                      <w:rFonts w:asciiTheme="minorHAnsi" w:hAnsiTheme="minorHAnsi"/>
                      <w:i/>
                      <w:sz w:val="16"/>
                    </w:rPr>
                    <w:t xml:space="preserve"> [Tester] “</w:t>
                  </w:r>
                  <w:r w:rsidRPr="00CC0074">
                    <w:rPr>
                      <w:rFonts w:asciiTheme="minorHAnsi" w:hAnsiTheme="minorHAnsi"/>
                      <w:i/>
                      <w:sz w:val="16"/>
                    </w:rPr>
                    <w:t xml:space="preserve">So </w:t>
                  </w:r>
                  <w:r>
                    <w:rPr>
                      <w:rFonts w:asciiTheme="minorHAnsi" w:hAnsiTheme="minorHAnsi"/>
                      <w:i/>
                      <w:sz w:val="16"/>
                    </w:rPr>
                    <w:t>…</w:t>
                  </w:r>
                  <w:r w:rsidRPr="00CC0074">
                    <w:rPr>
                      <w:rFonts w:asciiTheme="minorHAnsi" w:hAnsiTheme="minorHAnsi"/>
                      <w:i/>
                      <w:sz w:val="16"/>
                    </w:rPr>
                    <w:t xml:space="preserve"> where d</w:t>
                  </w:r>
                  <w:r>
                    <w:rPr>
                      <w:rFonts w:asciiTheme="minorHAnsi" w:hAnsiTheme="minorHAnsi"/>
                      <w:i/>
                      <w:sz w:val="16"/>
                    </w:rPr>
                    <w:t>oes this awareness come from?” [R</w:t>
                  </w:r>
                  <w:r w:rsidRPr="00CC0074">
                    <w:rPr>
                      <w:rFonts w:asciiTheme="minorHAnsi" w:hAnsiTheme="minorHAnsi"/>
                      <w:i/>
                      <w:sz w:val="16"/>
                    </w:rPr>
                    <w:t>esearcher]</w:t>
                  </w:r>
                </w:p>
                <w:p w:rsidR="00F54AD0" w:rsidRDefault="00F54AD0" w:rsidP="0059672C">
                  <w:pPr>
                    <w:spacing w:before="0" w:after="0"/>
                    <w:rPr>
                      <w:rFonts w:asciiTheme="minorHAnsi" w:hAnsiTheme="minorHAnsi"/>
                      <w:i/>
                      <w:sz w:val="16"/>
                    </w:rPr>
                  </w:pPr>
                  <w:r>
                    <w:rPr>
                      <w:rFonts w:asciiTheme="minorHAnsi" w:hAnsiTheme="minorHAnsi"/>
                      <w:i/>
                      <w:sz w:val="16"/>
                    </w:rPr>
                    <w:t>“</w:t>
                  </w:r>
                  <w:r w:rsidRPr="00CC0074">
                    <w:rPr>
                      <w:rFonts w:asciiTheme="minorHAnsi" w:hAnsiTheme="minorHAnsi"/>
                      <w:i/>
                      <w:sz w:val="16"/>
                    </w:rPr>
                    <w:t>The board and cross-team talk.</w:t>
                  </w:r>
                  <w:r>
                    <w:rPr>
                      <w:rFonts w:asciiTheme="minorHAnsi" w:hAnsiTheme="minorHAnsi"/>
                      <w:i/>
                      <w:sz w:val="16"/>
                    </w:rPr>
                    <w:t>” [Tester]</w:t>
                  </w:r>
                </w:p>
                <w:p w:rsidR="00F54AD0" w:rsidRPr="00A7079D" w:rsidRDefault="00F54AD0" w:rsidP="0059672C">
                  <w:pPr>
                    <w:spacing w:before="0" w:after="0"/>
                    <w:rPr>
                      <w:rFonts w:asciiTheme="minorHAnsi" w:hAnsiTheme="minorHAnsi"/>
                      <w:sz w:val="16"/>
                    </w:rPr>
                  </w:pPr>
                  <w:r>
                    <w:rPr>
                      <w:rFonts w:asciiTheme="minorHAnsi" w:hAnsiTheme="minorHAnsi"/>
                      <w:sz w:val="16"/>
                    </w:rPr>
                    <w:t xml:space="preserve">The </w:t>
                  </w:r>
                  <w:r w:rsidRPr="0059672C">
                    <w:rPr>
                      <w:rFonts w:asciiTheme="minorHAnsi" w:hAnsiTheme="minorHAnsi"/>
                      <w:sz w:val="16"/>
                      <w:u w:val="single"/>
                    </w:rPr>
                    <w:t>work of one team member is constrained by the work of another</w:t>
                  </w:r>
                  <w:r>
                    <w:rPr>
                      <w:rFonts w:asciiTheme="minorHAnsi" w:hAnsiTheme="minorHAnsi"/>
                      <w:sz w:val="16"/>
                    </w:rPr>
                    <w:t xml:space="preserve"> (activity dependency). </w:t>
                  </w:r>
                  <w:r w:rsidRPr="0059672C">
                    <w:rPr>
                      <w:rFonts w:asciiTheme="minorHAnsi" w:hAnsiTheme="minorHAnsi"/>
                      <w:sz w:val="16"/>
                      <w:u w:val="single"/>
                    </w:rPr>
                    <w:t>The wallboard</w:t>
                  </w:r>
                  <w:r>
                    <w:rPr>
                      <w:rFonts w:asciiTheme="minorHAnsi" w:hAnsiTheme="minorHAnsi"/>
                      <w:sz w:val="16"/>
                    </w:rPr>
                    <w:t xml:space="preserve"> (coordination mechanism) coordinates this activity dependency. </w:t>
                  </w:r>
                </w:p>
                <w:p w:rsidR="00F54AD0" w:rsidRDefault="00F54AD0" w:rsidP="00CC0074"/>
              </w:txbxContent>
            </v:textbox>
          </v:shape>
        </w:pict>
      </w:r>
      <w:r>
        <w:rPr>
          <w:noProof/>
          <w:lang w:eastAsia="en-NZ"/>
        </w:rPr>
        <w:pict>
          <v:shape id="_x0000_s1056" type="#_x0000_t202" style="position:absolute;margin-left:11.9pt;margin-top:7.35pt;width:194.95pt;height:93.4pt;z-index:251667455;mso-left-percent:-10001;mso-top-percent:-10001;mso-wrap-distance-left:9pt;mso-wrap-distance-top:0;mso-wrap-distance-right:9pt;mso-wrap-distance-bottom:0;mso-position-horizontal:absolute;mso-position-horizontal-relative:text;mso-position-vertical:absolute;mso-position-vertical-relative:text;mso-left-percent:-10001;mso-top-percent:-10001;mso-width-relative:page;mso-height-relative:page;mso-position-horizontal-col-start:0;mso-width-col-span:0;v-text-anchor:top">
            <v:stroke dashstyle="dash"/>
            <v:textbox>
              <w:txbxContent>
                <w:p w:rsidR="00F54AD0" w:rsidRDefault="00F54AD0" w:rsidP="0059672C">
                  <w:pPr>
                    <w:spacing w:before="0" w:after="0"/>
                    <w:rPr>
                      <w:rFonts w:asciiTheme="minorHAnsi" w:hAnsiTheme="minorHAnsi"/>
                      <w:sz w:val="16"/>
                    </w:rPr>
                  </w:pPr>
                  <w:r w:rsidRPr="007E6FA9">
                    <w:rPr>
                      <w:rFonts w:asciiTheme="minorHAnsi" w:hAnsiTheme="minorHAnsi"/>
                      <w:i/>
                      <w:sz w:val="16"/>
                    </w:rPr>
                    <w:t>“…we can just yell out over our shoulder and grab someone</w:t>
                  </w:r>
                  <w:r>
                    <w:rPr>
                      <w:rFonts w:asciiTheme="minorHAnsi" w:hAnsiTheme="minorHAnsi"/>
                      <w:i/>
                      <w:sz w:val="16"/>
                    </w:rPr>
                    <w:t>,</w:t>
                  </w:r>
                  <w:r w:rsidRPr="007E6FA9">
                    <w:rPr>
                      <w:rFonts w:asciiTheme="minorHAnsi" w:hAnsiTheme="minorHAnsi"/>
                      <w:i/>
                      <w:sz w:val="16"/>
                    </w:rPr>
                    <w:t xml:space="preserve"> and </w:t>
                  </w:r>
                  <w:r>
                    <w:rPr>
                      <w:rFonts w:asciiTheme="minorHAnsi" w:hAnsiTheme="minorHAnsi"/>
                      <w:i/>
                      <w:sz w:val="16"/>
                    </w:rPr>
                    <w:t>…</w:t>
                  </w:r>
                  <w:r w:rsidRPr="007E6FA9">
                    <w:rPr>
                      <w:rFonts w:asciiTheme="minorHAnsi" w:hAnsiTheme="minorHAnsi"/>
                      <w:i/>
                      <w:sz w:val="16"/>
                    </w:rPr>
                    <w:t xml:space="preserve"> if they come to a complex design decision then they </w:t>
                  </w:r>
                  <w:r>
                    <w:rPr>
                      <w:rFonts w:asciiTheme="minorHAnsi" w:hAnsiTheme="minorHAnsi"/>
                      <w:i/>
                      <w:sz w:val="16"/>
                    </w:rPr>
                    <w:t xml:space="preserve">… </w:t>
                  </w:r>
                  <w:r w:rsidRPr="007E6FA9">
                    <w:rPr>
                      <w:rFonts w:asciiTheme="minorHAnsi" w:hAnsiTheme="minorHAnsi"/>
                      <w:i/>
                      <w:sz w:val="16"/>
                    </w:rPr>
                    <w:t>bring all of the team to the table so that everyone hears the design decision that is made</w:t>
                  </w:r>
                  <w:r>
                    <w:rPr>
                      <w:rFonts w:asciiTheme="minorHAnsi" w:hAnsiTheme="minorHAnsi"/>
                      <w:sz w:val="16"/>
                    </w:rPr>
                    <w:t>” [Programme manager]</w:t>
                  </w:r>
                </w:p>
                <w:p w:rsidR="00F54AD0" w:rsidRPr="00A7079D" w:rsidRDefault="00F54AD0" w:rsidP="0059672C">
                  <w:pPr>
                    <w:spacing w:before="0" w:after="0"/>
                    <w:rPr>
                      <w:rFonts w:asciiTheme="minorHAnsi" w:hAnsiTheme="minorHAnsi"/>
                      <w:sz w:val="16"/>
                    </w:rPr>
                  </w:pPr>
                  <w:r>
                    <w:rPr>
                      <w:rFonts w:asciiTheme="minorHAnsi" w:hAnsiTheme="minorHAnsi"/>
                      <w:sz w:val="16"/>
                    </w:rPr>
                    <w:t xml:space="preserve">The </w:t>
                  </w:r>
                  <w:r w:rsidRPr="007E6FA9">
                    <w:rPr>
                      <w:rFonts w:asciiTheme="minorHAnsi" w:hAnsiTheme="minorHAnsi"/>
                      <w:sz w:val="16"/>
                      <w:u w:val="single"/>
                    </w:rPr>
                    <w:t xml:space="preserve">team members learn </w:t>
                  </w:r>
                  <w:r>
                    <w:rPr>
                      <w:rFonts w:asciiTheme="minorHAnsi" w:hAnsiTheme="minorHAnsi"/>
                      <w:sz w:val="16"/>
                      <w:u w:val="single"/>
                    </w:rPr>
                    <w:t>about d</w:t>
                  </w:r>
                  <w:r w:rsidRPr="007E6FA9">
                    <w:rPr>
                      <w:rFonts w:asciiTheme="minorHAnsi" w:hAnsiTheme="minorHAnsi"/>
                      <w:sz w:val="16"/>
                      <w:u w:val="single"/>
                    </w:rPr>
                    <w:t>esign decisions</w:t>
                  </w:r>
                  <w:r>
                    <w:rPr>
                      <w:rFonts w:asciiTheme="minorHAnsi" w:hAnsiTheme="minorHAnsi"/>
                      <w:sz w:val="16"/>
                    </w:rPr>
                    <w:t xml:space="preserve"> (expertise dependency) at an </w:t>
                  </w:r>
                  <w:r>
                    <w:rPr>
                      <w:rFonts w:asciiTheme="minorHAnsi" w:hAnsiTheme="minorHAnsi"/>
                      <w:sz w:val="16"/>
                      <w:u w:val="single"/>
                    </w:rPr>
                    <w:t xml:space="preserve">ad hoc team session </w:t>
                  </w:r>
                  <w:r>
                    <w:rPr>
                      <w:rFonts w:asciiTheme="minorHAnsi" w:hAnsiTheme="minorHAnsi"/>
                      <w:sz w:val="16"/>
                    </w:rPr>
                    <w:t>(coordination mechanism)</w:t>
                  </w:r>
                </w:p>
                <w:p w:rsidR="00F54AD0" w:rsidRDefault="00F54AD0"/>
              </w:txbxContent>
            </v:textbox>
          </v:shape>
        </w:pict>
      </w:r>
    </w:p>
    <w:p w:rsidR="008273B1" w:rsidRDefault="008273B1" w:rsidP="008273B1">
      <w:pPr>
        <w:pStyle w:val="image"/>
      </w:pPr>
    </w:p>
    <w:p w:rsidR="00F419DF" w:rsidRDefault="00F419DF">
      <w:pPr>
        <w:spacing w:before="0" w:after="200" w:line="276" w:lineRule="auto"/>
      </w:pPr>
    </w:p>
    <w:p w:rsidR="003D0381" w:rsidRDefault="003D0381" w:rsidP="003D0381">
      <w:pPr>
        <w:spacing w:before="0" w:after="200" w:line="276" w:lineRule="auto"/>
        <w:jc w:val="center"/>
      </w:pPr>
    </w:p>
    <w:p w:rsidR="003D0381" w:rsidRDefault="003D0381" w:rsidP="003D0381">
      <w:pPr>
        <w:spacing w:before="0" w:after="200" w:line="276" w:lineRule="auto"/>
        <w:jc w:val="center"/>
      </w:pPr>
    </w:p>
    <w:p w:rsidR="003D0381" w:rsidRDefault="003D0381" w:rsidP="003D0381">
      <w:pPr>
        <w:spacing w:before="0" w:after="200" w:line="276" w:lineRule="auto"/>
        <w:jc w:val="center"/>
      </w:pPr>
    </w:p>
    <w:p w:rsidR="00F419DF" w:rsidRDefault="00C42C13" w:rsidP="00D51D33">
      <w:pPr>
        <w:pStyle w:val="Caption"/>
        <w:sectPr w:rsidR="00F419DF" w:rsidSect="00115D7D">
          <w:footerReference w:type="default" r:id="rId11"/>
          <w:type w:val="continuous"/>
          <w:pgSz w:w="11900" w:h="16840"/>
          <w:pgMar w:top="1440" w:right="1440" w:bottom="1440" w:left="1440" w:header="720" w:footer="720" w:gutter="0"/>
          <w:cols w:space="720"/>
          <w:docGrid w:linePitch="272"/>
        </w:sectPr>
      </w:pPr>
      <w:r>
        <w:t xml:space="preserve">Figure </w:t>
      </w:r>
      <w:r w:rsidR="00B956B0">
        <w:fldChar w:fldCharType="begin"/>
      </w:r>
      <w:r w:rsidR="00B956B0">
        <w:instrText xml:space="preserve"> SEQ Figure \* ARABIC </w:instrText>
      </w:r>
      <w:r w:rsidR="00B956B0">
        <w:fldChar w:fldCharType="separate"/>
      </w:r>
      <w:r w:rsidR="0022720E">
        <w:rPr>
          <w:noProof/>
        </w:rPr>
        <w:t>1</w:t>
      </w:r>
      <w:r w:rsidR="00B956B0">
        <w:rPr>
          <w:noProof/>
        </w:rPr>
        <w:fldChar w:fldCharType="end"/>
      </w:r>
      <w:r>
        <w:t xml:space="preserve"> </w:t>
      </w:r>
      <w:r w:rsidR="003D0381">
        <w:t>Dependencies and coordination mechanisms identified in Storm</w:t>
      </w:r>
    </w:p>
    <w:p w:rsidR="0087620B" w:rsidRDefault="00B956B0">
      <w:pPr>
        <w:spacing w:before="0" w:after="200" w:line="276" w:lineRule="auto"/>
      </w:pPr>
      <w:r>
        <w:rPr>
          <w:noProof/>
          <w:lang w:eastAsia="en-NZ"/>
        </w:rPr>
        <w:lastRenderedPageBreak/>
        <w:pict>
          <v:group id="_x0000_s1051" style="position:absolute;margin-left:9pt;margin-top:0;width:682pt;height:6in;z-index:251668480" coordorigin="1440,2539" coordsize="13640,8640">
            <v:roundrect id="AutoShape 25" o:spid="_x0000_s1026" style="position:absolute;left:1440;top:6486;width:2640;height:1555;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">
              <v:textbox style="mso-next-textbox:#AutoShape 25">
                <w:txbxContent>
                  <w:p w:rsidR="00F54AD0" w:rsidRDefault="00F54AD0" w:rsidP="000E3C0A">
                    <w:pPr>
                      <w:spacing w:after="0"/>
                      <w:jc w:val="center"/>
                      <w:rPr>
                        <w:rFonts w:asciiTheme="minorHAnsi" w:hAnsiTheme="minorHAnsi"/>
                        <w:b/>
                        <w:bCs/>
                        <w:sz w:val="16"/>
                      </w:rPr>
                    </w:pPr>
                    <w:r>
                      <w:rPr>
                        <w:rFonts w:asciiTheme="minorHAnsi" w:hAnsiTheme="minorHAnsi"/>
                        <w:b/>
                        <w:bCs/>
                        <w:sz w:val="16"/>
                      </w:rPr>
                      <w:t>Dependency</w:t>
                    </w:r>
                  </w:p>
                  <w:p w:rsidR="00F54AD0" w:rsidRDefault="00F54AD0" w:rsidP="000E3C0A">
                    <w:pPr>
                      <w:spacing w:after="0"/>
                      <w:rPr>
                        <w:rFonts w:asciiTheme="minorHAnsi" w:hAnsiTheme="minorHAnsi"/>
                        <w:bCs/>
                        <w:sz w:val="16"/>
                      </w:rPr>
                    </w:pPr>
                    <w:r>
                      <w:rPr>
                        <w:rFonts w:asciiTheme="minorHAnsi" w:hAnsiTheme="minorHAnsi"/>
                        <w:bCs/>
                        <w:sz w:val="16"/>
                      </w:rPr>
                      <w:t>When the progress of one action relies upon the timely output of a previous action, or the presence of some specific thing</w:t>
                    </w:r>
                  </w:p>
                  <w:p w:rsidR="00F54AD0" w:rsidRDefault="00F54AD0" w:rsidP="000E3C0A">
                    <w:pPr>
                      <w:rPr>
                        <w:sz w:val="24"/>
                      </w:rPr>
                    </w:pPr>
                  </w:p>
                </w:txbxContent>
              </v:textbox>
            </v:roundrect>
            <v:roundrect id="AutoShape 26" o:spid="_x0000_s1027" style="position:absolute;left:5400;top:8839;width:2640;height:1267;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">
              <v:textbox style="mso-next-textbox:#AutoShape 26">
                <w:txbxContent>
                  <w:p w:rsidR="00F54AD0" w:rsidRDefault="00F54AD0" w:rsidP="000E3C0A">
                    <w:pPr>
                      <w:spacing w:after="0"/>
                      <w:jc w:val="center"/>
                      <w:rPr>
                        <w:rFonts w:asciiTheme="minorHAnsi" w:hAnsiTheme="minorHAnsi"/>
                        <w:b/>
                        <w:bCs/>
                        <w:sz w:val="16"/>
                      </w:rPr>
                    </w:pPr>
                    <w:r>
                      <w:rPr>
                        <w:rFonts w:asciiTheme="minorHAnsi" w:hAnsiTheme="minorHAnsi"/>
                        <w:b/>
                        <w:bCs/>
                        <w:sz w:val="16"/>
                      </w:rPr>
                      <w:t>Resource</w:t>
                    </w:r>
                  </w:p>
                  <w:p w:rsidR="00F54AD0" w:rsidRDefault="00F54AD0" w:rsidP="000E3C0A">
                    <w:pPr>
                      <w:spacing w:after="0"/>
                      <w:rPr>
                        <w:rFonts w:asciiTheme="minorHAnsi" w:hAnsiTheme="minorHAnsi"/>
                        <w:bCs/>
                        <w:sz w:val="16"/>
                      </w:rPr>
                    </w:pPr>
                    <w:r>
                      <w:rPr>
                        <w:rFonts w:asciiTheme="minorHAnsi" w:hAnsiTheme="minorHAnsi"/>
                        <w:bCs/>
                        <w:sz w:val="16"/>
                      </w:rPr>
                      <w:t>When an object is required for a project to progress</w:t>
                    </w:r>
                  </w:p>
                </w:txbxContent>
              </v:textbox>
            </v:roundrect>
            <v:roundrect id="AutoShape 27" o:spid="_x0000_s1028" style="position:absolute;left:5400;top:6667;width:2640;height:1423;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">
              <v:textbox style="mso-next-textbox:#AutoShape 27">
                <w:txbxContent>
                  <w:p w:rsidR="00F54AD0" w:rsidRDefault="00F54AD0" w:rsidP="000E3C0A">
                    <w:pPr>
                      <w:spacing w:after="0"/>
                      <w:jc w:val="center"/>
                      <w:rPr>
                        <w:rFonts w:asciiTheme="minorHAnsi" w:hAnsiTheme="minorHAnsi"/>
                        <w:b/>
                        <w:bCs/>
                        <w:sz w:val="16"/>
                      </w:rPr>
                    </w:pPr>
                    <w:r>
                      <w:rPr>
                        <w:rFonts w:asciiTheme="minorHAnsi" w:hAnsiTheme="minorHAnsi"/>
                        <w:b/>
                        <w:bCs/>
                        <w:sz w:val="16"/>
                      </w:rPr>
                      <w:t>Process</w:t>
                    </w:r>
                  </w:p>
                  <w:p w:rsidR="00F54AD0" w:rsidRDefault="00F54AD0" w:rsidP="000E3C0A">
                    <w:pPr>
                      <w:spacing w:after="0"/>
                      <w:rPr>
                        <w:sz w:val="24"/>
                      </w:rPr>
                    </w:pPr>
                    <w:r>
                      <w:rPr>
                        <w:rFonts w:asciiTheme="minorHAnsi" w:hAnsiTheme="minorHAnsi"/>
                        <w:bCs/>
                        <w:sz w:val="16"/>
                      </w:rPr>
                      <w:t>When a task must be completed before another task can proceed and this affects project progress</w:t>
                    </w:r>
                  </w:p>
                </w:txbxContent>
              </v:textbox>
            </v:roundrect>
            <v:roundrect id="AutoShape 28" o:spid="_x0000_s1029" style="position:absolute;left:5400;top:4495;width:2640;height:1267;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">
              <v:textbox style="mso-next-textbox:#AutoShape 28">
                <w:txbxContent>
                  <w:p w:rsidR="00F54AD0" w:rsidRDefault="00F54AD0" w:rsidP="000E3C0A">
                    <w:pPr>
                      <w:spacing w:after="0"/>
                      <w:jc w:val="center"/>
                      <w:rPr>
                        <w:rFonts w:asciiTheme="minorHAnsi" w:hAnsiTheme="minorHAnsi"/>
                        <w:b/>
                        <w:bCs/>
                        <w:sz w:val="16"/>
                      </w:rPr>
                    </w:pPr>
                    <w:r>
                      <w:rPr>
                        <w:rFonts w:asciiTheme="minorHAnsi" w:hAnsiTheme="minorHAnsi"/>
                        <w:b/>
                        <w:bCs/>
                        <w:sz w:val="16"/>
                      </w:rPr>
                      <w:t>Knowledge</w:t>
                    </w:r>
                  </w:p>
                  <w:p w:rsidR="00F54AD0" w:rsidRDefault="00F54AD0" w:rsidP="000E3C0A">
                    <w:pPr>
                      <w:spacing w:after="0"/>
                      <w:rPr>
                        <w:rFonts w:asciiTheme="minorHAnsi" w:hAnsiTheme="minorHAnsi"/>
                        <w:bCs/>
                        <w:sz w:val="16"/>
                      </w:rPr>
                    </w:pPr>
                    <w:r>
                      <w:rPr>
                        <w:rFonts w:asciiTheme="minorHAnsi" w:hAnsiTheme="minorHAnsi"/>
                        <w:bCs/>
                        <w:sz w:val="16"/>
                      </w:rPr>
                      <w:t>When a form of information is required for a project to progress</w:t>
                    </w:r>
                  </w:p>
                </w:txbxContent>
              </v:textbox>
            </v:roundrect>
            <v:roundrect id="AutoShape 29" o:spid="_x0000_s1030" style="position:absolute;left:9540;top:9019;width:5500;height:899;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">
              <v:textbox style="mso-next-textbox:#AutoShape 29">
                <w:txbxContent>
                  <w:p w:rsidR="00F54AD0" w:rsidRDefault="00F54AD0" w:rsidP="00D934A3">
                    <w:pPr>
                      <w:spacing w:before="0" w:after="0"/>
                      <w:jc w:val="center"/>
                      <w:rPr>
                        <w:rFonts w:asciiTheme="minorHAnsi" w:hAnsiTheme="minorHAnsi"/>
                        <w:b/>
                        <w:bCs/>
                        <w:sz w:val="16"/>
                      </w:rPr>
                    </w:pPr>
                    <w:r>
                      <w:rPr>
                        <w:rFonts w:asciiTheme="minorHAnsi" w:hAnsiTheme="minorHAnsi"/>
                        <w:b/>
                        <w:bCs/>
                        <w:sz w:val="16"/>
                      </w:rPr>
                      <w:t>Entity</w:t>
                    </w:r>
                  </w:p>
                  <w:p w:rsidR="00F54AD0" w:rsidRDefault="00F54AD0" w:rsidP="00D934A3">
                    <w:pPr>
                      <w:spacing w:before="0" w:after="0"/>
                      <w:rPr>
                        <w:sz w:val="24"/>
                      </w:rPr>
                    </w:pPr>
                    <w:r>
                      <w:rPr>
                        <w:rFonts w:asciiTheme="minorHAnsi" w:hAnsiTheme="minorHAnsi"/>
                        <w:bCs/>
                        <w:sz w:val="16"/>
                      </w:rPr>
                      <w:t>A resource (person, place, or thing) is not available and this affects, or has the potential to affect, project progress</w:t>
                    </w:r>
                  </w:p>
                </w:txbxContent>
              </v:textbox>
            </v:roundrect>
            <v:roundrect id="AutoShape 30" o:spid="_x0000_s1031" style="position:absolute;left:9580;top:7934;width:5500;height:905;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">
              <v:textbox style="mso-next-textbox:#AutoShape 30">
                <w:txbxContent>
                  <w:p w:rsidR="00F54AD0" w:rsidRDefault="00F54AD0" w:rsidP="00D934A3">
                    <w:pPr>
                      <w:spacing w:before="0" w:after="0"/>
                      <w:jc w:val="center"/>
                      <w:rPr>
                        <w:rFonts w:asciiTheme="minorHAnsi" w:hAnsiTheme="minorHAnsi"/>
                        <w:b/>
                        <w:bCs/>
                        <w:sz w:val="16"/>
                      </w:rPr>
                    </w:pPr>
                    <w:r>
                      <w:rPr>
                        <w:rFonts w:asciiTheme="minorHAnsi" w:hAnsiTheme="minorHAnsi"/>
                        <w:b/>
                        <w:bCs/>
                        <w:sz w:val="16"/>
                      </w:rPr>
                      <w:t>Business process</w:t>
                    </w:r>
                  </w:p>
                  <w:p w:rsidR="00F54AD0" w:rsidRDefault="00F54AD0" w:rsidP="00D934A3">
                    <w:pPr>
                      <w:spacing w:before="0" w:after="0"/>
                      <w:rPr>
                        <w:sz w:val="24"/>
                      </w:rPr>
                    </w:pPr>
                    <w:r>
                      <w:rPr>
                        <w:rFonts w:asciiTheme="minorHAnsi" w:hAnsiTheme="minorHAnsi"/>
                        <w:bCs/>
                        <w:sz w:val="16"/>
                      </w:rPr>
                      <w:t>An existing business process causes activities to be carried out in a certain order and this affects, or has the potential to affect, project progress</w:t>
                    </w:r>
                  </w:p>
                </w:txbxContent>
              </v:textbox>
            </v:roundrect>
            <v:roundrect id="AutoShape 31" o:spid="_x0000_s1032" style="position:absolute;left:9580;top:6848;width:5500;height:905;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">
              <v:textbox style="mso-next-textbox:#AutoShape 31">
                <w:txbxContent>
                  <w:p w:rsidR="00F54AD0" w:rsidRDefault="00F54AD0" w:rsidP="00D934A3">
                    <w:pPr>
                      <w:spacing w:before="0" w:after="0"/>
                      <w:jc w:val="center"/>
                      <w:rPr>
                        <w:rFonts w:asciiTheme="minorHAnsi" w:hAnsiTheme="minorHAnsi"/>
                        <w:b/>
                        <w:bCs/>
                        <w:sz w:val="16"/>
                      </w:rPr>
                    </w:pPr>
                    <w:r>
                      <w:rPr>
                        <w:rFonts w:asciiTheme="minorHAnsi" w:hAnsiTheme="minorHAnsi"/>
                        <w:b/>
                        <w:bCs/>
                        <w:sz w:val="16"/>
                      </w:rPr>
                      <w:t>Activity</w:t>
                    </w:r>
                  </w:p>
                  <w:p w:rsidR="00F54AD0" w:rsidRDefault="00F54AD0" w:rsidP="00D934A3">
                    <w:pPr>
                      <w:spacing w:before="0" w:after="0"/>
                      <w:rPr>
                        <w:sz w:val="24"/>
                      </w:rPr>
                    </w:pPr>
                    <w:r>
                      <w:rPr>
                        <w:rFonts w:asciiTheme="minorHAnsi" w:hAnsiTheme="minorHAnsi"/>
                        <w:bCs/>
                        <w:sz w:val="16"/>
                      </w:rPr>
                      <w:t>An activity cannot proceed until another activity is complete and this affects, or has the potential to affect, project progress</w:t>
                    </w:r>
                  </w:p>
                </w:txbxContent>
              </v:textbox>
            </v:roundrect>
            <v:roundrect id="AutoShape 32" o:spid="_x0000_s1033" style="position:absolute;left:9580;top:5762;width:5500;height:905;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">
              <v:textbox style="mso-next-textbox:#AutoShape 32">
                <w:txbxContent>
                  <w:p w:rsidR="00F54AD0" w:rsidRDefault="00F54AD0" w:rsidP="00D934A3">
                    <w:pPr>
                      <w:spacing w:before="0" w:after="0"/>
                      <w:jc w:val="center"/>
                      <w:rPr>
                        <w:rFonts w:asciiTheme="minorHAnsi" w:hAnsiTheme="minorHAnsi"/>
                        <w:b/>
                        <w:bCs/>
                        <w:sz w:val="16"/>
                      </w:rPr>
                    </w:pPr>
                    <w:r>
                      <w:rPr>
                        <w:rFonts w:asciiTheme="minorHAnsi" w:hAnsiTheme="minorHAnsi"/>
                        <w:b/>
                        <w:bCs/>
                        <w:sz w:val="16"/>
                      </w:rPr>
                      <w:t>Task allocation</w:t>
                    </w:r>
                  </w:p>
                  <w:p w:rsidR="00F54AD0" w:rsidRDefault="00F54AD0" w:rsidP="00D934A3">
                    <w:pPr>
                      <w:spacing w:before="0" w:after="0"/>
                      <w:rPr>
                        <w:sz w:val="24"/>
                      </w:rPr>
                    </w:pPr>
                    <w:r>
                      <w:rPr>
                        <w:rFonts w:asciiTheme="minorHAnsi" w:hAnsiTheme="minorHAnsi"/>
                        <w:bCs/>
                        <w:sz w:val="16"/>
                      </w:rPr>
                      <w:t>Who is doing what, and when, is not known and this affects, or has the potential to affect, project progress</w:t>
                    </w:r>
                  </w:p>
                </w:txbxContent>
              </v:textbox>
            </v:roundrect>
            <v:roundrect id="AutoShape 33" o:spid="_x0000_s1034" style="position:absolute;left:9580;top:4676;width:5500;height:923;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">
              <v:textbox style="mso-next-textbox:#AutoShape 33">
                <w:txbxContent>
                  <w:p w:rsidR="00F54AD0" w:rsidRDefault="00F54AD0" w:rsidP="00D934A3">
                    <w:pPr>
                      <w:spacing w:before="0" w:after="0"/>
                      <w:jc w:val="center"/>
                      <w:rPr>
                        <w:rFonts w:asciiTheme="minorHAnsi" w:hAnsiTheme="minorHAnsi"/>
                        <w:b/>
                        <w:bCs/>
                        <w:sz w:val="16"/>
                      </w:rPr>
                    </w:pPr>
                    <w:r>
                      <w:rPr>
                        <w:rFonts w:asciiTheme="minorHAnsi" w:hAnsiTheme="minorHAnsi"/>
                        <w:b/>
                        <w:bCs/>
                        <w:sz w:val="16"/>
                      </w:rPr>
                      <w:t>Historical</w:t>
                    </w:r>
                  </w:p>
                  <w:p w:rsidR="00F54AD0" w:rsidRDefault="00F54AD0" w:rsidP="00D934A3">
                    <w:pPr>
                      <w:spacing w:before="0" w:after="0"/>
                      <w:rPr>
                        <w:sz w:val="24"/>
                      </w:rPr>
                    </w:pPr>
                    <w:r>
                      <w:rPr>
                        <w:rFonts w:asciiTheme="minorHAnsi" w:hAnsiTheme="minorHAnsi"/>
                        <w:bCs/>
                        <w:sz w:val="16"/>
                      </w:rPr>
                      <w:t>Knowledge about past decisions is needed and this affects, or has the potential to affect, project progress</w:t>
                    </w:r>
                  </w:p>
                </w:txbxContent>
              </v:textbox>
            </v:roundrect>
            <v:roundrect id="AutoShape 34" o:spid="_x0000_s1035" style="position:absolute;left:9580;top:3619;width:5500;height:905;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">
              <v:textbox style="mso-next-textbox:#AutoShape 34">
                <w:txbxContent>
                  <w:p w:rsidR="00F54AD0" w:rsidRDefault="00F54AD0" w:rsidP="00D934A3">
                    <w:pPr>
                      <w:spacing w:before="0" w:after="0"/>
                      <w:jc w:val="center"/>
                      <w:rPr>
                        <w:rFonts w:asciiTheme="minorHAnsi" w:hAnsiTheme="minorHAnsi"/>
                        <w:b/>
                        <w:bCs/>
                        <w:sz w:val="16"/>
                      </w:rPr>
                    </w:pPr>
                    <w:r>
                      <w:rPr>
                        <w:rFonts w:asciiTheme="minorHAnsi" w:hAnsiTheme="minorHAnsi"/>
                        <w:b/>
                        <w:bCs/>
                        <w:sz w:val="16"/>
                      </w:rPr>
                      <w:t>Expertise</w:t>
                    </w:r>
                  </w:p>
                  <w:p w:rsidR="00F54AD0" w:rsidRDefault="00F54AD0" w:rsidP="00D934A3">
                    <w:pPr>
                      <w:spacing w:before="0" w:after="0"/>
                      <w:rPr>
                        <w:rFonts w:asciiTheme="minorHAnsi" w:hAnsiTheme="minorHAnsi"/>
                        <w:bCs/>
                        <w:sz w:val="16"/>
                      </w:rPr>
                    </w:pPr>
                    <w:r>
                      <w:rPr>
                        <w:rFonts w:asciiTheme="minorHAnsi" w:hAnsiTheme="minorHAnsi"/>
                        <w:bCs/>
                        <w:sz w:val="16"/>
                      </w:rPr>
                      <w:t>Technical or task information is known only by a particular person or group and this affects, or has the potential to affect, project progress</w:t>
                    </w:r>
                  </w:p>
                </w:txbxContent>
              </v:textbox>
            </v:roundrect>
            <v:roundrect id="AutoShape 35" o:spid="_x0000_s1036" style="position:absolute;left:9540;top:2539;width:5500;height:905;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">
              <v:textbox>
                <w:txbxContent>
                  <w:p w:rsidR="00F54AD0" w:rsidRDefault="00F54AD0" w:rsidP="00D934A3">
                    <w:pPr>
                      <w:spacing w:before="0" w:after="0"/>
                      <w:jc w:val="center"/>
                      <w:rPr>
                        <w:rFonts w:asciiTheme="minorHAnsi" w:hAnsiTheme="minorHAnsi"/>
                        <w:b/>
                        <w:bCs/>
                        <w:sz w:val="16"/>
                      </w:rPr>
                    </w:pPr>
                    <w:r>
                      <w:rPr>
                        <w:rFonts w:asciiTheme="minorHAnsi" w:hAnsiTheme="minorHAnsi"/>
                        <w:b/>
                        <w:bCs/>
                        <w:sz w:val="16"/>
                      </w:rPr>
                      <w:t>Requirement</w:t>
                    </w:r>
                  </w:p>
                  <w:p w:rsidR="00F54AD0" w:rsidRDefault="00F54AD0" w:rsidP="00D934A3">
                    <w:pPr>
                      <w:spacing w:before="0" w:after="0"/>
                      <w:rPr>
                        <w:rFonts w:asciiTheme="minorHAnsi" w:hAnsiTheme="minorHAnsi"/>
                        <w:bCs/>
                        <w:sz w:val="16"/>
                      </w:rPr>
                    </w:pPr>
                    <w:r>
                      <w:rPr>
                        <w:rFonts w:asciiTheme="minorHAnsi" w:hAnsiTheme="minorHAnsi"/>
                        <w:bCs/>
                        <w:sz w:val="16"/>
                      </w:rPr>
                      <w:t>Domain knowledge or a requirement is not known and must be located or identified and this affects, or has the potential to affect, project progress</w:t>
                    </w:r>
                  </w:p>
                </w:txbxContent>
              </v:textbox>
            </v:roundrect>
            <v:roundrect id="AutoShape 36" o:spid="_x0000_s1037" style="position:absolute;left:9540;top:10106;width:5500;height:1073;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">
              <v:textbox style="mso-next-textbox:#AutoShape 36">
                <w:txbxContent>
                  <w:p w:rsidR="00F54AD0" w:rsidRDefault="00F54AD0" w:rsidP="00D934A3">
                    <w:pPr>
                      <w:spacing w:before="0" w:after="0"/>
                      <w:jc w:val="center"/>
                      <w:rPr>
                        <w:rFonts w:asciiTheme="minorHAnsi" w:hAnsiTheme="minorHAnsi"/>
                        <w:b/>
                        <w:bCs/>
                        <w:sz w:val="16"/>
                      </w:rPr>
                    </w:pPr>
                    <w:r>
                      <w:rPr>
                        <w:rFonts w:asciiTheme="minorHAnsi" w:hAnsiTheme="minorHAnsi"/>
                        <w:b/>
                        <w:bCs/>
                        <w:sz w:val="16"/>
                      </w:rPr>
                      <w:t>Technical</w:t>
                    </w:r>
                  </w:p>
                  <w:p w:rsidR="00F54AD0" w:rsidRDefault="00F54AD0" w:rsidP="00D934A3">
                    <w:pPr>
                      <w:spacing w:before="0" w:after="0"/>
                      <w:rPr>
                        <w:sz w:val="24"/>
                      </w:rPr>
                    </w:pPr>
                    <w:r>
                      <w:rPr>
                        <w:rFonts w:asciiTheme="minorHAnsi" w:hAnsiTheme="minorHAnsi"/>
                        <w:bCs/>
                        <w:sz w:val="16"/>
                      </w:rPr>
                      <w:t>A technical aspect of development affects progress, such as when one software component must interact with another software component and its presence or absence affects, or has the potential to affect, project progress</w:t>
                    </w:r>
                  </w:p>
                </w:txbxContent>
              </v:textbox>
            </v:roundrect>
            <v:shape id="AutoShape 37" o:spid="_x0000_s1038" type="#_x0000_t32" style="position:absolute;left:4080;top:5038;width:1320;height:2172;flip:y;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"/>
            <v:shape id="AutoShape 38" o:spid="_x0000_s1039" type="#_x0000_t32" style="position:absolute;left:4080;top:7210;width:1320;height: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"/>
            <v:shape id="AutoShape 39" o:spid="_x0000_s1040" type="#_x0000_t32" style="position:absolute;left:4080;top:7210;width:1320;height:21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"/>
            <v:shape id="AutoShape 40" o:spid="_x0000_s1041" type="#_x0000_t32" style="position:absolute;left:8040;top:3079;width:1500;height:1959;flip:y;visibility:visible" o:connectortype="straigh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" adj="10794,-54130,-88649"/>
            <v:shape id="AutoShape 41" o:spid="_x0000_s1042" type="#_x0000_t32" style="position:absolute;left:8040;top:3952;width:1540;height:1086;flip:y;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"/>
            <v:shape id="AutoShape 42" o:spid="_x0000_s1043" type="#_x0000_t32" style="position:absolute;left:8040;top:5038;width:1540;height: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"/>
            <v:shape id="AutoShape 43" o:spid="_x0000_s1044" type="#_x0000_t32" style="position:absolute;left:8040;top:5038;width:1540;height:108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"/>
            <v:shape id="AutoShape 44" o:spid="_x0000_s1045" type="#_x0000_t32" style="position:absolute;left:8040;top:7210;width:1540;height: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"/>
            <v:shape id="AutoShape 45" o:spid="_x0000_s1046" type="#_x0000_t32" style="position:absolute;left:8040;top:7210;width:1540;height:108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KidJAIAAEE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"/>
            <v:shape id="AutoShape 46" o:spid="_x0000_s1047" type="#_x0000_t32" style="position:absolute;left:8040;top:9382;width:1500;height: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C6cHwIAADw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" adj="-115776,-1,-115776"/>
            <v:shape id="AutoShape 47" o:spid="_x0000_s1048" type="#_x0000_t32" style="position:absolute;left:8040;top:9382;width:1500;height:1263;visibility:visible" o:connectortype="straigh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" adj="10800,-138579,-115776"/>
          </v:group>
        </w:pict>
      </w:r>
    </w:p>
    <w:p w:rsidR="005172F6" w:rsidRDefault="005172F6">
      <w:pPr>
        <w:spacing w:before="0" w:after="200" w:line="276" w:lineRule="auto"/>
        <w:rPr>
          <w:rFonts w:eastAsia="Times New Roman" w:cs="Times New Roman"/>
          <w:szCs w:val="20"/>
          <w:lang w:eastAsia="de-DE"/>
        </w:rPr>
      </w:pPr>
    </w:p>
    <w:bookmarkEnd w:id="7"/>
    <w:p w:rsidR="000E3C0A" w:rsidRDefault="000E3C0A" w:rsidP="000E3C0A"/>
    <w:p w:rsidR="000E3C0A" w:rsidRDefault="000E3C0A" w:rsidP="000E3C0A"/>
    <w:p w:rsidR="00E77DFB" w:rsidRDefault="00E77DFB" w:rsidP="000E3C0A">
      <w:pPr>
        <w:spacing w:after="0"/>
      </w:pPr>
    </w:p>
    <w:p w:rsidR="00E77DFB" w:rsidRDefault="00E77DFB" w:rsidP="000E3C0A">
      <w:pPr>
        <w:spacing w:after="0"/>
      </w:pPr>
    </w:p>
    <w:p w:rsidR="00E77DFB" w:rsidRDefault="00E77DFB" w:rsidP="000E3C0A">
      <w:pPr>
        <w:spacing w:after="0"/>
      </w:pPr>
    </w:p>
    <w:p w:rsidR="00E77DFB" w:rsidRDefault="00E77DFB" w:rsidP="000E3C0A">
      <w:pPr>
        <w:spacing w:after="0"/>
      </w:pPr>
    </w:p>
    <w:p w:rsidR="00E77DFB" w:rsidRDefault="00E77DFB" w:rsidP="000E3C0A">
      <w:pPr>
        <w:spacing w:after="0"/>
      </w:pPr>
    </w:p>
    <w:p w:rsidR="00E77DFB" w:rsidRDefault="00E77DFB" w:rsidP="000E3C0A">
      <w:pPr>
        <w:spacing w:after="0"/>
      </w:pPr>
    </w:p>
    <w:p w:rsidR="00E77DFB" w:rsidRDefault="00E77DFB" w:rsidP="000E3C0A">
      <w:pPr>
        <w:spacing w:after="0"/>
      </w:pPr>
    </w:p>
    <w:p w:rsidR="00E77DFB" w:rsidRDefault="00E77DFB" w:rsidP="000E3C0A">
      <w:pPr>
        <w:spacing w:after="0"/>
      </w:pPr>
    </w:p>
    <w:p w:rsidR="00E77DFB" w:rsidRDefault="00E77DFB" w:rsidP="000E3C0A">
      <w:pPr>
        <w:spacing w:after="0"/>
      </w:pPr>
    </w:p>
    <w:p w:rsidR="00E77DFB" w:rsidRDefault="00E77DFB" w:rsidP="000E3C0A">
      <w:pPr>
        <w:spacing w:after="0"/>
      </w:pPr>
    </w:p>
    <w:p w:rsidR="00E77DFB" w:rsidRDefault="00E77DFB" w:rsidP="000E3C0A">
      <w:pPr>
        <w:spacing w:after="0"/>
      </w:pPr>
    </w:p>
    <w:p w:rsidR="00E77DFB" w:rsidRDefault="00E77DFB" w:rsidP="000E3C0A">
      <w:pPr>
        <w:spacing w:after="0"/>
      </w:pPr>
    </w:p>
    <w:p w:rsidR="00E77DFB" w:rsidRDefault="00E77DFB" w:rsidP="000E3C0A">
      <w:pPr>
        <w:spacing w:after="0"/>
      </w:pPr>
    </w:p>
    <w:p w:rsidR="00E77DFB" w:rsidRDefault="00E77DFB" w:rsidP="000E3C0A">
      <w:pPr>
        <w:spacing w:after="0"/>
      </w:pPr>
    </w:p>
    <w:p w:rsidR="00E77DFB" w:rsidRDefault="00E77DFB" w:rsidP="000E3C0A">
      <w:pPr>
        <w:spacing w:after="0"/>
      </w:pPr>
    </w:p>
    <w:p w:rsidR="00E77DFB" w:rsidRDefault="00E77DFB" w:rsidP="000E3C0A">
      <w:pPr>
        <w:spacing w:after="0"/>
      </w:pPr>
    </w:p>
    <w:p w:rsidR="00E77DFB" w:rsidRDefault="00E77DFB" w:rsidP="000E3C0A">
      <w:pPr>
        <w:spacing w:after="0"/>
      </w:pPr>
    </w:p>
    <w:p w:rsidR="00E77DFB" w:rsidRDefault="00E77DFB" w:rsidP="000E3C0A">
      <w:pPr>
        <w:spacing w:after="0"/>
      </w:pPr>
    </w:p>
    <w:p w:rsidR="00E77DFB" w:rsidRDefault="00E77DFB" w:rsidP="000E3C0A">
      <w:pPr>
        <w:spacing w:after="0"/>
      </w:pPr>
    </w:p>
    <w:p w:rsidR="00C42C13" w:rsidRDefault="00C42C13" w:rsidP="00D51D33">
      <w:pPr>
        <w:pStyle w:val="Caption"/>
      </w:pPr>
    </w:p>
    <w:p w:rsidR="00C81282" w:rsidRDefault="00C81282" w:rsidP="00C81282">
      <w:pPr>
        <w:pStyle w:val="Caption"/>
        <w:spacing w:after="0"/>
      </w:pPr>
    </w:p>
    <w:p w:rsidR="000E3C0A" w:rsidRDefault="00C42C13" w:rsidP="00C81282">
      <w:pPr>
        <w:pStyle w:val="Caption"/>
        <w:spacing w:after="0"/>
        <w:sectPr w:rsidR="000E3C0A" w:rsidSect="00F419DF">
          <w:pgSz w:w="16840" w:h="11900" w:orient="landscape"/>
          <w:pgMar w:top="1440" w:right="1440" w:bottom="1440" w:left="1440" w:header="720" w:footer="720" w:gutter="0"/>
          <w:cols w:space="720"/>
        </w:sectPr>
      </w:pPr>
      <w:r>
        <w:t xml:space="preserve">Figure </w:t>
      </w:r>
      <w:r w:rsidR="00B956B0">
        <w:fldChar w:fldCharType="begin"/>
      </w:r>
      <w:r w:rsidR="00B956B0">
        <w:instrText xml:space="preserve"> SEQ Figure \* ARABIC </w:instrText>
      </w:r>
      <w:r w:rsidR="00B956B0">
        <w:fldChar w:fldCharType="separate"/>
      </w:r>
      <w:r w:rsidR="0022720E">
        <w:rPr>
          <w:noProof/>
        </w:rPr>
        <w:t>2</w:t>
      </w:r>
      <w:r w:rsidR="00B956B0">
        <w:rPr>
          <w:noProof/>
        </w:rPr>
        <w:fldChar w:fldCharType="end"/>
      </w:r>
      <w:r w:rsidR="00E77DFB">
        <w:t xml:space="preserve"> Sche</w:t>
      </w:r>
      <w:r w:rsidR="000E715D">
        <w:t>matic of the dependency taxonomy</w:t>
      </w:r>
    </w:p>
    <w:p w:rsidR="00D51D33" w:rsidRPr="00D51D33" w:rsidRDefault="008D2F68" w:rsidP="00D51D33">
      <w:bookmarkStart w:id="8" w:name="_Toc359771537"/>
      <w:r>
        <w:lastRenderedPageBreak/>
        <w:t xml:space="preserve">Similarly </w:t>
      </w:r>
      <w:r w:rsidR="00D51D33">
        <w:t>in Silver</w:t>
      </w:r>
      <w:r>
        <w:t>,</w:t>
      </w:r>
      <w:r w:rsidR="00D51D33">
        <w:t xml:space="preserve"> </w:t>
      </w:r>
      <w:r w:rsidR="00D51D33" w:rsidRPr="003F654B">
        <w:t xml:space="preserve">knowledge about decisions made in the construction of the existing system needed to be understood by the project team so they could decide if they needed to recreate certain </w:t>
      </w:r>
      <w:r w:rsidR="00D51D33">
        <w:t>algorithms</w:t>
      </w:r>
      <w:r w:rsidR="00D51D33" w:rsidRPr="003F654B">
        <w:t xml:space="preserve"> in the new system. Land had no historical dependencies because that project involved automating an existing manual system rather than replacing an existing system or parts of an existing system. </w:t>
      </w:r>
      <w:r w:rsidR="00D51D33">
        <w:t>Based on observations such as these</w:t>
      </w:r>
      <w:r w:rsidR="00D51D33" w:rsidRPr="00540DB8">
        <w:t xml:space="preserve">, </w:t>
      </w:r>
      <w:r w:rsidR="00D51D33">
        <w:t xml:space="preserve">a </w:t>
      </w:r>
      <w:r w:rsidR="00D51D33" w:rsidRPr="00540DB8">
        <w:t xml:space="preserve">historical dependency </w:t>
      </w:r>
      <w:r w:rsidR="00D51D33">
        <w:t xml:space="preserve">is defined </w:t>
      </w:r>
      <w:r w:rsidR="00D51D33" w:rsidRPr="00540DB8">
        <w:t>as a situation wherein knowledge about past decisions is needed and this affects, or has the potential to affect, project progress.</w:t>
      </w:r>
    </w:p>
    <w:p w:rsidR="00AB02DD" w:rsidRPr="001937C5" w:rsidRDefault="004D4360" w:rsidP="00912B2A">
      <w:pPr>
        <w:pStyle w:val="Heading4"/>
      </w:pPr>
      <w:r>
        <w:t>Task Allocation Dependency</w:t>
      </w:r>
    </w:p>
    <w:p w:rsidR="00621A6C" w:rsidRDefault="00AB02DD" w:rsidP="00621A6C">
      <w:r>
        <w:t>In agile projects using Scrum, stories are developed in a sprint planning session. When a story is due for development it is then decomposed into individual tasks. Stories and tasks under development in a sprint (or iteration) are displayed on a publicly visible wallboard. When a project team member selects a task to work on, they attach their avatar or name to the task. This means that all project team members can readily see who is doin</w:t>
      </w:r>
      <w:r w:rsidR="00912B2A">
        <w:t xml:space="preserve">g what and approximately when. </w:t>
      </w:r>
      <w:r>
        <w:t xml:space="preserve">Seeing how tasks are allocated can provide useful information because each individual might at times need to know the relationship of their task to others’ tasks. Other tasks might precede, follow, or be concurrent with their task. Having ready access to this information enables each project team member to monitor progress and better manage his or her work, as well as helping others complete their tasks. </w:t>
      </w:r>
      <w:r w:rsidR="00594797">
        <w:t>Both Storm and Silver used a wallboard to display stories and tasks. In Land</w:t>
      </w:r>
      <w:r w:rsidR="00CA3033">
        <w:t>,</w:t>
      </w:r>
      <w:r w:rsidR="00594797">
        <w:t xml:space="preserve"> this was achieved by storing stories and tasks in a shared document. </w:t>
      </w:r>
      <w:r w:rsidR="008A7AFE">
        <w:t>The developer in Storm explained</w:t>
      </w:r>
      <w:r w:rsidR="00340A4C">
        <w:t>. “</w:t>
      </w:r>
      <w:r>
        <w:rPr>
          <w:i/>
        </w:rPr>
        <w:t xml:space="preserve">So a developer, if he wants his story to be </w:t>
      </w:r>
      <w:r w:rsidR="00D66D87">
        <w:rPr>
          <w:i/>
        </w:rPr>
        <w:t>‘</w:t>
      </w:r>
      <w:r w:rsidR="006626F9">
        <w:rPr>
          <w:i/>
        </w:rPr>
        <w:t>Done</w:t>
      </w:r>
      <w:r w:rsidR="00D66D87">
        <w:rPr>
          <w:i/>
        </w:rPr>
        <w:t>’</w:t>
      </w:r>
      <w:r w:rsidR="006626F9">
        <w:rPr>
          <w:i/>
        </w:rPr>
        <w:t xml:space="preserve"> …</w:t>
      </w:r>
      <w:r>
        <w:rPr>
          <w:i/>
        </w:rPr>
        <w:t xml:space="preserve"> if they see a couple of test tasks </w:t>
      </w:r>
      <w:r w:rsidR="00A27529">
        <w:rPr>
          <w:i/>
        </w:rPr>
        <w:t xml:space="preserve">[related to their current story] </w:t>
      </w:r>
      <w:r>
        <w:rPr>
          <w:i/>
        </w:rPr>
        <w:t xml:space="preserve">hanging on </w:t>
      </w:r>
      <w:r w:rsidR="00340A4C">
        <w:rPr>
          <w:i/>
        </w:rPr>
        <w:t xml:space="preserve">[the wallboard] </w:t>
      </w:r>
      <w:r>
        <w:rPr>
          <w:i/>
        </w:rPr>
        <w:t>for a good coup</w:t>
      </w:r>
      <w:r w:rsidR="00D66D87">
        <w:rPr>
          <w:i/>
        </w:rPr>
        <w:t>le of days, they may just say ‘Sam,</w:t>
      </w:r>
      <w:r>
        <w:rPr>
          <w:i/>
        </w:rPr>
        <w:t xml:space="preserve"> do you want me to do these? You look pretty busy there,’ and they’ll go off and do them."</w:t>
      </w:r>
      <w:r w:rsidR="008A7AFE">
        <w:t xml:space="preserve"> [Storm, Developer]. </w:t>
      </w:r>
      <w:r w:rsidR="00F244F7">
        <w:t xml:space="preserve">What this illustrates is that, </w:t>
      </w:r>
      <w:r w:rsidR="00A27529">
        <w:t xml:space="preserve">when the developers were aware of Sam’s task backlog they were able to take on some of this work so that their own progress was not affected. </w:t>
      </w:r>
      <w:r w:rsidR="00621A6C">
        <w:t xml:space="preserve">Similar task allocation dependencies were identified in each project. </w:t>
      </w:r>
      <w:r w:rsidR="00621A6C">
        <w:rPr>
          <w:rFonts w:cs="Arial"/>
        </w:rPr>
        <w:t xml:space="preserve">Based on observations of this nature, a </w:t>
      </w:r>
      <w:r w:rsidR="00621A6C">
        <w:t>task allocation dependency is defined as a situation wherein who is doing what, and when, is not known and this affects, or has the potential to affect, project progress</w:t>
      </w:r>
    </w:p>
    <w:p w:rsidR="00AB02DD" w:rsidRDefault="00AB02DD" w:rsidP="00AB02DD">
      <w:r>
        <w:t xml:space="preserve">Teamwork theory </w:t>
      </w:r>
      <w:r w:rsidR="00621A6C">
        <w:t>explains</w:t>
      </w:r>
      <w:r>
        <w:t xml:space="preserve"> this task allocation dependency. Salas, et al. </w:t>
      </w:r>
      <w:r w:rsidR="007E4A8A">
        <w:fldChar w:fldCharType="begin"/>
      </w:r>
      <w:r w:rsidR="00A01D13">
        <w:instrText xml:space="preserve"> ADDIN EN.CITE &lt;EndNote&gt;&lt;Cite ExcludeAuth="1"&gt;&lt;Author&gt;Salas&lt;/Author&gt;&lt;Year&gt;2005&lt;/Year&gt;&lt;RecNum&gt;1014&lt;/RecNum&gt;&lt;DisplayText&gt;(2005)&lt;/DisplayText&gt;&lt;record&gt;&lt;rec-number&gt;1014&lt;/rec-number&gt;&lt;foreign-keys&gt;&lt;key app="EN" db-id="rdpzfd0f2edpduewrz755azk22app2x5aews" timestamp="1300940342"&gt;1014&lt;/key&gt;&lt;/foreign-keys&gt;&lt;ref-type name="Journal Article"&gt;17&lt;/ref-type&gt;&lt;contributors&gt;&lt;authors&gt;&lt;author&gt;Salas, E&lt;/author&gt;&lt;author&gt;Sims, D.E&lt;/author&gt;&lt;author&gt;Burke, C.S&lt;/author&gt;&lt;/authors&gt;&lt;/contributors&gt;&lt;titles&gt;&lt;title&gt;Is there a &amp;apos;big five&amp;quot; in teamwork?&lt;/title&gt;&lt;secondary-title&gt;Small Group Research&lt;/secondary-title&gt;&lt;/titles&gt;&lt;periodical&gt;&lt;full-title&gt;Small Group Research&lt;/full-title&gt;&lt;/periodical&gt;&lt;pages&gt;555-599&lt;/pages&gt;&lt;volume&gt;36&lt;/volume&gt;&lt;number&gt;5&lt;/number&gt;&lt;dates&gt;&lt;year&gt;2005&lt;/year&gt;&lt;/dates&gt;&lt;urls&gt;&lt;/urls&gt;&lt;/record&gt;&lt;/Cite&gt;&lt;/EndNote&gt;</w:instrText>
      </w:r>
      <w:r w:rsidR="007E4A8A">
        <w:fldChar w:fldCharType="separate"/>
      </w:r>
      <w:r>
        <w:rPr>
          <w:noProof/>
        </w:rPr>
        <w:t>(</w:t>
      </w:r>
      <w:r w:rsidRPr="000E3C0A">
        <w:rPr>
          <w:noProof/>
        </w:rPr>
        <w:t>2005</w:t>
      </w:r>
      <w:r>
        <w:rPr>
          <w:noProof/>
        </w:rPr>
        <w:t>)</w:t>
      </w:r>
      <w:r w:rsidR="007E4A8A">
        <w:fldChar w:fldCharType="end"/>
      </w:r>
      <w:r>
        <w:t xml:space="preserve"> proposed five components contributing to team effectiveness: team leadership, mutual performance modelling, backup behaviour, adaptability, and team orientation. Two are pertinent here: performance monitoring and backup behaviour. Mutual performance monitoring is the ability to keep track of fellow team members’ work while performing your own. This monitoring leads to backup behaviour, which occurs when a team member willingly provides resources or task-related effort to another </w:t>
      </w:r>
      <w:r w:rsidR="00D66D87">
        <w:t xml:space="preserve">team member </w:t>
      </w:r>
      <w:r>
        <w:t>when a workload dist</w:t>
      </w:r>
      <w:r w:rsidR="006626F9">
        <w:t xml:space="preserve">ribution problem is recognised. </w:t>
      </w:r>
    </w:p>
    <w:p w:rsidR="00AB02DD" w:rsidRPr="001937C5" w:rsidRDefault="004D4360" w:rsidP="00912B2A">
      <w:pPr>
        <w:pStyle w:val="Heading4"/>
      </w:pPr>
      <w:r>
        <w:t>Activity Dependency</w:t>
      </w:r>
    </w:p>
    <w:p w:rsidR="00AB02DD" w:rsidRDefault="00AB02DD" w:rsidP="00AB02DD">
      <w:r>
        <w:t xml:space="preserve">Activity dependencies occurred in each </w:t>
      </w:r>
      <w:r w:rsidR="00594797">
        <w:t xml:space="preserve">of the projects. </w:t>
      </w:r>
      <w:r>
        <w:t xml:space="preserve">The Storm project team made efforts to reduce these dependencies during breakdown sessions: </w:t>
      </w:r>
      <w:r>
        <w:rPr>
          <w:i/>
        </w:rPr>
        <w:t>“… [</w:t>
      </w:r>
      <w:r w:rsidR="00912B2A">
        <w:rPr>
          <w:i/>
        </w:rPr>
        <w:t>What</w:t>
      </w:r>
      <w:r>
        <w:rPr>
          <w:i/>
        </w:rPr>
        <w:t>] we are getting much better at doing, in our weekly breakdowns or bi-weekly breakdowns, is prioritising things so there is minimal blockage happening for everyone</w:t>
      </w:r>
      <w:r>
        <w:t xml:space="preserve">." [Storm, Tester]. </w:t>
      </w:r>
      <w:r w:rsidR="001937C5">
        <w:t xml:space="preserve">This </w:t>
      </w:r>
      <w:r w:rsidR="001937C5" w:rsidRPr="003F654B">
        <w:t>response from a Silver team member describes an activity dependency: “</w:t>
      </w:r>
      <w:r w:rsidR="001937C5" w:rsidRPr="00AB086C">
        <w:rPr>
          <w:i/>
        </w:rPr>
        <w:t>We started off trying to work on the second story and then found out ‘hold on, I can’t complete this because it requires something that you are working on</w:t>
      </w:r>
      <w:r w:rsidR="001937C5" w:rsidRPr="003F654B">
        <w:t>’.”</w:t>
      </w:r>
      <w:r w:rsidR="008A7AFE">
        <w:t xml:space="preserve"> </w:t>
      </w:r>
      <w:r w:rsidR="00594797">
        <w:t>Observations of this type</w:t>
      </w:r>
      <w:r w:rsidR="001937C5">
        <w:t xml:space="preserve"> led to a definition of </w:t>
      </w:r>
      <w:r>
        <w:t>activity dependency as a situation wherein an activity cannot proceed until another activity is complete, and this affects, or has the potential to affect, project progress.</w:t>
      </w:r>
    </w:p>
    <w:p w:rsidR="00594797" w:rsidRDefault="00594797" w:rsidP="00AB02DD">
      <w:r>
        <w:t xml:space="preserve">There is no distinct body of literature focusing exclusively on activity dependencies in agile software development or software development in general. Coordination theory is founded on the idea that dependencies are formed by the interaction between activities and resources </w:t>
      </w:r>
      <w:r>
        <w:fldChar w:fldCharType="begin"/>
      </w:r>
      <w:r w:rsidR="00A01D13">
        <w:instrText xml:space="preserve"> ADDIN EN.CITE &lt;EndNote&gt;&lt;Cite&gt;&lt;Author&gt;Malone&lt;/Author&gt;&lt;Year&gt;1994&lt;/Year&gt;&lt;RecNum&gt;907&lt;/RecNum&gt;&lt;DisplayText&gt;(Malone &amp;amp; Crowston, 1994)&lt;/DisplayText&gt;&lt;record&gt;&lt;rec-number&gt;907&lt;/rec-number&gt;&lt;foreign-keys&gt;&lt;key app="EN" db-id="rdpzfd0f2edpduewrz755azk22app2x5aews" timestamp="0"&gt;907&lt;/key&gt;&lt;/foreign-keys&gt;&lt;ref-type name="Journal Article"&gt;17&lt;/ref-type&gt;&lt;contributors&gt;&lt;authors&gt;&lt;author&gt;Malone, Thomas W&lt;/author&gt;&lt;author&gt;Crowston, Kevin&lt;/author&gt;&lt;/authors&gt;&lt;/contributors&gt;&lt;titles&gt;&lt;title&gt;The interdisciplinary study of coordination&lt;/title&gt;&lt;secondary-title&gt;ACM Computing Surveys&lt;/secondary-title&gt;&lt;/titles&gt;&lt;periodical&gt;&lt;full-title&gt;ACM Computing Surveys&lt;/full-title&gt;&lt;/periodical&gt;&lt;pages&gt;87-119&lt;/pages&gt;&lt;volume&gt;26&lt;/volume&gt;&lt;number&gt;1&lt;/number&gt;&lt;dates&gt;&lt;year&gt;1994&lt;/year&gt;&lt;/dates&gt;&lt;urls&gt;&lt;/urls&gt;&lt;/record&gt;&lt;/Cite&gt;&lt;/EndNote&gt;</w:instrText>
      </w:r>
      <w:r>
        <w:fldChar w:fldCharType="separate"/>
      </w:r>
      <w:r w:rsidR="00A01D13">
        <w:rPr>
          <w:noProof/>
        </w:rPr>
        <w:t>(Malone &amp; Crowston, 1994)</w:t>
      </w:r>
      <w:r>
        <w:fldChar w:fldCharType="end"/>
      </w:r>
      <w:r>
        <w:t xml:space="preserve"> and the examples found in the projects quoted above illustrate this relationship. </w:t>
      </w:r>
    </w:p>
    <w:p w:rsidR="00AB02DD" w:rsidRPr="00D71AD0" w:rsidRDefault="004D4360" w:rsidP="00912B2A">
      <w:pPr>
        <w:pStyle w:val="Heading4"/>
      </w:pPr>
      <w:r>
        <w:t>Business Process Dependency</w:t>
      </w:r>
    </w:p>
    <w:p w:rsidR="00AB02DD" w:rsidRDefault="00AB02DD" w:rsidP="00AB02DD">
      <w:r>
        <w:t xml:space="preserve">System integration is a challenging aspect of systems development </w:t>
      </w:r>
      <w:r w:rsidR="007E4A8A">
        <w:fldChar w:fldCharType="begin"/>
      </w:r>
      <w:r w:rsidR="00A01D13">
        <w:instrText xml:space="preserve"> ADDIN EN.CITE &lt;EndNote&gt;&lt;Cite&gt;&lt;Author&gt;Gumm&lt;/Author&gt;&lt;Year&gt;2006&lt;/Year&gt;&lt;RecNum&gt;1081&lt;/RecNum&gt;&lt;DisplayText&gt;(Gumm, 2006)&lt;/DisplayText&gt;&lt;record&gt;&lt;rec-number&gt;1081&lt;/rec-number&gt;&lt;foreign-keys&gt;&lt;key app="EN" db-id="xew90az08fwsdresaewv2a96erf095dtp0vp"&gt;1081&lt;/key&gt;&lt;/foreign-keys&gt;&lt;ref-type name="Journal Article"&gt;17&lt;/ref-type&gt;&lt;contributors&gt;&lt;authors&gt;&lt;author&gt;Gumm, D.C.&lt;/author&gt;&lt;/authors&gt;&lt;/contributors&gt;&lt;titles&gt;&lt;title&gt;Distribution dimensions in software development projects: A taxonomy&lt;/title&gt;&lt;secondary-title&gt;IEEE Software&lt;/secondary-title&gt;&lt;/titles&gt;&lt;periodical&gt;&lt;full-title&gt;IEEE Software&lt;/full-title&gt;&lt;/periodical&gt;&lt;pages&gt;45-51&lt;/pages&gt;&lt;volume&gt;September/October&lt;/volume&gt;&lt;dates&gt;&lt;year&gt;2006&lt;/year&gt;&lt;/dates&gt;&lt;urls&gt;&lt;/urls&gt;&lt;/record&gt;&lt;/Cite&gt;&lt;/EndNote&gt;</w:instrText>
      </w:r>
      <w:r w:rsidR="007E4A8A">
        <w:fldChar w:fldCharType="separate"/>
      </w:r>
      <w:r w:rsidR="00A01D13">
        <w:rPr>
          <w:noProof/>
        </w:rPr>
        <w:t>(Gumm, 2006)</w:t>
      </w:r>
      <w:r w:rsidR="007E4A8A">
        <w:fldChar w:fldCharType="end"/>
      </w:r>
      <w:r>
        <w:t xml:space="preserve">. Fitting </w:t>
      </w:r>
      <w:r w:rsidR="001937C5">
        <w:t xml:space="preserve">together </w:t>
      </w:r>
      <w:r>
        <w:t>new systems with existing systems can involve integrating technical systems and business processes. When observing systems, it can be difficult to tease out the boundary between the technical system and the business process when the two are intertwined.</w:t>
      </w:r>
      <w:r w:rsidR="001937C5">
        <w:t xml:space="preserve"> D</w:t>
      </w:r>
      <w:r>
        <w:t xml:space="preserve">ependencies in this situation are not purely technical, but </w:t>
      </w:r>
      <w:r w:rsidR="00D71AD0">
        <w:t xml:space="preserve">must </w:t>
      </w:r>
      <w:r>
        <w:t xml:space="preserve">also </w:t>
      </w:r>
      <w:r w:rsidR="00D71AD0">
        <w:t>accommodate</w:t>
      </w:r>
      <w:r>
        <w:t xml:space="preserve"> existing business processes. </w:t>
      </w:r>
    </w:p>
    <w:p w:rsidR="00AB02DD" w:rsidRDefault="00AB02DD" w:rsidP="00AB02DD">
      <w:r>
        <w:t xml:space="preserve">A single agile project, Land, provided evidence for the business process dependency. In this project, there was an existing business process embodied within an existing technical system that the project team needed to accommodate in their development decisions. In Land, a portion of the existing organisational web site was replaced and additional functions incorporated to improve a service to the public. The new system needed to integrate seamlessly with the existing system, and this constrained the development to follow a particular sequence. The developer explained: </w:t>
      </w:r>
      <w:r>
        <w:rPr>
          <w:i/>
        </w:rPr>
        <w:t xml:space="preserve">"… So there was a certain dependency inherent in the process, so basically </w:t>
      </w:r>
      <w:r>
        <w:rPr>
          <w:i/>
        </w:rPr>
        <w:lastRenderedPageBreak/>
        <w:t xml:space="preserve">you were choosing something to apply for, then you had to provide some details, then you had to pay.” </w:t>
      </w:r>
      <w:r w:rsidR="008A7AFE">
        <w:t xml:space="preserve"> [Land, Developer]. </w:t>
      </w:r>
      <w:r w:rsidR="00D71AD0">
        <w:t xml:space="preserve">This observation led to a definition of </w:t>
      </w:r>
      <w:r>
        <w:t>business process dependency as a situation wherein an existing business process causes tasks to be carried out in a certain order, and this affects, or has the potential to affect, project progress.</w:t>
      </w:r>
    </w:p>
    <w:p w:rsidR="00AB02DD" w:rsidRPr="006626F9" w:rsidRDefault="004D4360" w:rsidP="00912B2A">
      <w:pPr>
        <w:pStyle w:val="Heading4"/>
      </w:pPr>
      <w:r>
        <w:t>Entit</w:t>
      </w:r>
      <w:r w:rsidR="00957E96">
        <w:t>y D</w:t>
      </w:r>
      <w:r>
        <w:t>ependency</w:t>
      </w:r>
    </w:p>
    <w:p w:rsidR="00AB02DD" w:rsidRDefault="00A33B7B" w:rsidP="00AB02DD">
      <w:r>
        <w:t xml:space="preserve">There is general agreement </w:t>
      </w:r>
      <w:r w:rsidR="00AB02DD">
        <w:t xml:space="preserve">that development and implementation projects should have senior management support and be well-resourced to minimise problems with acquiring needed resources in a timely manner </w:t>
      </w:r>
      <w:r w:rsidR="007E4A8A">
        <w:fldChar w:fldCharType="begin"/>
      </w:r>
      <w:r w:rsidR="00A01D13">
        <w:instrText xml:space="preserve"> ADDIN EN.CITE &lt;EndNote&gt;&lt;Cite&gt;&lt;Author&gt;Yetton&lt;/Author&gt;&lt;Year&gt;2000&lt;/Year&gt;&lt;RecNum&gt;101&lt;/RecNum&gt;&lt;DisplayText&gt;(Yetton et al., 2000)&lt;/DisplayText&gt;&lt;record&gt;&lt;rec-number&gt;101&lt;/rec-number&gt;&lt;foreign-keys&gt;&lt;key app="EN" db-id="rdpzfd0f2edpduewrz755azk22app2x5aews" timestamp="0"&gt;101&lt;/key&gt;&lt;/foreign-keys&gt;&lt;ref-type name="Journal Article"&gt;17&lt;/ref-type&gt;&lt;contributors&gt;&lt;authors&gt;&lt;author&gt;Yetton, P.&lt;/author&gt;&lt;author&gt;Martin, A.&lt;/author&gt;&lt;author&gt;Sharma, R.&lt;/author&gt;&lt;author&gt;Johnston, K.&lt;/author&gt;&lt;/authors&gt;&lt;/contributors&gt;&lt;titles&gt;&lt;title&gt;A model of information systems development project performance&lt;/title&gt;&lt;secondary-title&gt;Information Systems Journal&lt;/secondary-title&gt;&lt;/titles&gt;&lt;periodical&gt;&lt;full-title&gt;Information Systems Journal&lt;/full-title&gt;&lt;/periodical&gt;&lt;pages&gt;263-289&lt;/pages&gt;&lt;volume&gt;10&lt;/volume&gt;&lt;keywords&gt;&lt;keyword&gt;measuring success&lt;/keyword&gt;&lt;keyword&gt;project success&lt;/keyword&gt;&lt;keyword&gt;project completion&lt;/keyword&gt;&lt;keyword&gt;budget&lt;/keyword&gt;&lt;keyword&gt;Agile practices&lt;/keyword&gt;&lt;keyword&gt;information systems project management&lt;/keyword&gt;&lt;keyword&gt;model building&lt;/keyword&gt;&lt;keyword&gt;project performance&lt;/keyword&gt;&lt;keyword&gt;survey research&lt;/keyword&gt;&lt;/keywords&gt;&lt;dates&gt;&lt;year&gt;2000&lt;/year&gt;&lt;/dates&gt;&lt;urls&gt;&lt;/urls&gt;&lt;/record&gt;&lt;/Cite&gt;&lt;/EndNote&gt;</w:instrText>
      </w:r>
      <w:r w:rsidR="007E4A8A">
        <w:fldChar w:fldCharType="separate"/>
      </w:r>
      <w:r w:rsidR="00A01D13">
        <w:rPr>
          <w:noProof/>
        </w:rPr>
        <w:t>(Yetton et al., 2000)</w:t>
      </w:r>
      <w:r w:rsidR="007E4A8A">
        <w:fldChar w:fldCharType="end"/>
      </w:r>
      <w:r w:rsidR="00AB02DD">
        <w:t>. Typical resources in an information systems development project are physical things such as people, servers, data, and documents</w:t>
      </w:r>
      <w:r w:rsidR="00594797">
        <w:t>, which can be broadly termed entities.</w:t>
      </w:r>
      <w:r w:rsidR="00594D9A">
        <w:t xml:space="preserve"> </w:t>
      </w:r>
      <w:r w:rsidR="00AB02DD">
        <w:t xml:space="preserve">Entity dependencies occurred in each project. </w:t>
      </w:r>
      <w:r>
        <w:t>W</w:t>
      </w:r>
      <w:r w:rsidR="00AB02DD">
        <w:t xml:space="preserve">aiting for </w:t>
      </w:r>
      <w:r>
        <w:t xml:space="preserve">resources from </w:t>
      </w:r>
      <w:r w:rsidR="00AB02DD">
        <w:t>the IT operations group was a common issue. One projec</w:t>
      </w:r>
      <w:r>
        <w:t xml:space="preserve">t manager explained it. </w:t>
      </w:r>
      <w:r w:rsidR="00AB02DD">
        <w:rPr>
          <w:i/>
        </w:rPr>
        <w:t xml:space="preserve"> "…the main people we annoy with that are the operations group, … the people who look after the servers; and we suddenly go 'oh by the way in two weeks we want to release this new thing to you', and they go 'well I’m not sure I can be ready in two weeks', and you go [rolls his eyes].”</w:t>
      </w:r>
      <w:r w:rsidR="00C42C13">
        <w:t xml:space="preserve"> [Storm, Programme</w:t>
      </w:r>
      <w:r w:rsidR="00AB02DD">
        <w:t xml:space="preserve"> Manager].</w:t>
      </w:r>
      <w:r w:rsidR="00594797">
        <w:t xml:space="preserve"> Therefore, an</w:t>
      </w:r>
      <w:r w:rsidR="00AB02DD">
        <w:t xml:space="preserve"> entity dependency </w:t>
      </w:r>
      <w:r>
        <w:t xml:space="preserve">is defined </w:t>
      </w:r>
      <w:r w:rsidR="00AB02DD">
        <w:t xml:space="preserve">as a situation wherein a resource (person, place, or thing) is not available and this affects, or has the potential to affect, project progress.  </w:t>
      </w:r>
    </w:p>
    <w:p w:rsidR="00AB02DD" w:rsidRPr="00A33B7B" w:rsidRDefault="004D4360" w:rsidP="00912B2A">
      <w:pPr>
        <w:pStyle w:val="Heading4"/>
      </w:pPr>
      <w:r>
        <w:t>Technical Dependency</w:t>
      </w:r>
    </w:p>
    <w:p w:rsidR="00AB02DD" w:rsidRDefault="00AB02DD" w:rsidP="00AB02DD">
      <w:r>
        <w:t>Software development is rife with technical dependencies and a large body of</w:t>
      </w:r>
      <w:r w:rsidR="00A33B7B">
        <w:t xml:space="preserve"> software engineering</w:t>
      </w:r>
      <w:r>
        <w:t xml:space="preserve"> research focuses on this problem </w:t>
      </w:r>
      <w:r w:rsidR="007E4A8A">
        <w:fldChar w:fldCharType="begin">
          <w:fldData xml:space="preserve">PEVuZE5vdGU+PENpdGU+PEF1dGhvcj5Bc3ByYXk8L0F1dGhvcj48WWVhcj4yMDA2PC9ZZWFyPjxS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</w:fldData>
        </w:fldChar>
      </w:r>
      <w:r w:rsidR="00A01D13">
        <w:instrText xml:space="preserve"> ADDIN EN.CITE </w:instrText>
      </w:r>
      <w:r w:rsidR="00A01D13">
        <w:fldChar w:fldCharType="begin">
          <w:fldData xml:space="preserve">PEVuZE5vdGU+PENpdGU+PEF1dGhvcj5Bc3ByYXk8L0F1dGhvcj48WWVhcj4yMDA2PC9ZZWFyPjxS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</w:fldData>
        </w:fldChar>
      </w:r>
      <w:r w:rsidR="00A01D13">
        <w:instrText xml:space="preserve"> ADDIN EN.CITE.DATA </w:instrText>
      </w:r>
      <w:r w:rsidR="00A01D13">
        <w:fldChar w:fldCharType="end"/>
      </w:r>
      <w:r w:rsidR="007E4A8A">
        <w:fldChar w:fldCharType="separate"/>
      </w:r>
      <w:r w:rsidR="00A01D13">
        <w:rPr>
          <w:noProof/>
        </w:rPr>
        <w:t>(Aspray et al., 2006; Cataldo et al., 2009; Herbsleb, 2007)</w:t>
      </w:r>
      <w:r w:rsidR="007E4A8A">
        <w:fldChar w:fldCharType="end"/>
      </w:r>
      <w:r>
        <w:t>. Technical dependencies occurred in two of the agile projects. In project Land, no technical dependencies were noted</w:t>
      </w:r>
      <w:r w:rsidR="00221D4A">
        <w:t xml:space="preserve"> due to the </w:t>
      </w:r>
      <w:r>
        <w:t>simple nature of the project, requiring only a single developer to create the bulk of the system programs.</w:t>
      </w:r>
      <w:r w:rsidR="00221D4A">
        <w:t xml:space="preserve"> Storm and Silver</w:t>
      </w:r>
      <w:r>
        <w:t xml:space="preserve"> were more complex technically and involved more developers than Land. </w:t>
      </w:r>
      <w:r w:rsidR="00221D4A">
        <w:t xml:space="preserve">In Silver, the project team recognised that code changes </w:t>
      </w:r>
      <w:r w:rsidR="002B5189">
        <w:t xml:space="preserve">with unexpected consequences interfered with the smooth workflow on the project. They reported that </w:t>
      </w:r>
      <w:r w:rsidR="00221D4A">
        <w:t>continuous testing and integration reduced</w:t>
      </w:r>
      <w:r w:rsidR="002B5189">
        <w:t xml:space="preserve"> the negative impact of these events by providing prompt feedback to the team on the impact of code changes.</w:t>
      </w:r>
      <w:r w:rsidR="00221D4A">
        <w:t xml:space="preserve"> </w:t>
      </w:r>
      <w:r>
        <w:t>In Storm, the team foresaw a technical dependency between modules and addressed it by waiting until various modules were complete so they could be i</w:t>
      </w:r>
      <w:r w:rsidR="00A33B7B">
        <w:t xml:space="preserve">ntegrated and deployed together. They explained that </w:t>
      </w:r>
      <w:r>
        <w:rPr>
          <w:i/>
        </w:rPr>
        <w:t>"...[by waiting] we should be able to include a whole bunch of our modules and the [Vole] modules, and just make one application that you deploy onto the desktop, and doing that helps us by not having to deploy two applications, more than actually getting through work that gives the user [value]...”</w:t>
      </w:r>
      <w:r>
        <w:t xml:space="preserve"> [Storm, Tester].</w:t>
      </w:r>
      <w:r w:rsidR="00594D9A">
        <w:t xml:space="preserve"> </w:t>
      </w:r>
      <w:r w:rsidR="002760F9">
        <w:t>In this situation, dependencies</w:t>
      </w:r>
      <w:r w:rsidR="009E65B5">
        <w:t xml:space="preserve"> between code modules had the potential to affect project progress. If the team had decided to deploy the modules in sequence to the customer this would have involved </w:t>
      </w:r>
      <w:r w:rsidR="002760F9">
        <w:t>more</w:t>
      </w:r>
      <w:r w:rsidR="009E65B5">
        <w:t xml:space="preserve"> work </w:t>
      </w:r>
      <w:r w:rsidR="004C57EC">
        <w:t xml:space="preserve">than integrating and deploying the modules together </w:t>
      </w:r>
      <w:r w:rsidR="009E65B5">
        <w:t xml:space="preserve">because </w:t>
      </w:r>
      <w:r w:rsidR="00A27529">
        <w:t xml:space="preserve">individually </w:t>
      </w:r>
      <w:r w:rsidR="009E65B5">
        <w:t xml:space="preserve">deploying dependent modules involves </w:t>
      </w:r>
      <w:r w:rsidR="004C57EC">
        <w:t xml:space="preserve">repeating preparation and deployment tasks for each module. </w:t>
      </w:r>
      <w:r w:rsidR="00221D4A">
        <w:t>O</w:t>
      </w:r>
      <w:r w:rsidR="00A33B7B">
        <w:t>bservations</w:t>
      </w:r>
      <w:r w:rsidR="00221D4A">
        <w:t xml:space="preserve"> such as this</w:t>
      </w:r>
      <w:r w:rsidR="00A33B7B">
        <w:t xml:space="preserve"> led to the definition of </w:t>
      </w:r>
      <w:r>
        <w:t>a technical dependency as the situation that occurs when a technical aspect of development affects progress, such as when one software component must interact with another software component, and its presence or absence affects or has the potential to affect, project progress.</w:t>
      </w:r>
    </w:p>
    <w:p w:rsidR="00B47DA2" w:rsidRDefault="00B47DA2" w:rsidP="00912B2A">
      <w:pPr>
        <w:pStyle w:val="Heading4"/>
      </w:pPr>
      <w:r>
        <w:t>Knowledge, Process, and Resource Dependencies</w:t>
      </w:r>
    </w:p>
    <w:p w:rsidR="00736F19" w:rsidRDefault="008A7AFE" w:rsidP="00AB02DD">
      <w:r>
        <w:t>T</w:t>
      </w:r>
      <w:r w:rsidR="00AB02DD">
        <w:t>he dependency categories</w:t>
      </w:r>
      <w:r w:rsidR="00AB02DD" w:rsidRPr="003F654B">
        <w:t xml:space="preserve"> </w:t>
      </w:r>
      <w:r w:rsidR="002B5189">
        <w:t>described in the previous section</w:t>
      </w:r>
      <w:r w:rsidR="00594D9A">
        <w:t>s</w:t>
      </w:r>
      <w:r w:rsidR="002B5189">
        <w:t xml:space="preserve"> </w:t>
      </w:r>
      <w:r>
        <w:t xml:space="preserve">form three higher-level categories </w:t>
      </w:r>
      <w:r w:rsidR="00AB02DD">
        <w:t>b</w:t>
      </w:r>
      <w:r w:rsidR="00594D9A">
        <w:t>ased on common properties</w:t>
      </w:r>
      <w:r w:rsidR="00AB02DD">
        <w:t xml:space="preserve">. </w:t>
      </w:r>
      <w:r w:rsidR="00736F19">
        <w:t>These new categories act as an aid in categorising dependencies</w:t>
      </w:r>
      <w:r w:rsidR="00D51D33">
        <w:t xml:space="preserve">, which is </w:t>
      </w:r>
      <w:r w:rsidR="00736F19">
        <w:t>discussed in the section on Classification Decision Rules</w:t>
      </w:r>
      <w:r w:rsidR="008D2F68">
        <w:t>, and depicted in Figure 2</w:t>
      </w:r>
      <w:r w:rsidR="00736F19">
        <w:t xml:space="preserve">. </w:t>
      </w:r>
      <w:r w:rsidR="00594D9A">
        <w:t xml:space="preserve">The argument for </w:t>
      </w:r>
      <w:r w:rsidR="00D51D33">
        <w:t xml:space="preserve">forming </w:t>
      </w:r>
      <w:r w:rsidR="00594D9A">
        <w:t xml:space="preserve">knowledge, process, and resource dependencies </w:t>
      </w:r>
      <w:r w:rsidR="00D51D33">
        <w:t>is</w:t>
      </w:r>
      <w:r w:rsidR="00594D9A">
        <w:t xml:space="preserve"> as follows.</w:t>
      </w:r>
    </w:p>
    <w:p w:rsidR="00AB02DD" w:rsidRDefault="00AB02DD" w:rsidP="00AB02DD">
      <w:r w:rsidRPr="003F654B">
        <w:t xml:space="preserve">Requirement, expertise, </w:t>
      </w:r>
      <w:r>
        <w:t xml:space="preserve">historical, and </w:t>
      </w:r>
      <w:r w:rsidRPr="003F654B">
        <w:t>task allocation</w:t>
      </w:r>
      <w:r>
        <w:t xml:space="preserve"> </w:t>
      </w:r>
      <w:r w:rsidRPr="003F654B">
        <w:t xml:space="preserve">dependencies </w:t>
      </w:r>
      <w:r w:rsidR="008A7AFE">
        <w:t>are</w:t>
      </w:r>
      <w:r w:rsidRPr="003F654B">
        <w:t xml:space="preserve"> </w:t>
      </w:r>
      <w:r w:rsidR="00736F19">
        <w:t xml:space="preserve">categorised as </w:t>
      </w:r>
      <w:r w:rsidRPr="003F654B">
        <w:t>knowledge dependencies</w:t>
      </w:r>
      <w:r>
        <w:t xml:space="preserve"> because they occur when someone on the team needs </w:t>
      </w:r>
      <w:r w:rsidR="002B5189">
        <w:t>information</w:t>
      </w:r>
      <w:r>
        <w:t>. For example, team members reported that they needed to know what stories to create, or</w:t>
      </w:r>
      <w:r w:rsidR="008A7AFE">
        <w:t xml:space="preserve"> the detail</w:t>
      </w:r>
      <w:r>
        <w:t xml:space="preserve"> of an interface</w:t>
      </w:r>
      <w:r w:rsidR="00594D9A">
        <w:t>,</w:t>
      </w:r>
      <w:r>
        <w:t xml:space="preserve"> or a process to be automated before they could continue their work</w:t>
      </w:r>
      <w:r w:rsidR="008A7AFE">
        <w:t xml:space="preserve">. </w:t>
      </w:r>
      <w:r>
        <w:t xml:space="preserve">An expertise dependency occurs when someone on the team needs to </w:t>
      </w:r>
      <w:r w:rsidR="002B5189">
        <w:t>know the expertise of another person to draw on that</w:t>
      </w:r>
      <w:r>
        <w:t xml:space="preserve"> expertise </w:t>
      </w:r>
      <w:r w:rsidR="002B5189">
        <w:t xml:space="preserve">to </w:t>
      </w:r>
      <w:r>
        <w:t>complete their task, this could involve locating information about some technical issue or information about how to complete a task. A</w:t>
      </w:r>
      <w:r w:rsidR="008A7AFE">
        <w:t>n historical dependency involves</w:t>
      </w:r>
      <w:r>
        <w:t xml:space="preserve"> team members needing to </w:t>
      </w:r>
      <w:r w:rsidR="008A7AFE">
        <w:t>know</w:t>
      </w:r>
      <w:r>
        <w:t xml:space="preserve"> past decisions that had an impact on their project work. The task </w:t>
      </w:r>
      <w:r w:rsidR="008A7AFE">
        <w:t>allocation dependency involves</w:t>
      </w:r>
      <w:r>
        <w:t xml:space="preserve"> team members knowing who was doing what project tasks and when they were doing those tasks. Since each of these c</w:t>
      </w:r>
      <w:r w:rsidR="008A7AFE">
        <w:t>ategories of dependency involves</w:t>
      </w:r>
      <w:r>
        <w:t xml:space="preserve"> </w:t>
      </w:r>
      <w:r w:rsidR="008A7AFE">
        <w:t xml:space="preserve">a need to know </w:t>
      </w:r>
      <w:r>
        <w:t>about aspects of the project these dependency categories were</w:t>
      </w:r>
      <w:r w:rsidR="008D2F68">
        <w:t xml:space="preserve"> grouped into a category named</w:t>
      </w:r>
      <w:r>
        <w:t xml:space="preserve"> knowledge dependency. </w:t>
      </w:r>
    </w:p>
    <w:p w:rsidR="00AB02DD" w:rsidRDefault="00AB02DD" w:rsidP="00AB02DD">
      <w:r>
        <w:t xml:space="preserve">Activity and business process dependencies </w:t>
      </w:r>
      <w:r w:rsidR="008A7AFE">
        <w:t xml:space="preserve">are </w:t>
      </w:r>
      <w:r w:rsidR="00736F19">
        <w:t>categorised as process dependencies</w:t>
      </w:r>
      <w:r>
        <w:t>.</w:t>
      </w:r>
      <w:r w:rsidR="008A7AFE">
        <w:t xml:space="preserve"> An activity dependency occurs when one project task </w:t>
      </w:r>
      <w:r w:rsidR="00736F19">
        <w:t>cannot</w:t>
      </w:r>
      <w:r>
        <w:t xml:space="preserve"> proceed until another task </w:t>
      </w:r>
      <w:r w:rsidR="006C37D1">
        <w:t>is</w:t>
      </w:r>
      <w:r>
        <w:t xml:space="preserve"> completed</w:t>
      </w:r>
      <w:r w:rsidR="008A7AFE">
        <w:t>. This situation normally causes</w:t>
      </w:r>
      <w:r>
        <w:t xml:space="preserve"> a project team member to either switch tasks to maintain their work flow or wai</w:t>
      </w:r>
      <w:r w:rsidR="006C37D1">
        <w:t>t until someone else’s task is</w:t>
      </w:r>
      <w:r>
        <w:t xml:space="preserve"> complete. A busin</w:t>
      </w:r>
      <w:r w:rsidR="008A7AFE">
        <w:t xml:space="preserve">ess process dependency occurs </w:t>
      </w:r>
      <w:r>
        <w:t>when an existing process in the organisa</w:t>
      </w:r>
      <w:r w:rsidR="008A7AFE">
        <w:t>tion causes</w:t>
      </w:r>
      <w:r>
        <w:t xml:space="preserve"> the work of the project to be completed in a particular sequence. Since both of thes</w:t>
      </w:r>
      <w:r w:rsidR="00736F19">
        <w:t>e dependency categories involve</w:t>
      </w:r>
      <w:r>
        <w:t xml:space="preserve"> task sequencing then they </w:t>
      </w:r>
      <w:r w:rsidR="00736F19">
        <w:t>are</w:t>
      </w:r>
      <w:r>
        <w:t xml:space="preserve"> grouped </w:t>
      </w:r>
      <w:r w:rsidR="002B5189">
        <w:t xml:space="preserve">into a higher-level category </w:t>
      </w:r>
      <w:r>
        <w:t xml:space="preserve">named process dependency. </w:t>
      </w:r>
    </w:p>
    <w:p w:rsidR="00F419DF" w:rsidRDefault="00AB02DD" w:rsidP="00A33B7B">
      <w:r>
        <w:lastRenderedPageBreak/>
        <w:t xml:space="preserve">Entity and technical dependencies </w:t>
      </w:r>
      <w:r w:rsidR="00736F19">
        <w:t>are forms of r</w:t>
      </w:r>
      <w:r>
        <w:t>esource dependenc</w:t>
      </w:r>
      <w:r w:rsidR="00736F19">
        <w:t>y. An entity dependency occurs</w:t>
      </w:r>
      <w:r>
        <w:t xml:space="preserve"> when a resource (a person, a location, or any other concrete artefact) </w:t>
      </w:r>
      <w:r w:rsidR="00736F19">
        <w:t>is</w:t>
      </w:r>
      <w:r>
        <w:t xml:space="preserve"> not </w:t>
      </w:r>
      <w:r w:rsidR="00736F19">
        <w:t>immediately available and causes</w:t>
      </w:r>
      <w:r>
        <w:t xml:space="preserve"> project progress to halt or cause</w:t>
      </w:r>
      <w:r w:rsidR="00736F19">
        <w:t>s</w:t>
      </w:r>
      <w:r>
        <w:t xml:space="preserve"> the project team to re-organise themselves to work around or accommodate the lack of a resource.</w:t>
      </w:r>
      <w:r w:rsidR="00736F19">
        <w:t xml:space="preserve"> A technical dependency occurs</w:t>
      </w:r>
      <w:r>
        <w:t xml:space="preserve"> when a technica</w:t>
      </w:r>
      <w:r w:rsidR="00736F19">
        <w:t>l aspect of development affects</w:t>
      </w:r>
      <w:r w:rsidR="006C37D1">
        <w:t xml:space="preserve"> progress. This dependency is</w:t>
      </w:r>
      <w:r>
        <w:t xml:space="preserve"> concerned with the internal structure of the software. For examp</w:t>
      </w:r>
      <w:r w:rsidR="00736F19">
        <w:t xml:space="preserve">le, if a bug in the software is identified and this causes </w:t>
      </w:r>
      <w:r>
        <w:t xml:space="preserve">a software module to be removed from the system for a period while repair work </w:t>
      </w:r>
      <w:r w:rsidR="00736F19">
        <w:t>is done and this affects</w:t>
      </w:r>
      <w:r>
        <w:t xml:space="preserve"> the progress of the project in some way then this </w:t>
      </w:r>
      <w:r w:rsidR="00736F19">
        <w:t>is</w:t>
      </w:r>
      <w:r>
        <w:t xml:space="preserve"> deemed a technical dependency. </w:t>
      </w:r>
      <w:r w:rsidR="00736F19">
        <w:t>E</w:t>
      </w:r>
      <w:r>
        <w:t>ntity and</w:t>
      </w:r>
      <w:r w:rsidR="00736F19">
        <w:t xml:space="preserve"> technical dependencies both involve</w:t>
      </w:r>
      <w:r>
        <w:t xml:space="preserve"> the availability of resources</w:t>
      </w:r>
      <w:r w:rsidR="00736F19">
        <w:t xml:space="preserve"> so they form a higher-level resource dependency category. </w:t>
      </w:r>
    </w:p>
    <w:p w:rsidR="00AB02DD" w:rsidRDefault="00AB02DD" w:rsidP="00BB3353">
      <w:pPr>
        <w:pStyle w:val="Heading3"/>
      </w:pPr>
      <w:r>
        <w:t>Frequency of Project Dependencies</w:t>
      </w:r>
    </w:p>
    <w:p w:rsidR="0087620B" w:rsidRDefault="00BA7301" w:rsidP="0087620B">
      <w:r>
        <w:t xml:space="preserve">Having identified dependencies it is also useful to know which </w:t>
      </w:r>
      <w:r w:rsidR="00E77DFB">
        <w:t>dependencies</w:t>
      </w:r>
      <w:r>
        <w:t xml:space="preserve"> occur most frequently in the projects. </w:t>
      </w:r>
      <w:r w:rsidR="00DF0F6A">
        <w:t xml:space="preserve">To </w:t>
      </w:r>
      <w:r w:rsidR="0087620B" w:rsidRPr="008408BD">
        <w:t xml:space="preserve">calculate </w:t>
      </w:r>
      <w:r w:rsidR="00E253B7">
        <w:t>frequencies</w:t>
      </w:r>
      <w:r w:rsidR="0087620B">
        <w:t xml:space="preserve">, the coloured cells in the </w:t>
      </w:r>
      <w:r w:rsidR="008B1127">
        <w:t xml:space="preserve">data display </w:t>
      </w:r>
      <w:r w:rsidR="0087620B">
        <w:t xml:space="preserve">tables </w:t>
      </w:r>
      <w:r w:rsidR="008D2F68">
        <w:t>(</w:t>
      </w:r>
      <w:r w:rsidR="008B1127">
        <w:t xml:space="preserve">an example is shown in </w:t>
      </w:r>
      <w:r w:rsidR="008D2F68">
        <w:t xml:space="preserve">Figure 1) </w:t>
      </w:r>
      <w:r w:rsidR="0087620B">
        <w:t xml:space="preserve">were counted and converted to </w:t>
      </w:r>
      <w:r w:rsidR="0087620B" w:rsidRPr="008408BD">
        <w:t>percentag</w:t>
      </w:r>
      <w:r w:rsidR="0087620B">
        <w:t>es. The resulting</w:t>
      </w:r>
      <w:r w:rsidR="0087620B" w:rsidRPr="008408BD">
        <w:t xml:space="preserve"> </w:t>
      </w:r>
      <w:r w:rsidR="0087620B">
        <w:t xml:space="preserve">summary of dependency data </w:t>
      </w:r>
      <w:r w:rsidR="0087620B" w:rsidRPr="008408BD">
        <w:t xml:space="preserve">is shown in table </w:t>
      </w:r>
      <w:r w:rsidR="006A4151">
        <w:t>3</w:t>
      </w:r>
      <w:r w:rsidR="0087620B" w:rsidRPr="008408BD">
        <w:t xml:space="preserve">. </w:t>
      </w:r>
    </w:p>
    <w:p w:rsidR="005D2D07" w:rsidRDefault="005D2D07" w:rsidP="00D51D33">
      <w:pPr>
        <w:pStyle w:val="Caption"/>
      </w:pPr>
      <w:r>
        <w:t xml:space="preserve">Table </w:t>
      </w:r>
      <w:r w:rsidR="00B956B0">
        <w:fldChar w:fldCharType="begin"/>
      </w:r>
      <w:r w:rsidR="00B956B0">
        <w:instrText xml:space="preserve"> SEQ Table \* ARABIC </w:instrText>
      </w:r>
      <w:r w:rsidR="00B956B0">
        <w:fldChar w:fldCharType="separate"/>
      </w:r>
      <w:r w:rsidR="0022720E">
        <w:rPr>
          <w:noProof/>
        </w:rPr>
        <w:t>3</w:t>
      </w:r>
      <w:r w:rsidR="00B956B0">
        <w:rPr>
          <w:noProof/>
        </w:rPr>
        <w:fldChar w:fldCharType="end"/>
      </w:r>
      <w:r>
        <w:t xml:space="preserve"> </w:t>
      </w:r>
      <w:r w:rsidRPr="00E45C32">
        <w:t xml:space="preserve">Comparison of </w:t>
      </w:r>
      <w:r>
        <w:t xml:space="preserve">frequency of </w:t>
      </w:r>
      <w:r w:rsidRPr="00E45C32">
        <w:t>dependenc</w:t>
      </w:r>
      <w:r>
        <w:t>y occurrences</w:t>
      </w:r>
    </w:p>
    <w:tbl>
      <w:tblPr>
        <w:tblStyle w:val="TableGrid"/>
        <w:tblW w:w="5964" w:type="dxa"/>
        <w:jc w:val="center"/>
        <w:tblLayout w:type="fixed"/>
        <w:tblLook w:val="04A0" w:firstRow="1" w:lastRow="0" w:firstColumn="1" w:lastColumn="0" w:noHBand="0" w:noVBand="1"/>
      </w:tblPr>
      <w:tblGrid>
        <w:gridCol w:w="2583"/>
        <w:gridCol w:w="1127"/>
        <w:gridCol w:w="1127"/>
        <w:gridCol w:w="1127"/>
      </w:tblGrid>
      <w:tr w:rsidR="00E45C32" w:rsidRPr="00393ED1" w:rsidTr="000E5453">
        <w:trPr>
          <w:jc w:val="center"/>
        </w:trPr>
        <w:tc>
          <w:tcPr>
            <w:tcW w:w="2583" w:type="dxa"/>
            <w:shd w:val="clear" w:color="auto" w:fill="FBD4B4" w:themeFill="accent6" w:themeFillTint="66"/>
          </w:tcPr>
          <w:p w:rsidR="00E45C32" w:rsidRPr="00393ED1" w:rsidRDefault="00E45C32" w:rsidP="0087620B">
            <w:pPr>
              <w:pStyle w:val="ThesisTable"/>
              <w:spacing w:after="0" w:line="240" w:lineRule="auto"/>
              <w:rPr>
                <w:rFonts w:asciiTheme="minorHAnsi" w:hAnsiTheme="minorHAnsi"/>
                <w:b/>
                <w:sz w:val="16"/>
                <w:szCs w:val="16"/>
              </w:rPr>
            </w:pPr>
            <w:r w:rsidRPr="00393ED1">
              <w:rPr>
                <w:rFonts w:asciiTheme="minorHAnsi" w:hAnsiTheme="minorHAnsi"/>
                <w:b/>
                <w:sz w:val="16"/>
                <w:szCs w:val="16"/>
              </w:rPr>
              <w:t>Dependency</w:t>
            </w:r>
          </w:p>
        </w:tc>
        <w:tc>
          <w:tcPr>
            <w:tcW w:w="1127" w:type="dxa"/>
            <w:shd w:val="clear" w:color="auto" w:fill="FBD4B4" w:themeFill="accent6" w:themeFillTint="66"/>
          </w:tcPr>
          <w:p w:rsidR="00E45C32" w:rsidRPr="00393ED1" w:rsidRDefault="00E45C32" w:rsidP="0087620B">
            <w:pPr>
              <w:pStyle w:val="ThesisTable"/>
              <w:spacing w:after="0" w:line="240" w:lineRule="auto"/>
              <w:rPr>
                <w:rFonts w:asciiTheme="minorHAnsi" w:hAnsiTheme="minorHAnsi"/>
                <w:b/>
                <w:sz w:val="16"/>
                <w:szCs w:val="16"/>
              </w:rPr>
            </w:pPr>
            <w:r w:rsidRPr="00393ED1">
              <w:rPr>
                <w:rFonts w:asciiTheme="minorHAnsi" w:hAnsiTheme="minorHAnsi"/>
                <w:b/>
                <w:sz w:val="16"/>
                <w:szCs w:val="16"/>
              </w:rPr>
              <w:t>Land</w:t>
            </w:r>
          </w:p>
        </w:tc>
        <w:tc>
          <w:tcPr>
            <w:tcW w:w="1127" w:type="dxa"/>
            <w:shd w:val="clear" w:color="auto" w:fill="FBD4B4" w:themeFill="accent6" w:themeFillTint="66"/>
          </w:tcPr>
          <w:p w:rsidR="00E45C32" w:rsidRPr="00393ED1" w:rsidRDefault="00E45C32" w:rsidP="0087620B">
            <w:pPr>
              <w:pStyle w:val="ThesisTable"/>
              <w:spacing w:after="0" w:line="240" w:lineRule="auto"/>
              <w:rPr>
                <w:rFonts w:asciiTheme="minorHAnsi" w:hAnsiTheme="minorHAnsi"/>
                <w:b/>
                <w:sz w:val="16"/>
                <w:szCs w:val="16"/>
              </w:rPr>
            </w:pPr>
            <w:r w:rsidRPr="00393ED1">
              <w:rPr>
                <w:rFonts w:asciiTheme="minorHAnsi" w:hAnsiTheme="minorHAnsi"/>
                <w:b/>
                <w:sz w:val="16"/>
                <w:szCs w:val="16"/>
              </w:rPr>
              <w:t>Storm</w:t>
            </w:r>
          </w:p>
        </w:tc>
        <w:tc>
          <w:tcPr>
            <w:tcW w:w="1127" w:type="dxa"/>
            <w:shd w:val="clear" w:color="auto" w:fill="FBD4B4" w:themeFill="accent6" w:themeFillTint="66"/>
          </w:tcPr>
          <w:p w:rsidR="00E45C32" w:rsidRPr="00393ED1" w:rsidRDefault="00E45C32" w:rsidP="0087620B">
            <w:pPr>
              <w:pStyle w:val="ThesisTable"/>
              <w:spacing w:after="0" w:line="240" w:lineRule="auto"/>
              <w:rPr>
                <w:rFonts w:asciiTheme="minorHAnsi" w:hAnsiTheme="minorHAnsi"/>
                <w:b/>
                <w:sz w:val="16"/>
                <w:szCs w:val="16"/>
              </w:rPr>
            </w:pPr>
            <w:r w:rsidRPr="00393ED1">
              <w:rPr>
                <w:rFonts w:asciiTheme="minorHAnsi" w:hAnsiTheme="minorHAnsi"/>
                <w:b/>
                <w:sz w:val="16"/>
                <w:szCs w:val="16"/>
              </w:rPr>
              <w:t>Silver</w:t>
            </w:r>
          </w:p>
        </w:tc>
      </w:tr>
      <w:tr w:rsidR="00E45C32" w:rsidRPr="00393ED1" w:rsidTr="000E5453">
        <w:trPr>
          <w:jc w:val="center"/>
        </w:trPr>
        <w:tc>
          <w:tcPr>
            <w:tcW w:w="2583" w:type="dxa"/>
          </w:tcPr>
          <w:p w:rsidR="00E45C32" w:rsidRPr="00393ED1" w:rsidRDefault="00E45C32" w:rsidP="0087620B">
            <w:pPr>
              <w:pStyle w:val="ThesisTable"/>
              <w:spacing w:after="0" w:line="240" w:lineRule="auto"/>
              <w:rPr>
                <w:rFonts w:asciiTheme="minorHAnsi" w:hAnsiTheme="minorHAnsi"/>
                <w:sz w:val="16"/>
                <w:szCs w:val="16"/>
              </w:rPr>
            </w:pPr>
            <w:r w:rsidRPr="00393ED1">
              <w:rPr>
                <w:rFonts w:asciiTheme="minorHAnsi" w:hAnsiTheme="minorHAnsi"/>
                <w:sz w:val="16"/>
                <w:szCs w:val="16"/>
              </w:rPr>
              <w:t>Requirement</w:t>
            </w:r>
          </w:p>
        </w:tc>
        <w:tc>
          <w:tcPr>
            <w:tcW w:w="1127" w:type="dxa"/>
          </w:tcPr>
          <w:p w:rsidR="00E45C32" w:rsidRPr="00393ED1" w:rsidRDefault="00E45C32" w:rsidP="0087620B">
            <w:pPr>
              <w:pStyle w:val="ThesisTable"/>
              <w:spacing w:after="0" w:line="240" w:lineRule="auto"/>
              <w:rPr>
                <w:rFonts w:asciiTheme="minorHAnsi" w:hAnsiTheme="minorHAnsi"/>
                <w:sz w:val="16"/>
                <w:szCs w:val="16"/>
              </w:rPr>
            </w:pPr>
            <w:r w:rsidRPr="00393ED1">
              <w:rPr>
                <w:rFonts w:asciiTheme="minorHAnsi" w:hAnsiTheme="minorHAnsi"/>
                <w:sz w:val="16"/>
                <w:szCs w:val="16"/>
              </w:rPr>
              <w:t>50</w:t>
            </w:r>
          </w:p>
        </w:tc>
        <w:tc>
          <w:tcPr>
            <w:tcW w:w="1127" w:type="dxa"/>
          </w:tcPr>
          <w:p w:rsidR="00E45C32" w:rsidRPr="00393ED1" w:rsidRDefault="00E45C32" w:rsidP="0087620B">
            <w:pPr>
              <w:pStyle w:val="ThesisTable"/>
              <w:spacing w:after="0" w:line="240" w:lineRule="auto"/>
              <w:rPr>
                <w:rFonts w:asciiTheme="minorHAnsi" w:hAnsiTheme="minorHAnsi"/>
                <w:sz w:val="16"/>
                <w:szCs w:val="16"/>
              </w:rPr>
            </w:pPr>
            <w:r w:rsidRPr="00393ED1">
              <w:rPr>
                <w:rFonts w:asciiTheme="minorHAnsi" w:hAnsiTheme="minorHAnsi"/>
                <w:sz w:val="16"/>
                <w:szCs w:val="16"/>
              </w:rPr>
              <w:t>40</w:t>
            </w:r>
          </w:p>
        </w:tc>
        <w:tc>
          <w:tcPr>
            <w:tcW w:w="1127" w:type="dxa"/>
          </w:tcPr>
          <w:p w:rsidR="00E45C32" w:rsidRPr="00393ED1" w:rsidRDefault="00E45C32" w:rsidP="0087620B">
            <w:pPr>
              <w:pStyle w:val="ThesisTable"/>
              <w:spacing w:after="0" w:line="240" w:lineRule="auto"/>
              <w:rPr>
                <w:rFonts w:asciiTheme="minorHAnsi" w:hAnsiTheme="minorHAnsi"/>
                <w:sz w:val="16"/>
                <w:szCs w:val="16"/>
              </w:rPr>
            </w:pPr>
            <w:r w:rsidRPr="00393ED1">
              <w:rPr>
                <w:rFonts w:asciiTheme="minorHAnsi" w:hAnsiTheme="minorHAnsi"/>
                <w:sz w:val="16"/>
                <w:szCs w:val="16"/>
              </w:rPr>
              <w:t>18</w:t>
            </w:r>
          </w:p>
        </w:tc>
      </w:tr>
      <w:tr w:rsidR="00E45C32" w:rsidRPr="00393ED1" w:rsidTr="000E5453">
        <w:trPr>
          <w:jc w:val="center"/>
        </w:trPr>
        <w:tc>
          <w:tcPr>
            <w:tcW w:w="2583" w:type="dxa"/>
          </w:tcPr>
          <w:p w:rsidR="00E45C32" w:rsidRPr="00393ED1" w:rsidRDefault="00E45C32" w:rsidP="0087620B">
            <w:pPr>
              <w:pStyle w:val="ThesisTable"/>
              <w:spacing w:after="0" w:line="240" w:lineRule="auto"/>
              <w:rPr>
                <w:rFonts w:asciiTheme="minorHAnsi" w:hAnsiTheme="minorHAnsi"/>
                <w:sz w:val="16"/>
                <w:szCs w:val="16"/>
              </w:rPr>
            </w:pPr>
            <w:r w:rsidRPr="00393ED1">
              <w:rPr>
                <w:rFonts w:asciiTheme="minorHAnsi" w:hAnsiTheme="minorHAnsi"/>
                <w:sz w:val="16"/>
                <w:szCs w:val="16"/>
              </w:rPr>
              <w:t>Expertise</w:t>
            </w:r>
          </w:p>
        </w:tc>
        <w:tc>
          <w:tcPr>
            <w:tcW w:w="1127" w:type="dxa"/>
          </w:tcPr>
          <w:p w:rsidR="00E45C32" w:rsidRPr="00393ED1" w:rsidRDefault="00E45C32" w:rsidP="0087620B">
            <w:pPr>
              <w:pStyle w:val="ThesisTable"/>
              <w:spacing w:after="0" w:line="240" w:lineRule="auto"/>
              <w:rPr>
                <w:rFonts w:asciiTheme="minorHAnsi" w:hAnsiTheme="minorHAnsi"/>
                <w:sz w:val="16"/>
                <w:szCs w:val="16"/>
              </w:rPr>
            </w:pPr>
            <w:r w:rsidRPr="00393ED1">
              <w:rPr>
                <w:rFonts w:asciiTheme="minorHAnsi" w:hAnsiTheme="minorHAnsi"/>
                <w:sz w:val="16"/>
                <w:szCs w:val="16"/>
              </w:rPr>
              <w:t>9</w:t>
            </w:r>
          </w:p>
        </w:tc>
        <w:tc>
          <w:tcPr>
            <w:tcW w:w="1127" w:type="dxa"/>
          </w:tcPr>
          <w:p w:rsidR="00E45C32" w:rsidRPr="00393ED1" w:rsidRDefault="00E45C32" w:rsidP="0087620B">
            <w:pPr>
              <w:pStyle w:val="ThesisTable"/>
              <w:spacing w:after="0" w:line="240" w:lineRule="auto"/>
              <w:rPr>
                <w:rFonts w:asciiTheme="minorHAnsi" w:hAnsiTheme="minorHAnsi"/>
                <w:sz w:val="16"/>
                <w:szCs w:val="16"/>
              </w:rPr>
            </w:pPr>
            <w:r w:rsidRPr="00393ED1">
              <w:rPr>
                <w:rFonts w:asciiTheme="minorHAnsi" w:hAnsiTheme="minorHAnsi"/>
                <w:sz w:val="16"/>
                <w:szCs w:val="16"/>
              </w:rPr>
              <w:t>15</w:t>
            </w:r>
          </w:p>
        </w:tc>
        <w:tc>
          <w:tcPr>
            <w:tcW w:w="1127" w:type="dxa"/>
          </w:tcPr>
          <w:p w:rsidR="00E45C32" w:rsidRPr="00393ED1" w:rsidRDefault="00E45C32" w:rsidP="0087620B">
            <w:pPr>
              <w:pStyle w:val="ThesisTable"/>
              <w:spacing w:after="0" w:line="240" w:lineRule="auto"/>
              <w:rPr>
                <w:rFonts w:asciiTheme="minorHAnsi" w:hAnsiTheme="minorHAnsi"/>
                <w:sz w:val="16"/>
                <w:szCs w:val="16"/>
              </w:rPr>
            </w:pPr>
            <w:r w:rsidRPr="00393ED1">
              <w:rPr>
                <w:rFonts w:asciiTheme="minorHAnsi" w:hAnsiTheme="minorHAnsi"/>
                <w:sz w:val="16"/>
                <w:szCs w:val="16"/>
              </w:rPr>
              <w:t>23</w:t>
            </w:r>
          </w:p>
        </w:tc>
      </w:tr>
      <w:tr w:rsidR="00E45C32" w:rsidRPr="00393ED1" w:rsidTr="000E5453">
        <w:trPr>
          <w:jc w:val="center"/>
        </w:trPr>
        <w:tc>
          <w:tcPr>
            <w:tcW w:w="2583"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Historical</w:t>
            </w:r>
          </w:p>
        </w:tc>
        <w:tc>
          <w:tcPr>
            <w:tcW w:w="1127"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w:t>
            </w:r>
          </w:p>
        </w:tc>
        <w:tc>
          <w:tcPr>
            <w:tcW w:w="1127"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4</w:t>
            </w:r>
          </w:p>
        </w:tc>
        <w:tc>
          <w:tcPr>
            <w:tcW w:w="1127"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20</w:t>
            </w:r>
          </w:p>
        </w:tc>
      </w:tr>
      <w:tr w:rsidR="00E45C32" w:rsidRPr="00393ED1" w:rsidTr="000E5453">
        <w:trPr>
          <w:jc w:val="center"/>
        </w:trPr>
        <w:tc>
          <w:tcPr>
            <w:tcW w:w="2583"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Task allocation</w:t>
            </w:r>
          </w:p>
        </w:tc>
        <w:tc>
          <w:tcPr>
            <w:tcW w:w="1127"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23</w:t>
            </w:r>
          </w:p>
        </w:tc>
        <w:tc>
          <w:tcPr>
            <w:tcW w:w="1127"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11</w:t>
            </w:r>
          </w:p>
        </w:tc>
        <w:tc>
          <w:tcPr>
            <w:tcW w:w="1127"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14</w:t>
            </w:r>
          </w:p>
        </w:tc>
      </w:tr>
      <w:tr w:rsidR="00E45C32" w:rsidRPr="00393ED1" w:rsidTr="000E5453">
        <w:trPr>
          <w:jc w:val="center"/>
        </w:trPr>
        <w:tc>
          <w:tcPr>
            <w:tcW w:w="2583"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Activity</w:t>
            </w:r>
          </w:p>
        </w:tc>
        <w:tc>
          <w:tcPr>
            <w:tcW w:w="1127" w:type="dxa"/>
          </w:tcPr>
          <w:p w:rsidR="00E45C32" w:rsidRPr="00393ED1" w:rsidRDefault="00915D6D" w:rsidP="00E45C32">
            <w:pPr>
              <w:pStyle w:val="ThesisTable"/>
              <w:spacing w:after="0" w:line="240" w:lineRule="auto"/>
              <w:rPr>
                <w:rFonts w:asciiTheme="minorHAnsi" w:hAnsiTheme="minorHAnsi"/>
                <w:sz w:val="16"/>
                <w:szCs w:val="16"/>
              </w:rPr>
            </w:pPr>
            <w:r>
              <w:rPr>
                <w:rFonts w:asciiTheme="minorHAnsi" w:hAnsiTheme="minorHAnsi"/>
                <w:sz w:val="16"/>
                <w:szCs w:val="16"/>
              </w:rPr>
              <w:t>5</w:t>
            </w:r>
          </w:p>
        </w:tc>
        <w:tc>
          <w:tcPr>
            <w:tcW w:w="1127"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19</w:t>
            </w:r>
          </w:p>
        </w:tc>
        <w:tc>
          <w:tcPr>
            <w:tcW w:w="1127"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16</w:t>
            </w:r>
          </w:p>
        </w:tc>
      </w:tr>
      <w:tr w:rsidR="00E45C32" w:rsidRPr="00393ED1" w:rsidTr="000E5453">
        <w:trPr>
          <w:jc w:val="center"/>
        </w:trPr>
        <w:tc>
          <w:tcPr>
            <w:tcW w:w="2583"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Business process</w:t>
            </w:r>
          </w:p>
        </w:tc>
        <w:tc>
          <w:tcPr>
            <w:tcW w:w="1127" w:type="dxa"/>
          </w:tcPr>
          <w:p w:rsidR="00E45C32" w:rsidRPr="00393ED1" w:rsidRDefault="00915D6D" w:rsidP="00E45C32">
            <w:pPr>
              <w:pStyle w:val="ThesisTable"/>
              <w:spacing w:after="0" w:line="240" w:lineRule="auto"/>
              <w:rPr>
                <w:rFonts w:asciiTheme="minorHAnsi" w:hAnsiTheme="minorHAnsi"/>
                <w:sz w:val="16"/>
                <w:szCs w:val="16"/>
              </w:rPr>
            </w:pPr>
            <w:r>
              <w:rPr>
                <w:rFonts w:asciiTheme="minorHAnsi" w:hAnsiTheme="minorHAnsi"/>
                <w:sz w:val="16"/>
                <w:szCs w:val="16"/>
              </w:rPr>
              <w:t>5</w:t>
            </w:r>
          </w:p>
        </w:tc>
        <w:tc>
          <w:tcPr>
            <w:tcW w:w="1127"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w:t>
            </w:r>
          </w:p>
        </w:tc>
        <w:tc>
          <w:tcPr>
            <w:tcW w:w="1127"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w:t>
            </w:r>
          </w:p>
        </w:tc>
      </w:tr>
      <w:tr w:rsidR="00E45C32" w:rsidRPr="00393ED1" w:rsidTr="000E5453">
        <w:trPr>
          <w:jc w:val="center"/>
        </w:trPr>
        <w:tc>
          <w:tcPr>
            <w:tcW w:w="2583"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 xml:space="preserve">Entity </w:t>
            </w:r>
          </w:p>
        </w:tc>
        <w:tc>
          <w:tcPr>
            <w:tcW w:w="1127"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9</w:t>
            </w:r>
          </w:p>
        </w:tc>
        <w:tc>
          <w:tcPr>
            <w:tcW w:w="1127"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2</w:t>
            </w:r>
          </w:p>
        </w:tc>
        <w:tc>
          <w:tcPr>
            <w:tcW w:w="1127"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2</w:t>
            </w:r>
          </w:p>
        </w:tc>
      </w:tr>
      <w:tr w:rsidR="00E45C32" w:rsidRPr="00393ED1" w:rsidTr="000E5453">
        <w:trPr>
          <w:jc w:val="center"/>
        </w:trPr>
        <w:tc>
          <w:tcPr>
            <w:tcW w:w="2583"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Technical</w:t>
            </w:r>
          </w:p>
        </w:tc>
        <w:tc>
          <w:tcPr>
            <w:tcW w:w="1127"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w:t>
            </w:r>
          </w:p>
        </w:tc>
        <w:tc>
          <w:tcPr>
            <w:tcW w:w="1127"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9</w:t>
            </w:r>
          </w:p>
        </w:tc>
        <w:tc>
          <w:tcPr>
            <w:tcW w:w="1127" w:type="dxa"/>
          </w:tcPr>
          <w:p w:rsidR="00E45C32" w:rsidRPr="00393ED1" w:rsidRDefault="00E45C32" w:rsidP="00E45C32">
            <w:pPr>
              <w:pStyle w:val="ThesisTable"/>
              <w:spacing w:after="0" w:line="240" w:lineRule="auto"/>
              <w:rPr>
                <w:rFonts w:asciiTheme="minorHAnsi" w:hAnsiTheme="minorHAnsi"/>
                <w:sz w:val="16"/>
                <w:szCs w:val="16"/>
              </w:rPr>
            </w:pPr>
            <w:r w:rsidRPr="00393ED1">
              <w:rPr>
                <w:rFonts w:asciiTheme="minorHAnsi" w:hAnsiTheme="minorHAnsi"/>
                <w:sz w:val="16"/>
                <w:szCs w:val="16"/>
              </w:rPr>
              <w:t>7</w:t>
            </w:r>
          </w:p>
        </w:tc>
      </w:tr>
      <w:tr w:rsidR="00E45C32" w:rsidRPr="00393ED1" w:rsidTr="00D51D33">
        <w:trPr>
          <w:trHeight w:val="1141"/>
          <w:jc w:val="center"/>
        </w:trPr>
        <w:tc>
          <w:tcPr>
            <w:tcW w:w="5964" w:type="dxa"/>
            <w:gridSpan w:val="4"/>
          </w:tcPr>
          <w:p w:rsidR="00E45C32" w:rsidRPr="00393ED1" w:rsidRDefault="00E45C32" w:rsidP="00E45C32">
            <w:pPr>
              <w:pStyle w:val="ThesisTable"/>
              <w:spacing w:after="0" w:line="240" w:lineRule="auto"/>
              <w:rPr>
                <w:rFonts w:asciiTheme="minorHAnsi" w:hAnsiTheme="minorHAnsi"/>
                <w:b/>
                <w:sz w:val="16"/>
                <w:szCs w:val="16"/>
              </w:rPr>
            </w:pPr>
            <w:r w:rsidRPr="00393ED1">
              <w:rPr>
                <w:rFonts w:asciiTheme="minorHAnsi" w:hAnsiTheme="minorHAnsi"/>
                <w:b/>
                <w:sz w:val="16"/>
                <w:szCs w:val="16"/>
              </w:rPr>
              <w:t>Key</w:t>
            </w:r>
          </w:p>
          <w:p w:rsidR="00E45C32" w:rsidRPr="00393ED1" w:rsidRDefault="00E45C32" w:rsidP="00D51D33">
            <w:pPr>
              <w:pStyle w:val="ThesisTable"/>
              <w:spacing w:after="0" w:line="240" w:lineRule="auto"/>
              <w:rPr>
                <w:rFonts w:asciiTheme="minorHAnsi" w:hAnsiTheme="minorHAnsi"/>
                <w:sz w:val="16"/>
                <w:szCs w:val="16"/>
              </w:rPr>
            </w:pPr>
            <w:r w:rsidRPr="00393ED1">
              <w:rPr>
                <w:rFonts w:asciiTheme="minorHAnsi" w:hAnsiTheme="minorHAnsi"/>
                <w:sz w:val="16"/>
                <w:szCs w:val="16"/>
              </w:rPr>
              <w:t>All values are percentages indicating the number of coordination mechanism-dependency pairs identified in a project. For example, in project Land the 50% requirement dependency means that there were 11 dependency-coordination mechanism pairs from a total of 22 coordination mechanism-dependency pairs identified in that project overall.</w:t>
            </w:r>
          </w:p>
        </w:tc>
      </w:tr>
    </w:tbl>
    <w:p w:rsidR="0087620B" w:rsidRPr="003F654B" w:rsidRDefault="00E45C32" w:rsidP="0087620B">
      <w:r w:rsidRPr="00243097">
        <w:t xml:space="preserve">The </w:t>
      </w:r>
      <w:r>
        <w:t xml:space="preserve">results from this analysis </w:t>
      </w:r>
      <w:r w:rsidRPr="00243097">
        <w:t>led to the following observations.</w:t>
      </w:r>
      <w:r>
        <w:t xml:space="preserve"> </w:t>
      </w:r>
      <w:r w:rsidR="0087620B" w:rsidRPr="003F654B">
        <w:t xml:space="preserve">Requirement dependencies were encountered in </w:t>
      </w:r>
      <w:r w:rsidR="000E5453">
        <w:t xml:space="preserve">all projects and occurred when </w:t>
      </w:r>
      <w:r w:rsidR="0087620B" w:rsidRPr="003F654B">
        <w:t>domain knowledge or a requirement was not known and had to be located or identified. Expertise dependencies were encountered on all projects</w:t>
      </w:r>
      <w:r w:rsidR="000E5453">
        <w:t xml:space="preserve"> and involved the </w:t>
      </w:r>
      <w:r w:rsidR="0087620B" w:rsidRPr="003F654B">
        <w:t>need for technical or task information</w:t>
      </w:r>
      <w:r w:rsidR="00540DB8">
        <w:t xml:space="preserve">. </w:t>
      </w:r>
      <w:r w:rsidR="0087620B" w:rsidRPr="003F654B">
        <w:t xml:space="preserve">Task allocation dependencies were encountered on all projects and involved project team members </w:t>
      </w:r>
      <w:r w:rsidR="001937C5">
        <w:t xml:space="preserve">needing to know </w:t>
      </w:r>
      <w:r w:rsidR="0087620B" w:rsidRPr="003F654B">
        <w:t>who is doing what and when</w:t>
      </w:r>
      <w:r w:rsidR="001937C5">
        <w:t xml:space="preserve"> on the project</w:t>
      </w:r>
      <w:r w:rsidR="0087620B" w:rsidRPr="003F654B">
        <w:t xml:space="preserve">. </w:t>
      </w:r>
      <w:r w:rsidR="00340A4C">
        <w:t xml:space="preserve">Task allocation </w:t>
      </w:r>
      <w:r w:rsidR="00340A4C" w:rsidRPr="003F654B">
        <w:t xml:space="preserve">dependencies were </w:t>
      </w:r>
      <w:r w:rsidR="00340A4C">
        <w:t>more frequent in</w:t>
      </w:r>
      <w:r w:rsidR="00340A4C" w:rsidRPr="003F654B">
        <w:t xml:space="preserve"> Land than in the other projects because the team was not fully co-located; some sat at adjacent desks while others were on another floor of the building</w:t>
      </w:r>
      <w:r w:rsidR="000E5453">
        <w:t>. In addition, the project team</w:t>
      </w:r>
      <w:r w:rsidR="006626F9">
        <w:t xml:space="preserve"> did not use a wallboard to display stories and tasks</w:t>
      </w:r>
      <w:r w:rsidR="006C37D1">
        <w:t xml:space="preserve"> but </w:t>
      </w:r>
      <w:r w:rsidR="000E5453">
        <w:t>relied</w:t>
      </w:r>
      <w:r w:rsidR="00340A4C" w:rsidRPr="003F654B">
        <w:t xml:space="preserve"> on </w:t>
      </w:r>
      <w:r w:rsidR="006626F9">
        <w:t>other coordina</w:t>
      </w:r>
      <w:r w:rsidR="000E5453">
        <w:t>tion mechanisms, such as weekly sprint planning meetings,</w:t>
      </w:r>
      <w:r w:rsidR="006626F9">
        <w:t xml:space="preserve"> </w:t>
      </w:r>
      <w:r w:rsidR="00340A4C" w:rsidRPr="003F654B">
        <w:t>to identify who was doing what and when.</w:t>
      </w:r>
      <w:r w:rsidR="006626F9">
        <w:t xml:space="preserve"> </w:t>
      </w:r>
      <w:r w:rsidR="0087620B" w:rsidRPr="003F654B">
        <w:t xml:space="preserve">Historical dependencies were encountered in </w:t>
      </w:r>
      <w:r w:rsidR="00393ED1">
        <w:t>two</w:t>
      </w:r>
      <w:r w:rsidR="0087620B" w:rsidRPr="003F654B">
        <w:t xml:space="preserve"> of the projects</w:t>
      </w:r>
      <w:r w:rsidR="001937C5">
        <w:t xml:space="preserve"> w</w:t>
      </w:r>
      <w:r w:rsidR="000E5453">
        <w:t>h</w:t>
      </w:r>
      <w:r w:rsidR="001937C5">
        <w:t xml:space="preserve">ere prior versions of the system </w:t>
      </w:r>
      <w:r w:rsidR="000E5453">
        <w:t xml:space="preserve">under development </w:t>
      </w:r>
      <w:r w:rsidR="001937C5">
        <w:t>were involved</w:t>
      </w:r>
      <w:r w:rsidR="0087620B" w:rsidRPr="003F654B">
        <w:t>. Activity dependencies were encountered on all projects. These dependencies occurred when an activity could not proceed until another activity was complete. Business process dependencie</w:t>
      </w:r>
      <w:r w:rsidR="00393ED1">
        <w:t xml:space="preserve">s were only encountered in Land, causing </w:t>
      </w:r>
      <w:r w:rsidR="0087620B" w:rsidRPr="003F654B">
        <w:t>activities to be carried out in a certain order. Entity dependencies were enc</w:t>
      </w:r>
      <w:r w:rsidR="000E5453">
        <w:t xml:space="preserve">ountered on all projects </w:t>
      </w:r>
      <w:r w:rsidR="00F44FAC">
        <w:t xml:space="preserve">and </w:t>
      </w:r>
      <w:r w:rsidR="00F44FAC" w:rsidRPr="003F654B">
        <w:t>typically</w:t>
      </w:r>
      <w:r w:rsidR="0087620B" w:rsidRPr="003F654B">
        <w:t xml:space="preserve"> involved acquiring servers from external business un</w:t>
      </w:r>
      <w:r w:rsidR="00393ED1">
        <w:t xml:space="preserve">its such as the IT support team. All of the projects </w:t>
      </w:r>
      <w:r w:rsidR="0087620B" w:rsidRPr="003F654B">
        <w:t xml:space="preserve">reported this </w:t>
      </w:r>
      <w:r w:rsidR="00393ED1">
        <w:t xml:space="preserve">as a </w:t>
      </w:r>
      <w:r w:rsidR="0087620B" w:rsidRPr="003F654B">
        <w:t>problem</w:t>
      </w:r>
      <w:r w:rsidR="00393ED1">
        <w:t xml:space="preserve"> that held up their work or caused them to re-organise work tasks</w:t>
      </w:r>
      <w:r w:rsidR="0087620B" w:rsidRPr="003F654B">
        <w:t>.</w:t>
      </w:r>
      <w:r w:rsidR="00D71AD0">
        <w:t xml:space="preserve"> </w:t>
      </w:r>
      <w:r w:rsidR="0087620B" w:rsidRPr="003F654B">
        <w:t xml:space="preserve">Technical dependencies were encountered in </w:t>
      </w:r>
      <w:r w:rsidR="00393ED1">
        <w:t xml:space="preserve">Storm and Silver </w:t>
      </w:r>
      <w:r w:rsidR="0087620B" w:rsidRPr="003F654B">
        <w:t>when a technical aspect of development affected progress</w:t>
      </w:r>
      <w:r w:rsidR="00D31A26">
        <w:t xml:space="preserve">. </w:t>
      </w:r>
    </w:p>
    <w:p w:rsidR="0087620B" w:rsidRPr="003F654B" w:rsidRDefault="0087620B" w:rsidP="0087620B">
      <w:r w:rsidRPr="003F654B">
        <w:t xml:space="preserve">The next step in data analysis was to </w:t>
      </w:r>
      <w:r w:rsidR="00F44FAC">
        <w:t xml:space="preserve">compare </w:t>
      </w:r>
      <w:r w:rsidR="00F44FAC" w:rsidRPr="003F654B">
        <w:t xml:space="preserve">the </w:t>
      </w:r>
      <w:r w:rsidR="00F44FAC">
        <w:t xml:space="preserve">frequency of </w:t>
      </w:r>
      <w:r w:rsidR="00F44FAC" w:rsidRPr="003F654B">
        <w:t xml:space="preserve">knowledge, </w:t>
      </w:r>
      <w:r w:rsidR="00F44FAC">
        <w:t>process</w:t>
      </w:r>
      <w:r w:rsidR="00F44FAC" w:rsidRPr="003F654B">
        <w:t>, and resource dependencie</w:t>
      </w:r>
      <w:r w:rsidR="00F44FAC">
        <w:t>s.</w:t>
      </w:r>
      <w:r w:rsidR="000E5453">
        <w:t xml:space="preserve"> T</w:t>
      </w:r>
      <w:r w:rsidRPr="003F654B">
        <w:t xml:space="preserve">his involved summing all knowledge dependencies (i.e., requirements, expertise, task allocation, and historical dependencies), summing </w:t>
      </w:r>
      <w:r w:rsidR="00393ED1">
        <w:t>process</w:t>
      </w:r>
      <w:r w:rsidRPr="003F654B">
        <w:t xml:space="preserve"> dependencies (activity and business process dependencies), and summing resource dependencies (entity and technical dependencies). </w:t>
      </w:r>
      <w:r w:rsidR="000F06DB">
        <w:t>Table 4 shows this analysis, which</w:t>
      </w:r>
      <w:r w:rsidR="00D31A26">
        <w:t xml:space="preserve"> </w:t>
      </w:r>
      <w:r w:rsidRPr="003F654B">
        <w:t>highlights the predominance of know</w:t>
      </w:r>
      <w:r w:rsidR="00393ED1">
        <w:t>ledge dependencies; averaging 76</w:t>
      </w:r>
      <w:r w:rsidRPr="003F654B">
        <w:t xml:space="preserve">% of dependencies across the projects. </w:t>
      </w:r>
      <w:r w:rsidR="00393ED1">
        <w:t>Process</w:t>
      </w:r>
      <w:r w:rsidRPr="003F654B">
        <w:t xml:space="preserve"> dependencies were the next most frequ</w:t>
      </w:r>
      <w:r w:rsidR="00393ED1">
        <w:t>ently occurring dependency at 15</w:t>
      </w:r>
      <w:r w:rsidRPr="003F654B">
        <w:t xml:space="preserve">%, and 10% of dependencies were resource dependencies. </w:t>
      </w:r>
    </w:p>
    <w:p w:rsidR="005D2D07" w:rsidRPr="00D51D33" w:rsidRDefault="005D2D07" w:rsidP="00D51D33">
      <w:pPr>
        <w:pStyle w:val="Caption"/>
      </w:pPr>
      <w:r w:rsidRPr="00D51D33">
        <w:lastRenderedPageBreak/>
        <w:t xml:space="preserve">Table </w:t>
      </w:r>
      <w:r w:rsidR="00B956B0">
        <w:fldChar w:fldCharType="begin"/>
      </w:r>
      <w:r w:rsidR="00B956B0">
        <w:instrText xml:space="preserve"> SEQ Table \* ARABIC </w:instrText>
      </w:r>
      <w:r w:rsidR="00B956B0">
        <w:fldChar w:fldCharType="separate"/>
      </w:r>
      <w:r w:rsidR="0022720E">
        <w:rPr>
          <w:noProof/>
        </w:rPr>
        <w:t>4</w:t>
      </w:r>
      <w:r w:rsidR="00B956B0">
        <w:rPr>
          <w:noProof/>
        </w:rPr>
        <w:fldChar w:fldCharType="end"/>
      </w:r>
      <w:r w:rsidRPr="00D51D33">
        <w:t xml:space="preserve"> Summary of dependencies</w:t>
      </w:r>
    </w:p>
    <w:tbl>
      <w:tblPr>
        <w:tblStyle w:val="TableGrid"/>
        <w:tblW w:w="4756" w:type="dxa"/>
        <w:jc w:val="center"/>
        <w:tblLook w:val="04A0" w:firstRow="1" w:lastRow="0" w:firstColumn="1" w:lastColumn="0" w:noHBand="0" w:noVBand="1"/>
      </w:tblPr>
      <w:tblGrid>
        <w:gridCol w:w="1270"/>
        <w:gridCol w:w="871"/>
        <w:gridCol w:w="872"/>
        <w:gridCol w:w="871"/>
        <w:gridCol w:w="872"/>
      </w:tblGrid>
      <w:tr w:rsidR="00393ED1" w:rsidRPr="00F760A0" w:rsidTr="009E38E5">
        <w:trPr>
          <w:jc w:val="center"/>
        </w:trPr>
        <w:tc>
          <w:tcPr>
            <w:tcW w:w="1270" w:type="dxa"/>
            <w:shd w:val="clear" w:color="auto" w:fill="FBD4B4" w:themeFill="accent6" w:themeFillTint="66"/>
          </w:tcPr>
          <w:p w:rsidR="00393ED1" w:rsidRPr="00F760A0" w:rsidRDefault="00393ED1" w:rsidP="009E38E5">
            <w:pPr>
              <w:pStyle w:val="ThesisTable"/>
              <w:spacing w:after="0" w:line="240" w:lineRule="auto"/>
              <w:rPr>
                <w:b/>
                <w:sz w:val="16"/>
              </w:rPr>
            </w:pPr>
            <w:r w:rsidRPr="00F760A0">
              <w:rPr>
                <w:b/>
                <w:sz w:val="16"/>
              </w:rPr>
              <w:t>Dependency</w:t>
            </w:r>
          </w:p>
        </w:tc>
        <w:tc>
          <w:tcPr>
            <w:tcW w:w="871" w:type="dxa"/>
            <w:shd w:val="clear" w:color="auto" w:fill="FBD4B4" w:themeFill="accent6" w:themeFillTint="66"/>
          </w:tcPr>
          <w:p w:rsidR="00393ED1" w:rsidRPr="00F760A0" w:rsidRDefault="00393ED1" w:rsidP="009E38E5">
            <w:pPr>
              <w:pStyle w:val="ThesisTable"/>
              <w:spacing w:after="0" w:line="240" w:lineRule="auto"/>
              <w:jc w:val="center"/>
              <w:rPr>
                <w:b/>
                <w:sz w:val="16"/>
              </w:rPr>
            </w:pPr>
            <w:r w:rsidRPr="00F760A0">
              <w:rPr>
                <w:b/>
                <w:sz w:val="16"/>
              </w:rPr>
              <w:t>Land</w:t>
            </w:r>
          </w:p>
        </w:tc>
        <w:tc>
          <w:tcPr>
            <w:tcW w:w="872" w:type="dxa"/>
            <w:shd w:val="clear" w:color="auto" w:fill="FBD4B4" w:themeFill="accent6" w:themeFillTint="66"/>
          </w:tcPr>
          <w:p w:rsidR="00393ED1" w:rsidRPr="00F760A0" w:rsidRDefault="00393ED1" w:rsidP="009E38E5">
            <w:pPr>
              <w:pStyle w:val="ThesisTable"/>
              <w:spacing w:after="0" w:line="240" w:lineRule="auto"/>
              <w:jc w:val="center"/>
              <w:rPr>
                <w:b/>
                <w:sz w:val="16"/>
              </w:rPr>
            </w:pPr>
            <w:r w:rsidRPr="00F760A0">
              <w:rPr>
                <w:b/>
                <w:sz w:val="16"/>
              </w:rPr>
              <w:t>Storm</w:t>
            </w:r>
          </w:p>
        </w:tc>
        <w:tc>
          <w:tcPr>
            <w:tcW w:w="871" w:type="dxa"/>
            <w:shd w:val="clear" w:color="auto" w:fill="FBD4B4" w:themeFill="accent6" w:themeFillTint="66"/>
          </w:tcPr>
          <w:p w:rsidR="00393ED1" w:rsidRPr="00F760A0" w:rsidRDefault="00393ED1" w:rsidP="009E38E5">
            <w:pPr>
              <w:pStyle w:val="ThesisTable"/>
              <w:spacing w:after="0" w:line="240" w:lineRule="auto"/>
              <w:jc w:val="center"/>
              <w:rPr>
                <w:b/>
                <w:sz w:val="16"/>
              </w:rPr>
            </w:pPr>
            <w:r w:rsidRPr="00F760A0">
              <w:rPr>
                <w:b/>
                <w:sz w:val="16"/>
              </w:rPr>
              <w:t>Silver</w:t>
            </w:r>
          </w:p>
        </w:tc>
        <w:tc>
          <w:tcPr>
            <w:tcW w:w="872" w:type="dxa"/>
            <w:shd w:val="clear" w:color="auto" w:fill="FBD4B4" w:themeFill="accent6" w:themeFillTint="66"/>
          </w:tcPr>
          <w:p w:rsidR="00393ED1" w:rsidRPr="00F760A0" w:rsidRDefault="00393ED1" w:rsidP="009E38E5">
            <w:pPr>
              <w:pStyle w:val="ThesisTable"/>
              <w:spacing w:after="0" w:line="240" w:lineRule="auto"/>
              <w:jc w:val="center"/>
              <w:rPr>
                <w:b/>
                <w:sz w:val="16"/>
              </w:rPr>
            </w:pPr>
            <w:r>
              <w:rPr>
                <w:b/>
                <w:sz w:val="16"/>
              </w:rPr>
              <w:t>Average</w:t>
            </w:r>
          </w:p>
        </w:tc>
      </w:tr>
      <w:tr w:rsidR="00393ED1" w:rsidRPr="00F760A0" w:rsidTr="009E38E5">
        <w:trPr>
          <w:jc w:val="center"/>
        </w:trPr>
        <w:tc>
          <w:tcPr>
            <w:tcW w:w="1270" w:type="dxa"/>
          </w:tcPr>
          <w:p w:rsidR="00393ED1" w:rsidRPr="00F760A0" w:rsidRDefault="00393ED1" w:rsidP="009E38E5">
            <w:pPr>
              <w:pStyle w:val="ThesisTable"/>
              <w:spacing w:after="0" w:line="240" w:lineRule="auto"/>
              <w:rPr>
                <w:sz w:val="16"/>
              </w:rPr>
            </w:pPr>
            <w:r w:rsidRPr="00F760A0">
              <w:rPr>
                <w:sz w:val="16"/>
              </w:rPr>
              <w:t>Knowledge</w:t>
            </w:r>
          </w:p>
        </w:tc>
        <w:tc>
          <w:tcPr>
            <w:tcW w:w="871" w:type="dxa"/>
          </w:tcPr>
          <w:p w:rsidR="00393ED1" w:rsidRPr="00F760A0" w:rsidRDefault="00393ED1" w:rsidP="009E38E5">
            <w:pPr>
              <w:pStyle w:val="ThesisTable"/>
              <w:spacing w:after="0" w:line="240" w:lineRule="auto"/>
              <w:rPr>
                <w:sz w:val="16"/>
              </w:rPr>
            </w:pPr>
            <w:r w:rsidRPr="00F760A0">
              <w:rPr>
                <w:sz w:val="16"/>
              </w:rPr>
              <w:t>82</w:t>
            </w:r>
          </w:p>
        </w:tc>
        <w:tc>
          <w:tcPr>
            <w:tcW w:w="872" w:type="dxa"/>
          </w:tcPr>
          <w:p w:rsidR="00393ED1" w:rsidRPr="00F760A0" w:rsidRDefault="00393ED1" w:rsidP="009E38E5">
            <w:pPr>
              <w:pStyle w:val="ThesisTable"/>
              <w:spacing w:after="0" w:line="240" w:lineRule="auto"/>
              <w:rPr>
                <w:sz w:val="16"/>
              </w:rPr>
            </w:pPr>
            <w:r w:rsidRPr="00F760A0">
              <w:rPr>
                <w:sz w:val="16"/>
              </w:rPr>
              <w:t>70</w:t>
            </w:r>
          </w:p>
        </w:tc>
        <w:tc>
          <w:tcPr>
            <w:tcW w:w="871" w:type="dxa"/>
          </w:tcPr>
          <w:p w:rsidR="00393ED1" w:rsidRPr="00F760A0" w:rsidRDefault="00393ED1" w:rsidP="009E38E5">
            <w:pPr>
              <w:pStyle w:val="ThesisTable"/>
              <w:spacing w:after="0" w:line="240" w:lineRule="auto"/>
              <w:rPr>
                <w:sz w:val="16"/>
              </w:rPr>
            </w:pPr>
            <w:r w:rsidRPr="00F760A0">
              <w:rPr>
                <w:sz w:val="16"/>
              </w:rPr>
              <w:t>75</w:t>
            </w:r>
          </w:p>
        </w:tc>
        <w:tc>
          <w:tcPr>
            <w:tcW w:w="872" w:type="dxa"/>
          </w:tcPr>
          <w:p w:rsidR="00393ED1" w:rsidRPr="00F760A0" w:rsidRDefault="00393ED1" w:rsidP="009E38E5">
            <w:pPr>
              <w:pStyle w:val="ThesisTable"/>
              <w:spacing w:after="0" w:line="240" w:lineRule="auto"/>
              <w:rPr>
                <w:sz w:val="16"/>
              </w:rPr>
            </w:pPr>
            <w:r>
              <w:rPr>
                <w:sz w:val="16"/>
              </w:rPr>
              <w:t>76</w:t>
            </w:r>
          </w:p>
        </w:tc>
      </w:tr>
      <w:tr w:rsidR="00393ED1" w:rsidRPr="00F760A0" w:rsidTr="009E38E5">
        <w:trPr>
          <w:jc w:val="center"/>
        </w:trPr>
        <w:tc>
          <w:tcPr>
            <w:tcW w:w="1270" w:type="dxa"/>
          </w:tcPr>
          <w:p w:rsidR="00393ED1" w:rsidRPr="00F760A0" w:rsidRDefault="00393ED1" w:rsidP="009E38E5">
            <w:pPr>
              <w:pStyle w:val="ThesisTable"/>
              <w:spacing w:after="0" w:line="240" w:lineRule="auto"/>
              <w:rPr>
                <w:sz w:val="16"/>
              </w:rPr>
            </w:pPr>
            <w:r>
              <w:rPr>
                <w:sz w:val="16"/>
              </w:rPr>
              <w:t>Process</w:t>
            </w:r>
          </w:p>
        </w:tc>
        <w:tc>
          <w:tcPr>
            <w:tcW w:w="871" w:type="dxa"/>
          </w:tcPr>
          <w:p w:rsidR="00393ED1" w:rsidRPr="00F760A0" w:rsidRDefault="00393ED1" w:rsidP="009E38E5">
            <w:pPr>
              <w:pStyle w:val="ThesisTable"/>
              <w:spacing w:after="0" w:line="240" w:lineRule="auto"/>
              <w:rPr>
                <w:sz w:val="16"/>
              </w:rPr>
            </w:pPr>
            <w:r w:rsidRPr="00F760A0">
              <w:rPr>
                <w:sz w:val="16"/>
              </w:rPr>
              <w:t>9</w:t>
            </w:r>
          </w:p>
        </w:tc>
        <w:tc>
          <w:tcPr>
            <w:tcW w:w="872" w:type="dxa"/>
          </w:tcPr>
          <w:p w:rsidR="00393ED1" w:rsidRPr="00F760A0" w:rsidRDefault="00393ED1" w:rsidP="009E38E5">
            <w:pPr>
              <w:pStyle w:val="ThesisTable"/>
              <w:spacing w:after="0" w:line="240" w:lineRule="auto"/>
              <w:rPr>
                <w:sz w:val="16"/>
              </w:rPr>
            </w:pPr>
            <w:r w:rsidRPr="00F760A0">
              <w:rPr>
                <w:sz w:val="16"/>
              </w:rPr>
              <w:t>19</w:t>
            </w:r>
          </w:p>
        </w:tc>
        <w:tc>
          <w:tcPr>
            <w:tcW w:w="871" w:type="dxa"/>
          </w:tcPr>
          <w:p w:rsidR="00393ED1" w:rsidRPr="00F760A0" w:rsidRDefault="00393ED1" w:rsidP="009E38E5">
            <w:pPr>
              <w:pStyle w:val="ThesisTable"/>
              <w:spacing w:after="0" w:line="240" w:lineRule="auto"/>
              <w:rPr>
                <w:sz w:val="16"/>
              </w:rPr>
            </w:pPr>
            <w:r w:rsidRPr="00F760A0">
              <w:rPr>
                <w:sz w:val="16"/>
              </w:rPr>
              <w:t>16</w:t>
            </w:r>
          </w:p>
        </w:tc>
        <w:tc>
          <w:tcPr>
            <w:tcW w:w="872" w:type="dxa"/>
          </w:tcPr>
          <w:p w:rsidR="00393ED1" w:rsidRPr="00F760A0" w:rsidRDefault="00393ED1" w:rsidP="009E38E5">
            <w:pPr>
              <w:pStyle w:val="ThesisTable"/>
              <w:spacing w:after="0" w:line="240" w:lineRule="auto"/>
              <w:rPr>
                <w:sz w:val="16"/>
              </w:rPr>
            </w:pPr>
            <w:r>
              <w:rPr>
                <w:sz w:val="16"/>
              </w:rPr>
              <w:t>15</w:t>
            </w:r>
          </w:p>
        </w:tc>
      </w:tr>
      <w:tr w:rsidR="00393ED1" w:rsidRPr="00F760A0" w:rsidTr="009E38E5">
        <w:trPr>
          <w:jc w:val="center"/>
        </w:trPr>
        <w:tc>
          <w:tcPr>
            <w:tcW w:w="1270" w:type="dxa"/>
          </w:tcPr>
          <w:p w:rsidR="00393ED1" w:rsidRPr="00F760A0" w:rsidRDefault="00393ED1" w:rsidP="009E38E5">
            <w:pPr>
              <w:pStyle w:val="ThesisTable"/>
              <w:spacing w:after="0" w:line="240" w:lineRule="auto"/>
              <w:rPr>
                <w:sz w:val="16"/>
              </w:rPr>
            </w:pPr>
            <w:r w:rsidRPr="00F760A0">
              <w:rPr>
                <w:sz w:val="16"/>
              </w:rPr>
              <w:t>Resource</w:t>
            </w:r>
          </w:p>
        </w:tc>
        <w:tc>
          <w:tcPr>
            <w:tcW w:w="871" w:type="dxa"/>
          </w:tcPr>
          <w:p w:rsidR="00393ED1" w:rsidRPr="00F760A0" w:rsidRDefault="00393ED1" w:rsidP="009E38E5">
            <w:pPr>
              <w:pStyle w:val="ThesisTable"/>
              <w:spacing w:after="0" w:line="240" w:lineRule="auto"/>
              <w:rPr>
                <w:sz w:val="16"/>
              </w:rPr>
            </w:pPr>
            <w:r w:rsidRPr="00F760A0">
              <w:rPr>
                <w:sz w:val="16"/>
              </w:rPr>
              <w:t>9</w:t>
            </w:r>
          </w:p>
        </w:tc>
        <w:tc>
          <w:tcPr>
            <w:tcW w:w="872" w:type="dxa"/>
          </w:tcPr>
          <w:p w:rsidR="00393ED1" w:rsidRPr="00F760A0" w:rsidRDefault="00393ED1" w:rsidP="009E38E5">
            <w:pPr>
              <w:pStyle w:val="ThesisTable"/>
              <w:spacing w:after="0" w:line="240" w:lineRule="auto"/>
              <w:rPr>
                <w:sz w:val="16"/>
              </w:rPr>
            </w:pPr>
            <w:r w:rsidRPr="00F760A0">
              <w:rPr>
                <w:sz w:val="16"/>
              </w:rPr>
              <w:t>11</w:t>
            </w:r>
          </w:p>
        </w:tc>
        <w:tc>
          <w:tcPr>
            <w:tcW w:w="871" w:type="dxa"/>
          </w:tcPr>
          <w:p w:rsidR="00393ED1" w:rsidRPr="00F760A0" w:rsidRDefault="00393ED1" w:rsidP="009E38E5">
            <w:pPr>
              <w:pStyle w:val="ThesisTable"/>
              <w:spacing w:after="0" w:line="240" w:lineRule="auto"/>
              <w:rPr>
                <w:sz w:val="16"/>
              </w:rPr>
            </w:pPr>
            <w:r w:rsidRPr="00F760A0">
              <w:rPr>
                <w:sz w:val="16"/>
              </w:rPr>
              <w:t>9</w:t>
            </w:r>
          </w:p>
        </w:tc>
        <w:tc>
          <w:tcPr>
            <w:tcW w:w="872" w:type="dxa"/>
          </w:tcPr>
          <w:p w:rsidR="00393ED1" w:rsidRPr="00F760A0" w:rsidRDefault="00393ED1" w:rsidP="009E38E5">
            <w:pPr>
              <w:pStyle w:val="ThesisTable"/>
              <w:spacing w:after="0" w:line="240" w:lineRule="auto"/>
              <w:rPr>
                <w:sz w:val="16"/>
              </w:rPr>
            </w:pPr>
            <w:r>
              <w:rPr>
                <w:sz w:val="16"/>
              </w:rPr>
              <w:t>10</w:t>
            </w:r>
          </w:p>
        </w:tc>
      </w:tr>
      <w:tr w:rsidR="00393ED1" w:rsidRPr="00F760A0" w:rsidTr="00393ED1">
        <w:trPr>
          <w:trHeight w:val="1022"/>
          <w:jc w:val="center"/>
        </w:trPr>
        <w:tc>
          <w:tcPr>
            <w:tcW w:w="4756" w:type="dxa"/>
            <w:gridSpan w:val="5"/>
          </w:tcPr>
          <w:p w:rsidR="00393ED1" w:rsidRPr="00393ED1" w:rsidRDefault="00393ED1" w:rsidP="009E38E5">
            <w:pPr>
              <w:pStyle w:val="ThesisTable"/>
              <w:spacing w:after="0" w:line="240" w:lineRule="auto"/>
              <w:rPr>
                <w:rFonts w:asciiTheme="minorHAnsi" w:hAnsiTheme="minorHAnsi"/>
                <w:b/>
                <w:sz w:val="16"/>
              </w:rPr>
            </w:pPr>
            <w:r w:rsidRPr="00393ED1">
              <w:rPr>
                <w:rFonts w:asciiTheme="minorHAnsi" w:hAnsiTheme="minorHAnsi"/>
                <w:b/>
                <w:sz w:val="16"/>
              </w:rPr>
              <w:t>Key</w:t>
            </w:r>
          </w:p>
          <w:p w:rsidR="00393ED1" w:rsidRDefault="00393ED1" w:rsidP="009E38E5">
            <w:pPr>
              <w:spacing w:before="0" w:after="0"/>
              <w:rPr>
                <w:sz w:val="16"/>
              </w:rPr>
            </w:pPr>
            <w:r w:rsidRPr="00393ED1">
              <w:rPr>
                <w:rFonts w:asciiTheme="minorHAnsi" w:hAnsiTheme="minorHAnsi"/>
                <w:sz w:val="16"/>
              </w:rPr>
              <w:t>All values are percentages indicating the relative number of coordination mechanism-dependency pairs identified in the project. For example, in project Land 82% of all dependencies were identified as knowledge dependencies</w:t>
            </w:r>
            <w:r w:rsidR="00D51D33">
              <w:rPr>
                <w:rFonts w:asciiTheme="minorHAnsi" w:hAnsiTheme="minorHAnsi"/>
                <w:sz w:val="16"/>
              </w:rPr>
              <w:t>.</w:t>
            </w:r>
          </w:p>
        </w:tc>
      </w:tr>
    </w:tbl>
    <w:p w:rsidR="0087620B" w:rsidRPr="003F654B" w:rsidRDefault="0087620B" w:rsidP="009E38E5">
      <w:r w:rsidRPr="003F654B">
        <w:t xml:space="preserve">These findings indicate that </w:t>
      </w:r>
      <w:r w:rsidR="009E38E5">
        <w:t xml:space="preserve">in the three projects, </w:t>
      </w:r>
      <w:r w:rsidRPr="003F654B">
        <w:t xml:space="preserve">lack of </w:t>
      </w:r>
      <w:r w:rsidR="009E38E5">
        <w:t>knowledge</w:t>
      </w:r>
      <w:r w:rsidRPr="003F654B">
        <w:t xml:space="preserve"> </w:t>
      </w:r>
      <w:r w:rsidR="009E38E5">
        <w:t xml:space="preserve">was reported to affect </w:t>
      </w:r>
      <w:r w:rsidRPr="003F654B">
        <w:t xml:space="preserve">project progress more than any other dependency. </w:t>
      </w:r>
      <w:r w:rsidR="00A27529">
        <w:t xml:space="preserve">More than </w:t>
      </w:r>
      <w:r w:rsidRPr="003F654B">
        <w:t xml:space="preserve">half of the dependencies </w:t>
      </w:r>
      <w:r w:rsidR="00A27529">
        <w:t xml:space="preserve">identified </w:t>
      </w:r>
      <w:r w:rsidR="00D51D33">
        <w:t>relate</w:t>
      </w:r>
      <w:r w:rsidR="00CB5EA8">
        <w:t>d</w:t>
      </w:r>
      <w:r w:rsidR="00D51D33">
        <w:t xml:space="preserve"> to o</w:t>
      </w:r>
      <w:r w:rsidRPr="003F654B">
        <w:t xml:space="preserve">btaining information about requirements, the structure and </w:t>
      </w:r>
      <w:r w:rsidR="00CB53A3">
        <w:t xml:space="preserve">function of existing systems, </w:t>
      </w:r>
      <w:r w:rsidR="00CB5EA8">
        <w:t>technical and task information</w:t>
      </w:r>
      <w:r w:rsidR="00A27529">
        <w:t xml:space="preserve">, and who is </w:t>
      </w:r>
      <w:r w:rsidR="00CB5EA8">
        <w:t xml:space="preserve">doing what and when within the project. </w:t>
      </w:r>
    </w:p>
    <w:p w:rsidR="003D58FA" w:rsidRDefault="003D58FA" w:rsidP="00333D86">
      <w:pPr>
        <w:pStyle w:val="Heading3"/>
      </w:pPr>
      <w:r>
        <w:t>Classification Decision Rules</w:t>
      </w:r>
    </w:p>
    <w:p w:rsidR="00D1338E" w:rsidRDefault="003D58FA" w:rsidP="003D58FA">
      <w:r>
        <w:t xml:space="preserve">A taxonomy </w:t>
      </w:r>
      <w:r w:rsidR="00333D86">
        <w:t xml:space="preserve">should have </w:t>
      </w:r>
      <w:r>
        <w:t>explanatory power</w:t>
      </w:r>
      <w:r w:rsidR="006C37D1">
        <w:t xml:space="preserve">, which is </w:t>
      </w:r>
      <w:r w:rsidR="00F52832">
        <w:t xml:space="preserve">achieved with </w:t>
      </w:r>
      <w:r>
        <w:t xml:space="preserve">decision rules </w:t>
      </w:r>
      <w:r w:rsidR="006C37D1">
        <w:t>for classifying newly found</w:t>
      </w:r>
      <w:r w:rsidR="009E5BEB">
        <w:t xml:space="preserve"> objects</w:t>
      </w:r>
      <w:r w:rsidR="008D2F68">
        <w:t>. I</w:t>
      </w:r>
      <w:r w:rsidR="009E5BEB">
        <w:t xml:space="preserve">n this </w:t>
      </w:r>
      <w:r w:rsidR="008B1127">
        <w:t>taxonomy</w:t>
      </w:r>
      <w:r w:rsidR="008D2F68">
        <w:t xml:space="preserve"> the</w:t>
      </w:r>
      <w:r w:rsidR="009E5BEB">
        <w:t xml:space="preserve"> object is a dependency</w:t>
      </w:r>
      <w:r>
        <w:t xml:space="preserve">. </w:t>
      </w:r>
      <w:r w:rsidR="009E5BEB">
        <w:t>T</w:t>
      </w:r>
      <w:r w:rsidR="008B1127">
        <w:t>he three high</w:t>
      </w:r>
      <w:r w:rsidR="00D1338E">
        <w:t>-level categories of knowledge, process, and resourc</w:t>
      </w:r>
      <w:r w:rsidR="008D2F68">
        <w:t>e are the</w:t>
      </w:r>
      <w:r w:rsidR="00D1338E">
        <w:t xml:space="preserve"> starting point for classifying </w:t>
      </w:r>
      <w:r w:rsidR="002035F0">
        <w:t xml:space="preserve">any </w:t>
      </w:r>
      <w:r w:rsidR="008B1127">
        <w:t xml:space="preserve">newly </w:t>
      </w:r>
      <w:r w:rsidR="002035F0">
        <w:t>identified</w:t>
      </w:r>
      <w:r w:rsidR="008B1127">
        <w:t xml:space="preserve"> </w:t>
      </w:r>
      <w:r w:rsidR="002035F0">
        <w:t>dependency</w:t>
      </w:r>
      <w:r w:rsidR="00D1338E">
        <w:t xml:space="preserve">. </w:t>
      </w:r>
      <w:r w:rsidR="008D2F68">
        <w:t>Classification begins by a</w:t>
      </w:r>
      <w:r w:rsidR="00D1338E">
        <w:t>sking simple question</w:t>
      </w:r>
      <w:r w:rsidR="00504EE9">
        <w:t>s such as</w:t>
      </w:r>
      <w:r w:rsidR="00F848CC">
        <w:t>: i</w:t>
      </w:r>
      <w:r w:rsidR="00D1338E">
        <w:t xml:space="preserve">s workflow blocked because there is something the team does not know? Is workflow blocked because the teams is waiting for </w:t>
      </w:r>
      <w:r w:rsidR="00542FFE">
        <w:t>a</w:t>
      </w:r>
      <w:r w:rsidR="00D1338E">
        <w:t xml:space="preserve"> </w:t>
      </w:r>
      <w:r w:rsidR="00542FFE">
        <w:t xml:space="preserve">process to complete? Is workflow blocked because the team is waiting for a resource to become available?  Once a dependency </w:t>
      </w:r>
      <w:r w:rsidR="00F848CC">
        <w:t>is categorised into one of the</w:t>
      </w:r>
      <w:r w:rsidR="00542FFE">
        <w:t xml:space="preserve"> three </w:t>
      </w:r>
      <w:r w:rsidR="00D31A26">
        <w:t xml:space="preserve">high-level </w:t>
      </w:r>
      <w:r w:rsidR="00542FFE">
        <w:t xml:space="preserve">categories then </w:t>
      </w:r>
      <w:r w:rsidR="008B1127">
        <w:t xml:space="preserve">it </w:t>
      </w:r>
      <w:r w:rsidR="00F848CC">
        <w:t xml:space="preserve">can be further categorised </w:t>
      </w:r>
      <w:r w:rsidR="004C0067">
        <w:t>in</w:t>
      </w:r>
      <w:r w:rsidR="00F848CC">
        <w:t xml:space="preserve">to one of the </w:t>
      </w:r>
      <w:r w:rsidR="002035F0">
        <w:t xml:space="preserve">sub </w:t>
      </w:r>
      <w:r w:rsidR="00542FFE">
        <w:t>categories</w:t>
      </w:r>
      <w:r w:rsidR="00745226">
        <w:t xml:space="preserve">. For example, if the </w:t>
      </w:r>
      <w:r w:rsidR="002035F0">
        <w:t>dependency</w:t>
      </w:r>
      <w:r w:rsidR="00745226">
        <w:t xml:space="preserve"> was a knowledge dependency then the question becomes: i</w:t>
      </w:r>
      <w:r w:rsidR="00542FFE">
        <w:t xml:space="preserve">s the team waiting for information about a requirement, a task or technical information, a past decision, or because some team members do not know what other team members are doing or when they are doing a task? </w:t>
      </w:r>
      <w:r w:rsidR="002035F0">
        <w:t xml:space="preserve">Answering these questions enables a knowledge dependency to be further categorised into its appropriate sub-category. </w:t>
      </w:r>
      <w:r w:rsidR="00542FFE">
        <w:t xml:space="preserve">If </w:t>
      </w:r>
      <w:r w:rsidR="008B1127">
        <w:t>a dependency cannot be categorised into any of the existing categories</w:t>
      </w:r>
      <w:r w:rsidR="002035F0">
        <w:t xml:space="preserve"> or sub-categories</w:t>
      </w:r>
      <w:r w:rsidR="00542FFE">
        <w:t xml:space="preserve">, then a new category needs to be inserted into the taxonomy. </w:t>
      </w:r>
    </w:p>
    <w:p w:rsidR="003D58FA" w:rsidRDefault="00D1338E" w:rsidP="003D58FA">
      <w:pPr>
        <w:rPr>
          <w:i/>
        </w:rPr>
      </w:pPr>
      <w:r>
        <w:t xml:space="preserve">For more complex </w:t>
      </w:r>
      <w:r w:rsidR="00745226">
        <w:t>situations</w:t>
      </w:r>
      <w:r>
        <w:t>, three</w:t>
      </w:r>
      <w:r w:rsidR="003D58FA">
        <w:t xml:space="preserve"> decision rules were developed for allocating dependenc</w:t>
      </w:r>
      <w:r w:rsidR="002035F0">
        <w:t xml:space="preserve">ies </w:t>
      </w:r>
      <w:r w:rsidR="003D58FA">
        <w:t xml:space="preserve">to categories. The first decision rule </w:t>
      </w:r>
      <w:r w:rsidR="004C0067">
        <w:t xml:space="preserve">describes how to </w:t>
      </w:r>
      <w:r w:rsidR="003D58FA">
        <w:t xml:space="preserve">allocate a </w:t>
      </w:r>
      <w:r w:rsidR="00CB5EA8">
        <w:t xml:space="preserve">newly </w:t>
      </w:r>
      <w:r w:rsidR="003D58FA">
        <w:t xml:space="preserve">found dependency to the entity, expertise, or requirement category. In general, where the meaning of a category provided the greatest explanatory power or precision, the dependency was assigned to this category. For example, if a person knows a fact or piece of information about a requirement, this could be coded as, 1) an entity dependency because a person is involved, or 2) an expertise dependency because the person has a particular item of knowledge, or 3) a requirements dependency because the person has a particular item of knowledge about a requirement. Since category 3) describes the dependency most fully (i.e. has the greatest explanatory power), then this dependency would be categorised as a requirements dependency.   </w:t>
      </w:r>
    </w:p>
    <w:p w:rsidR="003D58FA" w:rsidRDefault="003D58FA" w:rsidP="003D58FA">
      <w:r>
        <w:t xml:space="preserve">A second decision rule was devised </w:t>
      </w:r>
      <w:r w:rsidR="00627EA3">
        <w:t xml:space="preserve">for categorising </w:t>
      </w:r>
      <w:r>
        <w:t xml:space="preserve">a new dependency as historical. Although historical information is often </w:t>
      </w:r>
      <w:r w:rsidR="00CB5EA8">
        <w:t>embodied</w:t>
      </w:r>
      <w:r>
        <w:t xml:space="preserve"> in a particular person and could </w:t>
      </w:r>
      <w:r w:rsidR="00B5019C">
        <w:t xml:space="preserve">potentially </w:t>
      </w:r>
      <w:r>
        <w:t xml:space="preserve">be categorised as an expertise dependency, </w:t>
      </w:r>
      <w:r w:rsidR="00627EA3">
        <w:t xml:space="preserve">the taxonomy differentiates </w:t>
      </w:r>
      <w:r>
        <w:t xml:space="preserve">between general expertise and knowledge </w:t>
      </w:r>
      <w:r w:rsidR="00CB5EA8">
        <w:t>concerning</w:t>
      </w:r>
      <w:r>
        <w:t xml:space="preserve"> historical information</w:t>
      </w:r>
      <w:r w:rsidR="00627EA3">
        <w:t xml:space="preserve">. </w:t>
      </w:r>
      <w:r w:rsidR="00B5019C">
        <w:t xml:space="preserve">In the agile projects Storm and Silver, historical </w:t>
      </w:r>
      <w:r w:rsidR="008D2F68">
        <w:t xml:space="preserve">knowledge </w:t>
      </w:r>
      <w:r w:rsidR="00B5019C">
        <w:t>was sometimes known</w:t>
      </w:r>
      <w:r w:rsidR="008D2F68">
        <w:t xml:space="preserve"> by a </w:t>
      </w:r>
      <w:r w:rsidR="00B5019C">
        <w:t xml:space="preserve">particular </w:t>
      </w:r>
      <w:r w:rsidR="008D2F68">
        <w:t xml:space="preserve">person, </w:t>
      </w:r>
      <w:r w:rsidR="00B5019C">
        <w:t xml:space="preserve">but historical knowledge was also </w:t>
      </w:r>
      <w:r w:rsidR="008D2F68">
        <w:t xml:space="preserve">embedded within the </w:t>
      </w:r>
      <w:r w:rsidR="00B5019C">
        <w:t xml:space="preserve">program code of a legacy system, </w:t>
      </w:r>
      <w:r w:rsidR="008D2F68">
        <w:t xml:space="preserve">or recorded in project artefacts such as a </w:t>
      </w:r>
      <w:r w:rsidR="00CB5EA8">
        <w:t xml:space="preserve">product backlog </w:t>
      </w:r>
      <w:r w:rsidR="008D2F68">
        <w:t>repository</w:t>
      </w:r>
      <w:r w:rsidR="00CB5EA8">
        <w:t xml:space="preserve">. Therefore, when there is a need to know about decisions made in the past that </w:t>
      </w:r>
      <w:r w:rsidR="00FF6D83">
        <w:t>affect</w:t>
      </w:r>
      <w:r w:rsidR="00CB5EA8">
        <w:t xml:space="preserve"> the project, </w:t>
      </w:r>
      <w:r w:rsidR="00FF6D83">
        <w:t xml:space="preserve">no matter what the source, this type of dependency is best allocated to the </w:t>
      </w:r>
      <w:r w:rsidR="00CB5EA8">
        <w:t>historical category</w:t>
      </w:r>
      <w:r w:rsidR="00FF6D83">
        <w:t>.</w:t>
      </w:r>
      <w:r w:rsidR="00CB5EA8">
        <w:t xml:space="preserve"> </w:t>
      </w:r>
    </w:p>
    <w:p w:rsidR="0021033C" w:rsidRDefault="003D58FA" w:rsidP="003D58FA">
      <w:r>
        <w:t xml:space="preserve">The third decision rule </w:t>
      </w:r>
      <w:r w:rsidR="00745226">
        <w:t>differentiates</w:t>
      </w:r>
      <w:r w:rsidR="00F44FAC">
        <w:t xml:space="preserve"> between </w:t>
      </w:r>
      <w:r>
        <w:t xml:space="preserve">entity and technical dependencies. Initially, found dependencies involving a dependency on a thing (i.e. person, artefact, or object) </w:t>
      </w:r>
      <w:r w:rsidR="00745226">
        <w:t>could all be</w:t>
      </w:r>
      <w:r>
        <w:t xml:space="preserve"> categorised as</w:t>
      </w:r>
      <w:r w:rsidR="00745226">
        <w:t xml:space="preserve"> entity dependencies. F</w:t>
      </w:r>
      <w:r>
        <w:t>or some found dependencies</w:t>
      </w:r>
      <w:r w:rsidR="00745226">
        <w:t>, such as when a software component cannot be developed or integrated until another software component exists, or is in the correct form, it is more precise to categorise this as a technical dependency. The</w:t>
      </w:r>
      <w:r>
        <w:t xml:space="preserve"> techni</w:t>
      </w:r>
      <w:r w:rsidR="00745226">
        <w:t>cal dependency category provides</w:t>
      </w:r>
      <w:r>
        <w:t xml:space="preserve"> a more precise description and greater explanatory power</w:t>
      </w:r>
      <w:r w:rsidR="00745226">
        <w:t xml:space="preserve"> </w:t>
      </w:r>
      <w:r w:rsidR="002035F0">
        <w:t>in</w:t>
      </w:r>
      <w:r w:rsidR="00745226">
        <w:t xml:space="preserve"> this situation</w:t>
      </w:r>
      <w:r>
        <w:t xml:space="preserve">. </w:t>
      </w:r>
    </w:p>
    <w:p w:rsidR="00333D86" w:rsidRDefault="00333D86" w:rsidP="00333D86">
      <w:pPr>
        <w:pStyle w:val="Heading3"/>
      </w:pPr>
      <w:r>
        <w:t xml:space="preserve">Using the Taxonomy to </w:t>
      </w:r>
      <w:r w:rsidR="00950266">
        <w:t>Assemble</w:t>
      </w:r>
      <w:r>
        <w:t xml:space="preserve"> Agile Practices</w:t>
      </w:r>
    </w:p>
    <w:p w:rsidR="009212C3" w:rsidRDefault="00BC0477" w:rsidP="009212C3">
      <w:r>
        <w:t xml:space="preserve">To analyse which agile practices act as coordination mechanisms to address dependencies in the projects, </w:t>
      </w:r>
      <w:r w:rsidR="00C25192">
        <w:t xml:space="preserve">the </w:t>
      </w:r>
      <w:r>
        <w:t xml:space="preserve">data in each of the three </w:t>
      </w:r>
      <w:r w:rsidR="00C25192">
        <w:t>data dis</w:t>
      </w:r>
      <w:r>
        <w:t xml:space="preserve">play tables </w:t>
      </w:r>
      <w:r w:rsidR="00B5019C">
        <w:t>(a</w:t>
      </w:r>
      <w:r w:rsidR="008B1127">
        <w:t>n example is</w:t>
      </w:r>
      <w:r w:rsidR="00B5019C">
        <w:t xml:space="preserve"> shown in Figure 1) </w:t>
      </w:r>
      <w:r w:rsidR="006A1674">
        <w:t>was</w:t>
      </w:r>
      <w:r>
        <w:t xml:space="preserve"> </w:t>
      </w:r>
      <w:r w:rsidR="00C25192">
        <w:t xml:space="preserve">amalgamated. </w:t>
      </w:r>
      <w:r>
        <w:t xml:space="preserve">This </w:t>
      </w:r>
      <w:r w:rsidR="00FF6D83">
        <w:t xml:space="preserve">amalgamated data </w:t>
      </w:r>
      <w:r>
        <w:t xml:space="preserve">is </w:t>
      </w:r>
      <w:r w:rsidR="00A6273D">
        <w:t xml:space="preserve">shown in </w:t>
      </w:r>
      <w:r w:rsidR="005D2D07">
        <w:t>Table 5</w:t>
      </w:r>
      <w:r>
        <w:t xml:space="preserve">. </w:t>
      </w:r>
      <w:r w:rsidR="009212C3">
        <w:t>In this table, practices not normally associate with agile software development were removed (e.g. sending out a team member to reside for a period with another business unit to gain knowledge of that units</w:t>
      </w:r>
      <w:r w:rsidR="00DD58AF">
        <w:t>’ requirements, which wa</w:t>
      </w:r>
      <w:r w:rsidR="009212C3">
        <w:t xml:space="preserve">s a coordination mechanism for managing a requirements </w:t>
      </w:r>
      <w:r w:rsidR="009212C3">
        <w:lastRenderedPageBreak/>
        <w:t xml:space="preserve">dependency found in Storm, but is not a typical agile practice). The number of dependencies addressed by each agile practice was counted. This indicated which agile practices are multi-purpose because they can address more than a single dependency. The count is shown in the final column of Table 5. To make the table easier to read, only counts for practices addressing three or more dependencies are shown. </w:t>
      </w:r>
    </w:p>
    <w:p w:rsidR="005D2D07" w:rsidRDefault="005D2D07" w:rsidP="00D51D33">
      <w:pPr>
        <w:pStyle w:val="Caption"/>
      </w:pPr>
      <w:r>
        <w:t xml:space="preserve">Table </w:t>
      </w:r>
      <w:r w:rsidR="00B956B0">
        <w:fldChar w:fldCharType="begin"/>
      </w:r>
      <w:r w:rsidR="00B956B0">
        <w:instrText xml:space="preserve"> SEQ Table \* A</w:instrText>
      </w:r>
      <w:r w:rsidR="00B956B0">
        <w:instrText xml:space="preserve">RABIC </w:instrText>
      </w:r>
      <w:r w:rsidR="00B956B0">
        <w:fldChar w:fldCharType="separate"/>
      </w:r>
      <w:r w:rsidR="0022720E">
        <w:rPr>
          <w:noProof/>
        </w:rPr>
        <w:t>5</w:t>
      </w:r>
      <w:r w:rsidR="00B956B0">
        <w:rPr>
          <w:noProof/>
        </w:rPr>
        <w:fldChar w:fldCharType="end"/>
      </w:r>
      <w:r>
        <w:t xml:space="preserve"> Dependencies and agile practices that act as coordination mechanisms in the three projects</w:t>
      </w:r>
    </w:p>
    <w:tbl>
      <w:tblPr>
        <w:tblpPr w:leftFromText="180" w:rightFromText="180" w:vertAnchor="text" w:horzAnchor="margin" w:tblpXSpec="center" w:tblpY="186"/>
        <w:tblW w:w="700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600" w:firstRow="0" w:lastRow="0" w:firstColumn="0" w:lastColumn="0" w:noHBand="1" w:noVBand="1"/>
      </w:tblPr>
      <w:tblGrid>
        <w:gridCol w:w="648"/>
        <w:gridCol w:w="2552"/>
        <w:gridCol w:w="423"/>
        <w:gridCol w:w="423"/>
        <w:gridCol w:w="423"/>
        <w:gridCol w:w="423"/>
        <w:gridCol w:w="423"/>
        <w:gridCol w:w="423"/>
        <w:gridCol w:w="423"/>
        <w:gridCol w:w="423"/>
        <w:gridCol w:w="423"/>
      </w:tblGrid>
      <w:tr w:rsidR="00BC0477" w:rsidRPr="00CB48C0" w:rsidTr="009212C3">
        <w:trPr>
          <w:cantSplit/>
          <w:trHeight w:val="294"/>
        </w:trPr>
        <w:tc>
          <w:tcPr>
            <w:tcW w:w="3200" w:type="dxa"/>
            <w:gridSpan w:val="2"/>
            <w:tcBorders>
              <w:top w:val="nil"/>
              <w:left w:val="nil"/>
              <w:bottom w:val="nil"/>
            </w:tcBorders>
            <w:shd w:val="clear" w:color="auto" w:fill="FFFFFF"/>
          </w:tcPr>
          <w:p w:rsidR="00BC0477" w:rsidRPr="00CB48C0" w:rsidRDefault="00BC0477" w:rsidP="00F848CC">
            <w:pPr>
              <w:keepNext/>
              <w:spacing w:before="0" w:after="0"/>
              <w:rPr>
                <w:rFonts w:asciiTheme="minorHAnsi" w:eastAsia="SimSun" w:hAnsiTheme="minorHAnsi" w:cs="Times New Roman"/>
                <w:sz w:val="16"/>
                <w:szCs w:val="16"/>
                <w:lang w:eastAsia="en-US" w:bidi="en-US"/>
              </w:rPr>
            </w:pPr>
          </w:p>
        </w:tc>
        <w:tc>
          <w:tcPr>
            <w:tcW w:w="3384" w:type="dxa"/>
            <w:gridSpan w:val="8"/>
            <w:shd w:val="clear" w:color="auto" w:fill="auto"/>
          </w:tcPr>
          <w:p w:rsidR="00BC0477" w:rsidRPr="009212C3" w:rsidRDefault="00BC0477" w:rsidP="00F848CC">
            <w:pPr>
              <w:keepNext/>
              <w:spacing w:before="0" w:after="0"/>
              <w:jc w:val="center"/>
              <w:rPr>
                <w:rFonts w:asciiTheme="minorHAnsi" w:eastAsia="SimSun" w:hAnsiTheme="minorHAnsi" w:cs="Times New Roman"/>
                <w:b/>
                <w:sz w:val="16"/>
                <w:szCs w:val="16"/>
                <w:lang w:eastAsia="en-NZ" w:bidi="en-US"/>
              </w:rPr>
            </w:pPr>
            <w:r w:rsidRPr="009212C3">
              <w:rPr>
                <w:rFonts w:asciiTheme="minorHAnsi" w:eastAsia="SimSun" w:hAnsiTheme="minorHAnsi" w:cs="Times New Roman"/>
                <w:b/>
                <w:sz w:val="16"/>
                <w:szCs w:val="16"/>
                <w:lang w:eastAsia="en-NZ" w:bidi="en-US"/>
              </w:rPr>
              <w:t>Dependency</w:t>
            </w:r>
          </w:p>
        </w:tc>
        <w:tc>
          <w:tcPr>
            <w:tcW w:w="423" w:type="dxa"/>
          </w:tcPr>
          <w:p w:rsidR="00BC0477" w:rsidRPr="009212C3" w:rsidRDefault="00BC0477" w:rsidP="00F848CC">
            <w:pPr>
              <w:keepNext/>
              <w:spacing w:before="0" w:after="0"/>
              <w:jc w:val="center"/>
              <w:rPr>
                <w:rFonts w:asciiTheme="minorHAnsi" w:eastAsia="SimSun" w:hAnsiTheme="minorHAnsi" w:cs="Times New Roman"/>
                <w:b/>
                <w:sz w:val="16"/>
                <w:szCs w:val="16"/>
                <w:lang w:eastAsia="en-NZ" w:bidi="en-US"/>
              </w:rPr>
            </w:pPr>
          </w:p>
        </w:tc>
      </w:tr>
      <w:tr w:rsidR="00BC0477" w:rsidRPr="00CB48C0" w:rsidTr="009212C3">
        <w:trPr>
          <w:cantSplit/>
          <w:trHeight w:val="861"/>
        </w:trPr>
        <w:tc>
          <w:tcPr>
            <w:tcW w:w="3200" w:type="dxa"/>
            <w:gridSpan w:val="2"/>
            <w:vMerge w:val="restart"/>
            <w:tcBorders>
              <w:top w:val="nil"/>
              <w:left w:val="nil"/>
              <w:bottom w:val="single" w:sz="6" w:space="0" w:color="auto"/>
            </w:tcBorders>
            <w:shd w:val="clear" w:color="auto" w:fill="FFFFFF"/>
          </w:tcPr>
          <w:p w:rsidR="00BC0477" w:rsidRPr="00CB48C0" w:rsidRDefault="00BC0477" w:rsidP="00F848CC">
            <w:pPr>
              <w:keepNext/>
              <w:spacing w:before="0" w:after="0"/>
              <w:rPr>
                <w:rFonts w:asciiTheme="minorHAnsi" w:eastAsia="SimSun" w:hAnsiTheme="minorHAnsi" w:cs="Times New Roman"/>
                <w:sz w:val="16"/>
                <w:szCs w:val="16"/>
                <w:lang w:eastAsia="en-US" w:bidi="en-US"/>
              </w:rPr>
            </w:pPr>
          </w:p>
          <w:p w:rsidR="00BC0477" w:rsidRPr="00CB48C0" w:rsidRDefault="00BC0477" w:rsidP="00F848CC">
            <w:pPr>
              <w:keepNext/>
              <w:spacing w:before="0" w:after="0"/>
              <w:rPr>
                <w:rFonts w:asciiTheme="minorHAnsi" w:eastAsia="SimSun" w:hAnsiTheme="minorHAnsi" w:cs="Times New Roman"/>
                <w:sz w:val="16"/>
                <w:szCs w:val="16"/>
                <w:lang w:eastAsia="en-NZ" w:bidi="en-US"/>
              </w:rPr>
            </w:pPr>
          </w:p>
        </w:tc>
        <w:tc>
          <w:tcPr>
            <w:tcW w:w="1692" w:type="dxa"/>
            <w:gridSpan w:val="4"/>
            <w:shd w:val="clear" w:color="auto" w:fill="auto"/>
            <w:textDirection w:val="tbRl"/>
          </w:tcPr>
          <w:p w:rsidR="00BC0477" w:rsidRPr="009212C3" w:rsidRDefault="00BC0477" w:rsidP="00F848CC">
            <w:pPr>
              <w:keepNext/>
              <w:spacing w:before="0" w:after="0"/>
              <w:rPr>
                <w:rFonts w:asciiTheme="minorHAnsi" w:eastAsia="SimSun" w:hAnsiTheme="minorHAnsi" w:cs="Times New Roman"/>
                <w:b/>
                <w:sz w:val="16"/>
                <w:szCs w:val="16"/>
                <w:lang w:eastAsia="en-NZ" w:bidi="en-US"/>
              </w:rPr>
            </w:pPr>
            <w:r w:rsidRPr="009212C3">
              <w:rPr>
                <w:rFonts w:asciiTheme="minorHAnsi" w:eastAsia="SimSun" w:hAnsiTheme="minorHAnsi" w:cs="Times New Roman"/>
                <w:b/>
                <w:sz w:val="16"/>
                <w:szCs w:val="16"/>
                <w:lang w:eastAsia="en-NZ" w:bidi="en-US"/>
              </w:rPr>
              <w:t xml:space="preserve">  Knowledge</w:t>
            </w:r>
          </w:p>
        </w:tc>
        <w:tc>
          <w:tcPr>
            <w:tcW w:w="846" w:type="dxa"/>
            <w:gridSpan w:val="2"/>
            <w:textDirection w:val="tbRl"/>
          </w:tcPr>
          <w:p w:rsidR="00BC0477" w:rsidRPr="009212C3" w:rsidRDefault="00BC0477" w:rsidP="00F848CC">
            <w:pPr>
              <w:keepNext/>
              <w:spacing w:before="0" w:after="0"/>
              <w:rPr>
                <w:rFonts w:asciiTheme="minorHAnsi" w:eastAsia="SimSun" w:hAnsiTheme="minorHAnsi" w:cs="Times New Roman"/>
                <w:b/>
                <w:sz w:val="16"/>
                <w:szCs w:val="16"/>
                <w:lang w:eastAsia="en-NZ" w:bidi="en-US"/>
              </w:rPr>
            </w:pPr>
            <w:r w:rsidRPr="009212C3">
              <w:rPr>
                <w:rFonts w:asciiTheme="minorHAnsi" w:eastAsia="SimSun" w:hAnsiTheme="minorHAnsi" w:cs="Times New Roman"/>
                <w:b/>
                <w:sz w:val="16"/>
                <w:szCs w:val="16"/>
                <w:lang w:eastAsia="en-NZ" w:bidi="en-US"/>
              </w:rPr>
              <w:t xml:space="preserve">  Process</w:t>
            </w:r>
          </w:p>
        </w:tc>
        <w:tc>
          <w:tcPr>
            <w:tcW w:w="846" w:type="dxa"/>
            <w:gridSpan w:val="2"/>
            <w:textDirection w:val="tbRl"/>
          </w:tcPr>
          <w:p w:rsidR="00BC0477" w:rsidRPr="009212C3" w:rsidRDefault="00BC0477" w:rsidP="00F848CC">
            <w:pPr>
              <w:keepNext/>
              <w:spacing w:before="0" w:after="0"/>
              <w:rPr>
                <w:rFonts w:asciiTheme="minorHAnsi" w:eastAsia="SimSun" w:hAnsiTheme="minorHAnsi" w:cs="Times New Roman"/>
                <w:b/>
                <w:sz w:val="16"/>
                <w:szCs w:val="16"/>
                <w:lang w:eastAsia="en-NZ" w:bidi="en-US"/>
              </w:rPr>
            </w:pPr>
            <w:r w:rsidRPr="009212C3">
              <w:rPr>
                <w:rFonts w:asciiTheme="minorHAnsi" w:eastAsia="SimSun" w:hAnsiTheme="minorHAnsi" w:cs="Times New Roman"/>
                <w:b/>
                <w:sz w:val="16"/>
                <w:szCs w:val="16"/>
                <w:lang w:eastAsia="en-NZ" w:bidi="en-US"/>
              </w:rPr>
              <w:t xml:space="preserve">  Resource</w:t>
            </w:r>
          </w:p>
        </w:tc>
        <w:tc>
          <w:tcPr>
            <w:tcW w:w="423" w:type="dxa"/>
            <w:textDirection w:val="tbRl"/>
          </w:tcPr>
          <w:p w:rsidR="00BC0477" w:rsidRPr="009212C3" w:rsidRDefault="00BC0477" w:rsidP="00F848CC">
            <w:pPr>
              <w:keepNext/>
              <w:spacing w:before="0" w:after="0"/>
              <w:rPr>
                <w:rFonts w:asciiTheme="minorHAnsi" w:eastAsia="SimSun" w:hAnsiTheme="minorHAnsi" w:cs="Times New Roman"/>
                <w:b/>
                <w:sz w:val="16"/>
                <w:szCs w:val="16"/>
                <w:lang w:eastAsia="en-NZ" w:bidi="en-US"/>
              </w:rPr>
            </w:pPr>
          </w:p>
        </w:tc>
      </w:tr>
      <w:tr w:rsidR="00BC0477" w:rsidRPr="00CB48C0" w:rsidTr="009212C3">
        <w:trPr>
          <w:cantSplit/>
          <w:trHeight w:val="1310"/>
        </w:trPr>
        <w:tc>
          <w:tcPr>
            <w:tcW w:w="3200" w:type="dxa"/>
            <w:gridSpan w:val="2"/>
            <w:vMerge/>
            <w:tcBorders>
              <w:top w:val="single" w:sz="6" w:space="0" w:color="auto"/>
              <w:left w:val="nil"/>
              <w:bottom w:val="single" w:sz="6" w:space="0" w:color="auto"/>
            </w:tcBorders>
            <w:shd w:val="clear" w:color="auto" w:fill="FFFFFF"/>
          </w:tcPr>
          <w:p w:rsidR="00BC0477" w:rsidRPr="00CB48C0" w:rsidRDefault="00BC0477" w:rsidP="00F848CC">
            <w:pPr>
              <w:keepNext/>
              <w:spacing w:before="0" w:after="0"/>
              <w:rPr>
                <w:rFonts w:asciiTheme="minorHAnsi" w:eastAsia="SimSun" w:hAnsiTheme="minorHAnsi" w:cs="Times New Roman"/>
                <w:sz w:val="16"/>
                <w:szCs w:val="16"/>
                <w:lang w:eastAsia="en-NZ" w:bidi="en-US"/>
              </w:rPr>
            </w:pPr>
          </w:p>
        </w:tc>
        <w:tc>
          <w:tcPr>
            <w:tcW w:w="423" w:type="dxa"/>
            <w:tcBorders>
              <w:bottom w:val="single" w:sz="6" w:space="0" w:color="auto"/>
            </w:tcBorders>
            <w:textDirection w:val="tbRl"/>
          </w:tcPr>
          <w:p w:rsidR="00BC0477" w:rsidRPr="009212C3" w:rsidRDefault="00BC0477" w:rsidP="00F848CC">
            <w:pPr>
              <w:keepNext/>
              <w:spacing w:before="0" w:after="0"/>
              <w:rPr>
                <w:rFonts w:asciiTheme="minorHAnsi" w:eastAsia="SimSun" w:hAnsiTheme="minorHAnsi" w:cs="Times New Roman"/>
                <w:b/>
                <w:sz w:val="16"/>
                <w:szCs w:val="16"/>
                <w:lang w:eastAsia="en-NZ" w:bidi="en-US"/>
              </w:rPr>
            </w:pPr>
            <w:r w:rsidRPr="009212C3">
              <w:rPr>
                <w:rFonts w:asciiTheme="minorHAnsi" w:eastAsia="SimSun" w:hAnsiTheme="minorHAnsi" w:cs="Times New Roman"/>
                <w:b/>
                <w:sz w:val="16"/>
                <w:szCs w:val="16"/>
                <w:lang w:eastAsia="en-NZ" w:bidi="en-US"/>
              </w:rPr>
              <w:t xml:space="preserve">  Requirement  </w:t>
            </w:r>
          </w:p>
        </w:tc>
        <w:tc>
          <w:tcPr>
            <w:tcW w:w="423" w:type="dxa"/>
            <w:tcBorders>
              <w:bottom w:val="single" w:sz="6" w:space="0" w:color="auto"/>
            </w:tcBorders>
            <w:textDirection w:val="tbRl"/>
          </w:tcPr>
          <w:p w:rsidR="00BC0477" w:rsidRPr="009212C3" w:rsidRDefault="00BC0477" w:rsidP="00F848CC">
            <w:pPr>
              <w:keepNext/>
              <w:spacing w:before="0" w:after="0"/>
              <w:rPr>
                <w:rFonts w:asciiTheme="minorHAnsi" w:eastAsia="SimSun" w:hAnsiTheme="minorHAnsi" w:cs="Times New Roman"/>
                <w:b/>
                <w:sz w:val="16"/>
                <w:szCs w:val="16"/>
                <w:lang w:eastAsia="en-NZ" w:bidi="en-US"/>
              </w:rPr>
            </w:pPr>
            <w:r w:rsidRPr="009212C3">
              <w:rPr>
                <w:rFonts w:asciiTheme="minorHAnsi" w:eastAsia="SimSun" w:hAnsiTheme="minorHAnsi" w:cs="Times New Roman"/>
                <w:b/>
                <w:sz w:val="16"/>
                <w:szCs w:val="16"/>
                <w:lang w:eastAsia="en-NZ" w:bidi="en-US"/>
              </w:rPr>
              <w:t xml:space="preserve">  Expertise</w:t>
            </w:r>
          </w:p>
        </w:tc>
        <w:tc>
          <w:tcPr>
            <w:tcW w:w="423" w:type="dxa"/>
            <w:tcBorders>
              <w:bottom w:val="single" w:sz="6" w:space="0" w:color="auto"/>
            </w:tcBorders>
            <w:textDirection w:val="tbRl"/>
          </w:tcPr>
          <w:p w:rsidR="00BC0477" w:rsidRPr="009212C3" w:rsidRDefault="00BC0477" w:rsidP="00F848CC">
            <w:pPr>
              <w:keepNext/>
              <w:spacing w:before="0" w:after="0"/>
              <w:rPr>
                <w:rFonts w:asciiTheme="minorHAnsi" w:eastAsia="SimSun" w:hAnsiTheme="minorHAnsi" w:cs="Times New Roman"/>
                <w:b/>
                <w:sz w:val="16"/>
                <w:szCs w:val="16"/>
                <w:lang w:eastAsia="en-NZ" w:bidi="en-US"/>
              </w:rPr>
            </w:pPr>
            <w:r w:rsidRPr="009212C3">
              <w:rPr>
                <w:rFonts w:asciiTheme="minorHAnsi" w:eastAsia="SimSun" w:hAnsiTheme="minorHAnsi" w:cs="Times New Roman"/>
                <w:b/>
                <w:sz w:val="16"/>
                <w:szCs w:val="16"/>
                <w:lang w:eastAsia="en-NZ" w:bidi="en-US"/>
              </w:rPr>
              <w:t xml:space="preserve">  Historical</w:t>
            </w:r>
          </w:p>
        </w:tc>
        <w:tc>
          <w:tcPr>
            <w:tcW w:w="423" w:type="dxa"/>
            <w:tcBorders>
              <w:bottom w:val="single" w:sz="6" w:space="0" w:color="auto"/>
            </w:tcBorders>
            <w:textDirection w:val="tbRl"/>
          </w:tcPr>
          <w:p w:rsidR="00BC0477" w:rsidRPr="009212C3" w:rsidRDefault="00BC0477" w:rsidP="00F848CC">
            <w:pPr>
              <w:keepNext/>
              <w:spacing w:before="0" w:after="0"/>
              <w:rPr>
                <w:rFonts w:asciiTheme="minorHAnsi" w:eastAsia="SimSun" w:hAnsiTheme="minorHAnsi" w:cs="Times New Roman"/>
                <w:b/>
                <w:sz w:val="16"/>
                <w:szCs w:val="16"/>
                <w:lang w:eastAsia="en-NZ" w:bidi="en-US"/>
              </w:rPr>
            </w:pPr>
            <w:r w:rsidRPr="009212C3">
              <w:rPr>
                <w:rFonts w:asciiTheme="minorHAnsi" w:eastAsia="SimSun" w:hAnsiTheme="minorHAnsi" w:cs="Times New Roman"/>
                <w:b/>
                <w:sz w:val="16"/>
                <w:szCs w:val="16"/>
                <w:lang w:eastAsia="en-NZ" w:bidi="en-US"/>
              </w:rPr>
              <w:t xml:space="preserve">  Task allocation</w:t>
            </w:r>
          </w:p>
        </w:tc>
        <w:tc>
          <w:tcPr>
            <w:tcW w:w="423" w:type="dxa"/>
            <w:tcBorders>
              <w:bottom w:val="single" w:sz="6" w:space="0" w:color="auto"/>
            </w:tcBorders>
            <w:textDirection w:val="tbRl"/>
          </w:tcPr>
          <w:p w:rsidR="00BC0477" w:rsidRPr="009212C3" w:rsidRDefault="00BC0477" w:rsidP="00F848CC">
            <w:pPr>
              <w:keepNext/>
              <w:spacing w:before="0" w:after="0"/>
              <w:rPr>
                <w:rFonts w:asciiTheme="minorHAnsi" w:eastAsia="SimSun" w:hAnsiTheme="minorHAnsi" w:cs="Times New Roman"/>
                <w:b/>
                <w:sz w:val="16"/>
                <w:szCs w:val="16"/>
                <w:lang w:eastAsia="en-NZ" w:bidi="en-US"/>
              </w:rPr>
            </w:pPr>
            <w:r w:rsidRPr="009212C3">
              <w:rPr>
                <w:rFonts w:asciiTheme="minorHAnsi" w:eastAsia="SimSun" w:hAnsiTheme="minorHAnsi" w:cs="Times New Roman"/>
                <w:b/>
                <w:sz w:val="16"/>
                <w:szCs w:val="16"/>
                <w:lang w:eastAsia="en-NZ" w:bidi="en-US"/>
              </w:rPr>
              <w:t xml:space="preserve">  Activity</w:t>
            </w:r>
          </w:p>
        </w:tc>
        <w:tc>
          <w:tcPr>
            <w:tcW w:w="423" w:type="dxa"/>
            <w:tcBorders>
              <w:bottom w:val="single" w:sz="6" w:space="0" w:color="auto"/>
            </w:tcBorders>
            <w:textDirection w:val="tbRl"/>
          </w:tcPr>
          <w:p w:rsidR="00BC0477" w:rsidRPr="009212C3" w:rsidRDefault="00BC0477" w:rsidP="00F848CC">
            <w:pPr>
              <w:keepNext/>
              <w:spacing w:before="0" w:after="0"/>
              <w:rPr>
                <w:rFonts w:asciiTheme="minorHAnsi" w:eastAsia="SimSun" w:hAnsiTheme="minorHAnsi" w:cs="Times New Roman"/>
                <w:b/>
                <w:sz w:val="16"/>
                <w:szCs w:val="16"/>
                <w:lang w:eastAsia="en-NZ" w:bidi="en-US"/>
              </w:rPr>
            </w:pPr>
            <w:r w:rsidRPr="009212C3">
              <w:rPr>
                <w:rFonts w:asciiTheme="minorHAnsi" w:eastAsia="SimSun" w:hAnsiTheme="minorHAnsi" w:cs="Times New Roman"/>
                <w:b/>
                <w:sz w:val="16"/>
                <w:szCs w:val="16"/>
                <w:lang w:eastAsia="en-NZ" w:bidi="en-US"/>
              </w:rPr>
              <w:t xml:space="preserve">  Business process</w:t>
            </w:r>
          </w:p>
        </w:tc>
        <w:tc>
          <w:tcPr>
            <w:tcW w:w="423" w:type="dxa"/>
            <w:tcBorders>
              <w:bottom w:val="single" w:sz="6" w:space="0" w:color="auto"/>
            </w:tcBorders>
            <w:textDirection w:val="tbRl"/>
          </w:tcPr>
          <w:p w:rsidR="00BC0477" w:rsidRPr="009212C3" w:rsidRDefault="00BC0477" w:rsidP="00F848CC">
            <w:pPr>
              <w:keepNext/>
              <w:spacing w:before="0" w:after="0"/>
              <w:rPr>
                <w:rFonts w:asciiTheme="minorHAnsi" w:eastAsia="SimSun" w:hAnsiTheme="minorHAnsi" w:cs="Times New Roman"/>
                <w:b/>
                <w:sz w:val="16"/>
                <w:szCs w:val="16"/>
                <w:lang w:eastAsia="en-NZ" w:bidi="en-US"/>
              </w:rPr>
            </w:pPr>
            <w:r w:rsidRPr="009212C3">
              <w:rPr>
                <w:rFonts w:asciiTheme="minorHAnsi" w:eastAsia="SimSun" w:hAnsiTheme="minorHAnsi" w:cs="Times New Roman"/>
                <w:b/>
                <w:sz w:val="16"/>
                <w:szCs w:val="16"/>
                <w:lang w:eastAsia="en-NZ" w:bidi="en-US"/>
              </w:rPr>
              <w:t xml:space="preserve">  Entity</w:t>
            </w:r>
          </w:p>
        </w:tc>
        <w:tc>
          <w:tcPr>
            <w:tcW w:w="423" w:type="dxa"/>
            <w:tcBorders>
              <w:bottom w:val="single" w:sz="6" w:space="0" w:color="auto"/>
            </w:tcBorders>
            <w:textDirection w:val="tbRl"/>
          </w:tcPr>
          <w:p w:rsidR="00BC0477" w:rsidRPr="009212C3" w:rsidRDefault="00BC0477" w:rsidP="00F848CC">
            <w:pPr>
              <w:keepNext/>
              <w:spacing w:before="0" w:after="0"/>
              <w:rPr>
                <w:rFonts w:asciiTheme="minorHAnsi" w:eastAsia="SimSun" w:hAnsiTheme="minorHAnsi" w:cs="Times New Roman"/>
                <w:b/>
                <w:sz w:val="16"/>
                <w:szCs w:val="16"/>
                <w:lang w:eastAsia="en-NZ" w:bidi="en-US"/>
              </w:rPr>
            </w:pPr>
            <w:r w:rsidRPr="009212C3">
              <w:rPr>
                <w:rFonts w:asciiTheme="minorHAnsi" w:eastAsia="SimSun" w:hAnsiTheme="minorHAnsi" w:cs="Times New Roman"/>
                <w:b/>
                <w:sz w:val="16"/>
                <w:szCs w:val="16"/>
                <w:lang w:eastAsia="en-NZ" w:bidi="en-US"/>
              </w:rPr>
              <w:t xml:space="preserve">  Technical</w:t>
            </w:r>
          </w:p>
        </w:tc>
        <w:tc>
          <w:tcPr>
            <w:tcW w:w="423" w:type="dxa"/>
            <w:tcBorders>
              <w:bottom w:val="single" w:sz="6" w:space="0" w:color="auto"/>
            </w:tcBorders>
            <w:textDirection w:val="tbRl"/>
          </w:tcPr>
          <w:p w:rsidR="00BC0477" w:rsidRPr="009212C3" w:rsidRDefault="00BC0477" w:rsidP="00F848CC">
            <w:pPr>
              <w:keepNext/>
              <w:spacing w:before="0" w:after="0"/>
              <w:rPr>
                <w:rFonts w:asciiTheme="minorHAnsi" w:eastAsia="SimSun" w:hAnsiTheme="minorHAnsi" w:cs="Times New Roman"/>
                <w:b/>
                <w:sz w:val="16"/>
                <w:szCs w:val="16"/>
                <w:lang w:eastAsia="en-NZ" w:bidi="en-US"/>
              </w:rPr>
            </w:pPr>
            <w:r w:rsidRPr="009212C3">
              <w:rPr>
                <w:rFonts w:asciiTheme="minorHAnsi" w:eastAsia="SimSun" w:hAnsiTheme="minorHAnsi" w:cs="Times New Roman"/>
                <w:b/>
                <w:sz w:val="16"/>
                <w:szCs w:val="16"/>
                <w:lang w:eastAsia="en-NZ" w:bidi="en-US"/>
              </w:rPr>
              <w:t xml:space="preserve">  Total (3 or more) </w:t>
            </w:r>
          </w:p>
        </w:tc>
      </w:tr>
      <w:tr w:rsidR="009212C3" w:rsidRPr="00CB48C0" w:rsidTr="009212C3">
        <w:trPr>
          <w:cantSplit/>
          <w:trHeight w:val="20"/>
        </w:trPr>
        <w:tc>
          <w:tcPr>
            <w:tcW w:w="648" w:type="dxa"/>
            <w:vMerge w:val="restart"/>
            <w:tcBorders>
              <w:top w:val="single" w:sz="6" w:space="0" w:color="auto"/>
            </w:tcBorders>
            <w:shd w:val="clear" w:color="auto" w:fill="FFFFFF"/>
            <w:textDirection w:val="tbRl"/>
          </w:tcPr>
          <w:p w:rsidR="009212C3" w:rsidRPr="009212C3" w:rsidRDefault="009212C3" w:rsidP="009212C3">
            <w:pPr>
              <w:keepNext/>
              <w:spacing w:before="0" w:after="0"/>
              <w:jc w:val="center"/>
              <w:rPr>
                <w:rFonts w:asciiTheme="minorHAnsi" w:eastAsia="SimSun" w:hAnsiTheme="minorHAnsi" w:cs="Times New Roman"/>
                <w:b/>
                <w:sz w:val="16"/>
                <w:szCs w:val="16"/>
                <w:lang w:eastAsia="en-NZ" w:bidi="en-US"/>
              </w:rPr>
            </w:pPr>
            <w:r w:rsidRPr="009212C3">
              <w:rPr>
                <w:rFonts w:asciiTheme="minorHAnsi" w:eastAsia="SimSun" w:hAnsiTheme="minorHAnsi" w:cs="Times New Roman"/>
                <w:b/>
                <w:sz w:val="16"/>
                <w:szCs w:val="16"/>
                <w:lang w:eastAsia="en-NZ" w:bidi="en-US"/>
              </w:rPr>
              <w:t>Coordination mechanisms</w:t>
            </w:r>
          </w:p>
        </w:tc>
        <w:tc>
          <w:tcPr>
            <w:tcW w:w="2552" w:type="dxa"/>
            <w:tcBorders>
              <w:top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Iteration zero planning session</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Iteration or sprint (1 or 2 week)</w:t>
            </w: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4</w:t>
            </w: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Iteration planning session</w:t>
            </w: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3</w:t>
            </w: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Progress tracking with user stories</w:t>
            </w: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Story point prioritising</w:t>
            </w: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Software release</w:t>
            </w: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Domain specialist on team</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Self-assignment of task</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Breakdown session (iteration)</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3</w:t>
            </w: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Daily stand-up</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Cross-team talk</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tcPr>
          <w:p w:rsidR="009212C3"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5</w:t>
            </w: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Pair program</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Breakdown session (ad hoc)</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Continuous build</w:t>
            </w:r>
            <w:r>
              <w:rPr>
                <w:rFonts w:asciiTheme="minorHAnsi" w:eastAsia="SimSun" w:hAnsiTheme="minorHAnsi" w:cs="Times New Roman"/>
                <w:sz w:val="16"/>
                <w:szCs w:val="16"/>
                <w:lang w:eastAsia="en-NZ" w:bidi="en-US"/>
              </w:rPr>
              <w:t xml:space="preserve"> and test</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tcPr>
          <w:p w:rsidR="009212C3"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Retrospective</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Preparation for product demo</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Product backlog maintenance</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Acceptance test</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Product backlog</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3</w:t>
            </w: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Wallboard</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BE4C99"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BE4C99"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4</w:t>
            </w: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User story</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tcPr>
          <w:p w:rsidR="009212C3"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4</w:t>
            </w: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Task</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Burn down chart</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Done checklist</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tcPr>
          <w:p w:rsidR="009212C3"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3</w:t>
            </w: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Whiteboard</w:t>
            </w:r>
            <w:r>
              <w:rPr>
                <w:rFonts w:asciiTheme="minorHAnsi" w:eastAsia="SimSun" w:hAnsiTheme="minorHAnsi" w:cs="Times New Roman"/>
                <w:sz w:val="16"/>
                <w:szCs w:val="16"/>
                <w:lang w:eastAsia="en-NZ" w:bidi="en-US"/>
              </w:rPr>
              <w:t xml:space="preserve"> for sketching ideas</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tcPr>
          <w:p w:rsidR="009212C3"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Working software</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3</w:t>
            </w: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Wiki for storing project information</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Code standards</w:t>
            </w: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Avatar on task</w:t>
            </w: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Source code control</w:t>
            </w: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Unit test suite</w:t>
            </w: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tcPr>
          <w:p w:rsidR="009212C3"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Ground rule</w:t>
            </w: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Workshop to generate backlog</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Nominated specialist end user</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User story prioritisation</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Software demo to user</w:t>
            </w:r>
            <w:r>
              <w:rPr>
                <w:rFonts w:asciiTheme="minorHAnsi" w:eastAsia="SimSun" w:hAnsiTheme="minorHAnsi" w:cs="Times New Roman"/>
                <w:sz w:val="16"/>
                <w:szCs w:val="16"/>
                <w:lang w:eastAsia="en-NZ" w:bidi="en-US"/>
              </w:rPr>
              <w:t xml:space="preserve"> or client</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Informal negotiat</w:t>
            </w:r>
            <w:r w:rsidR="00BE5FCB">
              <w:rPr>
                <w:rFonts w:asciiTheme="minorHAnsi" w:eastAsia="SimSun" w:hAnsiTheme="minorHAnsi" w:cs="Times New Roman"/>
                <w:sz w:val="16"/>
                <w:szCs w:val="16"/>
                <w:lang w:eastAsia="en-NZ" w:bidi="en-US"/>
              </w:rPr>
              <w:t>ion (face to face)</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tcPr>
          <w:p w:rsidR="009212C3"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5</w:t>
            </w: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Single priority team</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3</w:t>
            </w: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Team member co-location</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4</w:t>
            </w: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Customer co-location</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hideMark/>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sidRPr="00CB48C0">
              <w:rPr>
                <w:rFonts w:asciiTheme="minorHAnsi" w:eastAsia="SimSun" w:hAnsiTheme="minorHAnsi" w:cs="Times New Roman"/>
                <w:sz w:val="16"/>
                <w:szCs w:val="16"/>
                <w:lang w:eastAsia="en-NZ" w:bidi="en-US"/>
              </w:rPr>
              <w:t>Redundant skill</w:t>
            </w:r>
            <w:r>
              <w:rPr>
                <w:rFonts w:asciiTheme="minorHAnsi" w:eastAsia="SimSun" w:hAnsiTheme="minorHAnsi" w:cs="Times New Roman"/>
                <w:sz w:val="16"/>
                <w:szCs w:val="16"/>
                <w:lang w:eastAsia="en-NZ" w:bidi="en-US"/>
              </w:rPr>
              <w:t>s (cross-functional)</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sym w:font="Wingdings" w:char="F0FC"/>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r w:rsidR="009212C3" w:rsidRPr="00CB48C0" w:rsidTr="009212C3">
        <w:trPr>
          <w:cantSplit/>
          <w:trHeight w:val="20"/>
        </w:trPr>
        <w:tc>
          <w:tcPr>
            <w:tcW w:w="648" w:type="dxa"/>
            <w:vMerge/>
            <w:shd w:val="clear" w:color="auto" w:fill="FFFFFF"/>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c>
          <w:tcPr>
            <w:tcW w:w="2552" w:type="dxa"/>
            <w:shd w:val="clear" w:color="auto" w:fill="auto"/>
          </w:tcPr>
          <w:p w:rsidR="009212C3" w:rsidRPr="00CB48C0" w:rsidRDefault="004A4575"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Total  (83</w:t>
            </w:r>
            <w:r w:rsidR="009212C3">
              <w:rPr>
                <w:rFonts w:asciiTheme="minorHAnsi" w:eastAsia="SimSun" w:hAnsiTheme="minorHAnsi" w:cs="Times New Roman"/>
                <w:sz w:val="16"/>
                <w:szCs w:val="16"/>
                <w:lang w:eastAsia="en-NZ" w:bidi="en-US"/>
              </w:rPr>
              <w:t>)</w:t>
            </w:r>
          </w:p>
        </w:tc>
        <w:tc>
          <w:tcPr>
            <w:tcW w:w="423" w:type="dxa"/>
            <w:tcBorders>
              <w:top w:val="single" w:sz="6" w:space="0" w:color="auto"/>
              <w:bottom w:val="single" w:sz="6" w:space="0" w:color="auto"/>
            </w:tcBorders>
            <w:shd w:val="clear" w:color="auto" w:fill="auto"/>
          </w:tcPr>
          <w:p w:rsidR="009212C3" w:rsidRPr="00CB48C0" w:rsidRDefault="004A4575"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24</w:t>
            </w: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14</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9</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11</w:t>
            </w:r>
          </w:p>
        </w:tc>
        <w:tc>
          <w:tcPr>
            <w:tcW w:w="423" w:type="dxa"/>
            <w:tcBorders>
              <w:top w:val="single" w:sz="6" w:space="0" w:color="auto"/>
              <w:bottom w:val="single" w:sz="6" w:space="0" w:color="auto"/>
            </w:tcBorders>
            <w:shd w:val="clear" w:color="auto" w:fill="auto"/>
          </w:tcPr>
          <w:p w:rsidR="009212C3"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14</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1</w:t>
            </w:r>
          </w:p>
        </w:tc>
        <w:tc>
          <w:tcPr>
            <w:tcW w:w="423" w:type="dxa"/>
            <w:tcBorders>
              <w:top w:val="single" w:sz="6" w:space="0" w:color="auto"/>
              <w:bottom w:val="single" w:sz="6" w:space="0" w:color="auto"/>
            </w:tcBorders>
            <w:shd w:val="clear" w:color="auto" w:fill="auto"/>
          </w:tcPr>
          <w:p w:rsidR="009212C3" w:rsidRPr="00CB48C0" w:rsidRDefault="00BE4C99"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3</w:t>
            </w:r>
          </w:p>
        </w:tc>
        <w:tc>
          <w:tcPr>
            <w:tcW w:w="423" w:type="dxa"/>
            <w:tcBorders>
              <w:top w:val="single" w:sz="6" w:space="0" w:color="auto"/>
              <w:bottom w:val="single" w:sz="6" w:space="0" w:color="auto"/>
            </w:tcBorders>
            <w:shd w:val="clear" w:color="auto" w:fill="auto"/>
          </w:tcPr>
          <w:p w:rsidR="009212C3" w:rsidRPr="00CB48C0" w:rsidRDefault="009212C3" w:rsidP="00F848CC">
            <w:pPr>
              <w:keepNext/>
              <w:spacing w:before="0" w:after="0"/>
              <w:rPr>
                <w:rFonts w:asciiTheme="minorHAnsi" w:eastAsia="SimSun" w:hAnsiTheme="minorHAnsi" w:cs="Times New Roman"/>
                <w:sz w:val="16"/>
                <w:szCs w:val="16"/>
                <w:lang w:eastAsia="en-NZ" w:bidi="en-US"/>
              </w:rPr>
            </w:pPr>
            <w:r>
              <w:rPr>
                <w:rFonts w:asciiTheme="minorHAnsi" w:eastAsia="SimSun" w:hAnsiTheme="minorHAnsi" w:cs="Times New Roman"/>
                <w:sz w:val="16"/>
                <w:szCs w:val="16"/>
                <w:lang w:eastAsia="en-NZ" w:bidi="en-US"/>
              </w:rPr>
              <w:t>7</w:t>
            </w:r>
          </w:p>
        </w:tc>
        <w:tc>
          <w:tcPr>
            <w:tcW w:w="423" w:type="dxa"/>
            <w:tcBorders>
              <w:top w:val="single" w:sz="6" w:space="0" w:color="auto"/>
              <w:bottom w:val="single" w:sz="6" w:space="0" w:color="auto"/>
            </w:tcBorders>
          </w:tcPr>
          <w:p w:rsidR="009212C3" w:rsidRPr="00CB48C0" w:rsidRDefault="009212C3" w:rsidP="00F848CC">
            <w:pPr>
              <w:keepNext/>
              <w:spacing w:before="0" w:after="0"/>
              <w:rPr>
                <w:rFonts w:asciiTheme="minorHAnsi" w:eastAsia="SimSun" w:hAnsiTheme="minorHAnsi" w:cs="Times New Roman"/>
                <w:sz w:val="16"/>
                <w:szCs w:val="16"/>
                <w:lang w:eastAsia="en-NZ" w:bidi="en-US"/>
              </w:rPr>
            </w:pPr>
          </w:p>
        </w:tc>
      </w:tr>
    </w:tbl>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9212C3" w:rsidRDefault="009212C3" w:rsidP="00333D86"/>
    <w:p w:rsidR="00472E66" w:rsidRDefault="00472E66" w:rsidP="00FF6D83"/>
    <w:p w:rsidR="00FF6D83" w:rsidRDefault="00BE4C99" w:rsidP="00FF6D83">
      <w:r>
        <w:lastRenderedPageBreak/>
        <w:t>Table</w:t>
      </w:r>
      <w:r w:rsidR="004A4575">
        <w:t xml:space="preserve"> 5 shows 83</w:t>
      </w:r>
      <w:r w:rsidR="00FF6D83">
        <w:t xml:space="preserve"> pairs of dependency and coordination mechanism (each one an agile practice). Each of these pairs cannot be described in detail in this article due to space considerations. Therefore, to illustrate how a dependency is addressed by a coordination mechanism we describe how three historical dependencies were addressed by agile practices (see Figure 1 for three further examples of agile practices addressing requirement, expertise, and activity dependencies). </w:t>
      </w:r>
    </w:p>
    <w:p w:rsidR="003C694E" w:rsidRDefault="003C694E" w:rsidP="003C694E">
      <w:r>
        <w:t xml:space="preserve">Firstly, Table 5 shows that the historical dependency was addressed by the agile practice of “preparation for product demo”. In project Silver, the working software was demonstrated to the customer at intervals and this required some preparation; the software was tested prior to the demonstration, and the team selected a team member to prepare for and carry out the demonstration. A participant reported that, during this preparation stage, the team often found out information </w:t>
      </w:r>
      <w:r w:rsidR="00241914">
        <w:t xml:space="preserve">from each other </w:t>
      </w:r>
      <w:r>
        <w:t xml:space="preserve">about historical decisions made when designing and developing the product. </w:t>
      </w:r>
    </w:p>
    <w:p w:rsidR="003C694E" w:rsidRDefault="003C694E" w:rsidP="003C694E">
      <w:r>
        <w:t xml:space="preserve">Secondly, Table 5 shows that the historical dependency is addressed by the agile practice “working software”. In project Silver, the working software was used to investigate historical decisions made at an earlier stage of the project. This was </w:t>
      </w:r>
      <w:r w:rsidR="00241914">
        <w:t>found</w:t>
      </w:r>
      <w:r>
        <w:t xml:space="preserve"> when one participant reported, </w:t>
      </w:r>
      <w:r w:rsidRPr="003C694E">
        <w:rPr>
          <w:i/>
        </w:rPr>
        <w:t>"...at times having to go and read the code to understand what it’s doing to find out what the decisions were</w:t>
      </w:r>
      <w:r>
        <w:t>".</w:t>
      </w:r>
    </w:p>
    <w:p w:rsidR="003C694E" w:rsidRDefault="003C694E" w:rsidP="003C694E">
      <w:r>
        <w:t xml:space="preserve">A third example in Table 5 shows that the agile practice “source code control” also addressed </w:t>
      </w:r>
      <w:r w:rsidR="00241914">
        <w:t>a</w:t>
      </w:r>
      <w:r>
        <w:t xml:space="preserve"> historical dependency. </w:t>
      </w:r>
      <w:r w:rsidR="00241914">
        <w:t xml:space="preserve">This was reported </w:t>
      </w:r>
      <w:r>
        <w:t>by the Silver project team</w:t>
      </w:r>
      <w:r w:rsidR="00241914">
        <w:t>, who</w:t>
      </w:r>
      <w:r>
        <w:t xml:space="preserve"> used a source code control system that allowed them to investigate historical information about wh</w:t>
      </w:r>
      <w:r w:rsidR="004A4575">
        <w:t xml:space="preserve">en </w:t>
      </w:r>
      <w:r w:rsidR="00F6473B">
        <w:t xml:space="preserve">and why </w:t>
      </w:r>
      <w:r w:rsidR="004A4575">
        <w:t>changes and had been made to the code base</w:t>
      </w:r>
      <w:r w:rsidR="00F6473B">
        <w:t>.</w:t>
      </w:r>
      <w:r>
        <w:t xml:space="preserve">  </w:t>
      </w:r>
    </w:p>
    <w:p w:rsidR="00405958" w:rsidRPr="000D3596" w:rsidRDefault="003C694E" w:rsidP="00333D86">
      <w:pPr>
        <w:rPr>
          <w:szCs w:val="20"/>
        </w:rPr>
      </w:pPr>
      <w:r>
        <w:t>As Table 5</w:t>
      </w:r>
      <w:r w:rsidR="00241914">
        <w:t xml:space="preserve"> illustrates</w:t>
      </w:r>
      <w:r>
        <w:t>, certain agile practices were multi-purpose</w:t>
      </w:r>
      <w:r w:rsidR="00BE4C99">
        <w:t xml:space="preserve"> addressing</w:t>
      </w:r>
      <w:r w:rsidR="00241914">
        <w:t xml:space="preserve"> </w:t>
      </w:r>
      <w:r>
        <w:t xml:space="preserve">five dependencies. These practices were cross-team talk (within the team) and informal face-to-face negotiation between the team and external parties. External parties included other business units or customers, clients, or end-users who were not engaged within the team. The sprint, </w:t>
      </w:r>
      <w:r w:rsidR="00BE4C99">
        <w:t xml:space="preserve">the wallboard, </w:t>
      </w:r>
      <w:r w:rsidR="00F6473B">
        <w:t>the user story, and co-location of the team</w:t>
      </w:r>
      <w:r>
        <w:t xml:space="preserve"> all addressed four dependencies. </w:t>
      </w:r>
      <w:r w:rsidR="00D51D33">
        <w:t>Agile practices addressing three dependencies were iteration planning sessions, story breakdown sessions</w:t>
      </w:r>
      <w:r w:rsidR="00F6473B">
        <w:t xml:space="preserve"> at each iteration</w:t>
      </w:r>
      <w:r w:rsidR="00D51D33">
        <w:t xml:space="preserve">, a product backlog (stories yet to be addressed), a done checklist (a list of tasks that must be finalised before a story is considered to be complete), working software (a functioning tested code base) and a project team with a single priority (committed to only the current project). Therefore, for the projects in this study, these practices </w:t>
      </w:r>
      <w:r w:rsidR="006F5507">
        <w:t xml:space="preserve">were the </w:t>
      </w:r>
      <w:r w:rsidR="00D51D33">
        <w:t>most effective at addressing dependencies and promoting a smooth workflow during the project.</w:t>
      </w:r>
      <w:r w:rsidR="00241914">
        <w:t xml:space="preserve"> </w:t>
      </w:r>
      <w:r w:rsidR="006A1674">
        <w:rPr>
          <w:szCs w:val="20"/>
        </w:rPr>
        <w:t>The</w:t>
      </w:r>
      <w:r w:rsidR="000D3596">
        <w:rPr>
          <w:szCs w:val="20"/>
        </w:rPr>
        <w:t xml:space="preserve"> </w:t>
      </w:r>
      <w:r w:rsidR="00F6473B">
        <w:rPr>
          <w:szCs w:val="20"/>
        </w:rPr>
        <w:t>12</w:t>
      </w:r>
      <w:r w:rsidR="009854D3">
        <w:rPr>
          <w:szCs w:val="20"/>
        </w:rPr>
        <w:t xml:space="preserve"> </w:t>
      </w:r>
      <w:r w:rsidR="00622C12" w:rsidRPr="000D3596">
        <w:rPr>
          <w:szCs w:val="20"/>
        </w:rPr>
        <w:t xml:space="preserve">agile practices </w:t>
      </w:r>
      <w:r w:rsidR="009854D3">
        <w:rPr>
          <w:szCs w:val="20"/>
        </w:rPr>
        <w:t xml:space="preserve">found to </w:t>
      </w:r>
      <w:r w:rsidR="00BC0477">
        <w:rPr>
          <w:szCs w:val="20"/>
        </w:rPr>
        <w:t>address three or more</w:t>
      </w:r>
      <w:r w:rsidR="00405958" w:rsidRPr="000D3596">
        <w:rPr>
          <w:szCs w:val="20"/>
        </w:rPr>
        <w:t xml:space="preserve"> dependencies</w:t>
      </w:r>
      <w:r w:rsidR="006A1674">
        <w:rPr>
          <w:szCs w:val="20"/>
        </w:rPr>
        <w:t xml:space="preserve"> are as follows</w:t>
      </w:r>
      <w:r w:rsidR="009854D3">
        <w:rPr>
          <w:szCs w:val="20"/>
        </w:rPr>
        <w:t>.</w:t>
      </w:r>
      <w:r w:rsidR="00405958" w:rsidRPr="000D3596">
        <w:rPr>
          <w:szCs w:val="20"/>
        </w:rPr>
        <w:t xml:space="preserve"> </w:t>
      </w:r>
    </w:p>
    <w:p w:rsidR="00405958" w:rsidRPr="000D3596" w:rsidRDefault="00405958" w:rsidP="00952055">
      <w:pPr>
        <w:pStyle w:val="ListParagraph"/>
        <w:numPr>
          <w:ilvl w:val="0"/>
          <w:numId w:val="7"/>
        </w:numPr>
      </w:pPr>
      <w:r w:rsidRPr="000D3596">
        <w:t>Cross-team talk</w:t>
      </w:r>
    </w:p>
    <w:p w:rsidR="00405958" w:rsidRPr="000D3596" w:rsidRDefault="00405958" w:rsidP="00952055">
      <w:pPr>
        <w:pStyle w:val="ListParagraph"/>
        <w:numPr>
          <w:ilvl w:val="0"/>
          <w:numId w:val="7"/>
        </w:numPr>
      </w:pPr>
      <w:r w:rsidRPr="000D3596">
        <w:t>Informal face-to-face negotiation with external parties</w:t>
      </w:r>
    </w:p>
    <w:p w:rsidR="00405958" w:rsidRDefault="00405958" w:rsidP="00952055">
      <w:pPr>
        <w:pStyle w:val="ListParagraph"/>
        <w:numPr>
          <w:ilvl w:val="0"/>
          <w:numId w:val="7"/>
        </w:numPr>
      </w:pPr>
      <w:r w:rsidRPr="000D3596">
        <w:t>Sprints of 1 to 2 weeks</w:t>
      </w:r>
    </w:p>
    <w:p w:rsidR="00F6473B" w:rsidRDefault="00F6473B" w:rsidP="00952055">
      <w:pPr>
        <w:pStyle w:val="ListParagraph"/>
        <w:numPr>
          <w:ilvl w:val="0"/>
          <w:numId w:val="7"/>
        </w:numPr>
      </w:pPr>
      <w:r>
        <w:t>A wallboard displaying current stories, tasks, and task assignment</w:t>
      </w:r>
    </w:p>
    <w:p w:rsidR="00F6473B" w:rsidRDefault="00F6473B" w:rsidP="00F6473B">
      <w:pPr>
        <w:pStyle w:val="ListParagraph"/>
        <w:numPr>
          <w:ilvl w:val="0"/>
          <w:numId w:val="7"/>
        </w:numPr>
      </w:pPr>
      <w:r w:rsidRPr="000D3596">
        <w:t>User stories for managing requirements</w:t>
      </w:r>
    </w:p>
    <w:p w:rsidR="00405958" w:rsidRDefault="000D3596" w:rsidP="00952055">
      <w:pPr>
        <w:pStyle w:val="ListParagraph"/>
        <w:numPr>
          <w:ilvl w:val="0"/>
          <w:numId w:val="7"/>
        </w:numPr>
      </w:pPr>
      <w:r>
        <w:t>A c</w:t>
      </w:r>
      <w:r w:rsidR="00405958" w:rsidRPr="000D3596">
        <w:t>o-located team</w:t>
      </w:r>
    </w:p>
    <w:p w:rsidR="00F6473B" w:rsidRDefault="00F6473B" w:rsidP="00F6473B">
      <w:pPr>
        <w:pStyle w:val="ListParagraph"/>
        <w:numPr>
          <w:ilvl w:val="0"/>
          <w:numId w:val="7"/>
        </w:numPr>
      </w:pPr>
      <w:r w:rsidRPr="000D3596">
        <w:t>Iteration planning sessions</w:t>
      </w:r>
    </w:p>
    <w:p w:rsidR="00F6473B" w:rsidRDefault="00F6473B" w:rsidP="00F6473B">
      <w:pPr>
        <w:pStyle w:val="ListParagraph"/>
        <w:numPr>
          <w:ilvl w:val="0"/>
          <w:numId w:val="7"/>
        </w:numPr>
      </w:pPr>
      <w:r w:rsidRPr="000D3596">
        <w:t>Story breakdown sessions</w:t>
      </w:r>
    </w:p>
    <w:p w:rsidR="00F6473B" w:rsidRDefault="00F6473B" w:rsidP="00F6473B">
      <w:pPr>
        <w:pStyle w:val="ListParagraph"/>
        <w:numPr>
          <w:ilvl w:val="0"/>
          <w:numId w:val="7"/>
        </w:numPr>
      </w:pPr>
      <w:r w:rsidRPr="000D3596">
        <w:t>A product backlog</w:t>
      </w:r>
    </w:p>
    <w:p w:rsidR="00F6473B" w:rsidRPr="000D3596" w:rsidRDefault="00F6473B" w:rsidP="00F6473B">
      <w:pPr>
        <w:pStyle w:val="ListParagraph"/>
        <w:numPr>
          <w:ilvl w:val="0"/>
          <w:numId w:val="7"/>
        </w:numPr>
      </w:pPr>
      <w:r w:rsidRPr="000D3596">
        <w:t>A done checklist</w:t>
      </w:r>
    </w:p>
    <w:p w:rsidR="00405958" w:rsidRDefault="00405958" w:rsidP="00952055">
      <w:pPr>
        <w:pStyle w:val="ListParagraph"/>
        <w:numPr>
          <w:ilvl w:val="0"/>
          <w:numId w:val="7"/>
        </w:numPr>
      </w:pPr>
      <w:r w:rsidRPr="000D3596">
        <w:t>Working software</w:t>
      </w:r>
      <w:r w:rsidR="00A14E4B">
        <w:t xml:space="preserve"> at the end of each sprint</w:t>
      </w:r>
    </w:p>
    <w:p w:rsidR="00F6473B" w:rsidRPr="000D3596" w:rsidRDefault="00F6473B" w:rsidP="00F6473B">
      <w:pPr>
        <w:pStyle w:val="ListParagraph"/>
        <w:numPr>
          <w:ilvl w:val="0"/>
          <w:numId w:val="7"/>
        </w:numPr>
      </w:pPr>
      <w:r w:rsidRPr="000D3596">
        <w:t>A single priority team</w:t>
      </w:r>
    </w:p>
    <w:p w:rsidR="00A14E4B" w:rsidRDefault="006A1674" w:rsidP="00A14E4B">
      <w:r>
        <w:t>A further 10 practice</w:t>
      </w:r>
      <w:r w:rsidR="009E5BEB">
        <w:t>s address</w:t>
      </w:r>
      <w:r w:rsidR="00241914">
        <w:t>ed</w:t>
      </w:r>
      <w:r w:rsidR="009E5BEB">
        <w:t xml:space="preserve"> two dependencies. They are</w:t>
      </w:r>
      <w:r w:rsidR="00A14E4B">
        <w:t xml:space="preserve"> self-assignment of task, daily stand</w:t>
      </w:r>
      <w:r w:rsidR="00BC0477">
        <w:t xml:space="preserve"> </w:t>
      </w:r>
      <w:r w:rsidR="00A14E4B">
        <w:t xml:space="preserve">up meeting, pair programming, preparing for the product demo, and using tasks, a burn down chart, a centrally located whiteboard for sketching ideas, source code control tools, </w:t>
      </w:r>
      <w:r w:rsidR="009E5BEB">
        <w:t xml:space="preserve">and </w:t>
      </w:r>
      <w:r w:rsidR="00A14E4B">
        <w:t xml:space="preserve">workshops to generate backlog. </w:t>
      </w:r>
      <w:r w:rsidR="00BC0477">
        <w:t>H</w:t>
      </w:r>
      <w:r w:rsidR="00A14E4B">
        <w:t>aving redundant skills among the team so people can readily take up other’s tasks when needed</w:t>
      </w:r>
      <w:r w:rsidR="000F06DB">
        <w:t xml:space="preserve"> (e.g. a tester who can also act as a developer)</w:t>
      </w:r>
      <w:r w:rsidR="00A6273D">
        <w:t>,</w:t>
      </w:r>
      <w:r w:rsidR="00BC0477">
        <w:t xml:space="preserve"> also addresses two dependencies</w:t>
      </w:r>
      <w:r w:rsidR="00A14E4B">
        <w:t xml:space="preserve">. </w:t>
      </w:r>
    </w:p>
    <w:p w:rsidR="004C0067" w:rsidRDefault="004C0067" w:rsidP="00A14E4B">
      <w:r>
        <w:t>Another interesting finding</w:t>
      </w:r>
      <w:r w:rsidR="00B6114E">
        <w:t>, shown in Table 5,</w:t>
      </w:r>
      <w:r w:rsidR="00BE5FCB">
        <w:t xml:space="preserve"> is that 24</w:t>
      </w:r>
      <w:r>
        <w:t xml:space="preserve"> different agile practices acted as coordination mechanisms to address t</w:t>
      </w:r>
      <w:r w:rsidR="00F40B93">
        <w:t>he requirement dependency. This means that</w:t>
      </w:r>
      <w:r w:rsidR="00BE5FCB">
        <w:t xml:space="preserve"> 24/41</w:t>
      </w:r>
      <w:r w:rsidR="00F40B93">
        <w:t>,</w:t>
      </w:r>
      <w:r w:rsidR="00BE5FCB">
        <w:t xml:space="preserve"> or 58</w:t>
      </w:r>
      <w:r>
        <w:t>%</w:t>
      </w:r>
      <w:r w:rsidR="00F40B93">
        <w:t>,</w:t>
      </w:r>
      <w:r>
        <w:t xml:space="preserve"> </w:t>
      </w:r>
      <w:r w:rsidR="00BE5FCB">
        <w:t xml:space="preserve">or over half </w:t>
      </w:r>
      <w:r>
        <w:t xml:space="preserve">of all the coordinative agile practices found in </w:t>
      </w:r>
      <w:r w:rsidR="00390E3D">
        <w:t>the</w:t>
      </w:r>
      <w:r>
        <w:t xml:space="preserve"> projects</w:t>
      </w:r>
      <w:r w:rsidR="00F40B93">
        <w:t xml:space="preserve"> manage</w:t>
      </w:r>
      <w:r w:rsidR="00B6114E">
        <w:t>d</w:t>
      </w:r>
      <w:r w:rsidR="00F40B93">
        <w:t xml:space="preserve"> a requirement dependency</w:t>
      </w:r>
      <w:r>
        <w:t xml:space="preserve">. </w:t>
      </w:r>
    </w:p>
    <w:p w:rsidR="00253008" w:rsidRPr="001A41B1" w:rsidRDefault="00253008" w:rsidP="00504EE9">
      <w:pPr>
        <w:pStyle w:val="Heading20"/>
      </w:pPr>
      <w:r>
        <w:t>Discussion</w:t>
      </w:r>
    </w:p>
    <w:p w:rsidR="006A1674" w:rsidRPr="002A6CDB" w:rsidRDefault="00253008" w:rsidP="00253008">
      <w:r w:rsidRPr="002A6CDB">
        <w:t>This article has explored the nature of dependencies addressed by agile practices in three typical cases of agile software development</w:t>
      </w:r>
      <w:r w:rsidR="00D834C8">
        <w:t xml:space="preserve"> to address two research questions</w:t>
      </w:r>
      <w:r w:rsidRPr="002A6CDB">
        <w:t xml:space="preserve">. The first question </w:t>
      </w:r>
      <w:r w:rsidR="00D834C8">
        <w:t xml:space="preserve">concerned </w:t>
      </w:r>
      <w:r w:rsidRPr="002A6CDB">
        <w:t xml:space="preserve">what dependencies occur in agile projects. The cases provided evidence for eight types of dependency including requirements, expertise, historical, task allocation, activity, business process, entity, and technical dependencies. These dependencies </w:t>
      </w:r>
      <w:r w:rsidRPr="002A6CDB">
        <w:lastRenderedPageBreak/>
        <w:t>were arranged as a dependency taxonomy with each of the</w:t>
      </w:r>
      <w:r w:rsidR="002A6CDB" w:rsidRPr="002A6CDB">
        <w:t>se</w:t>
      </w:r>
      <w:r w:rsidRPr="002A6CDB">
        <w:t xml:space="preserve"> dependency types categorised as either a knowledge, process, or resource dependency. </w:t>
      </w:r>
    </w:p>
    <w:p w:rsidR="00504EE9" w:rsidRPr="002A6CDB" w:rsidRDefault="00A95BFC" w:rsidP="00504EE9">
      <w:r w:rsidRPr="002A6CDB">
        <w:t xml:space="preserve">This dependency taxonomy meets some but not all of the quality criteria previously discussed. </w:t>
      </w:r>
      <w:r w:rsidR="00253008" w:rsidRPr="002A6CDB">
        <w:t>The most essential criterion is the presence of a meta-characteristic</w:t>
      </w:r>
      <w:r w:rsidR="00D834C8">
        <w:t xml:space="preserve">, which </w:t>
      </w:r>
      <w:r w:rsidR="00F35756">
        <w:t>is the concept of dependency</w:t>
      </w:r>
      <w:r w:rsidR="006F5507">
        <w:t xml:space="preserve">. </w:t>
      </w:r>
      <w:r w:rsidRPr="002A6CDB">
        <w:t xml:space="preserve">The </w:t>
      </w:r>
      <w:r w:rsidR="00253008" w:rsidRPr="002A6CDB">
        <w:t xml:space="preserve">taxonomy is concise because it </w:t>
      </w:r>
      <w:r w:rsidR="00D03744" w:rsidRPr="002A6CDB">
        <w:t>has</w:t>
      </w:r>
      <w:r w:rsidR="00253008" w:rsidRPr="002A6CDB">
        <w:t xml:space="preserve"> eight di</w:t>
      </w:r>
      <w:r w:rsidR="00D03744" w:rsidRPr="002A6CDB">
        <w:t>stinct categories</w:t>
      </w:r>
      <w:r w:rsidR="00F35756">
        <w:t xml:space="preserve">, which </w:t>
      </w:r>
      <w:r w:rsidR="00253008" w:rsidRPr="002A6CDB">
        <w:t xml:space="preserve">falls within the recommended seven plus or minus two </w:t>
      </w:r>
      <w:r w:rsidR="00F35756">
        <w:t>categories</w:t>
      </w:r>
      <w:r w:rsidR="00253008" w:rsidRPr="002A6CDB">
        <w:t xml:space="preserve"> proposed by </w:t>
      </w:r>
      <w:r w:rsidR="00253008" w:rsidRPr="002A6CDB">
        <w:fldChar w:fldCharType="begin"/>
      </w:r>
      <w:r w:rsidR="001E5FC2">
        <w:instrText xml:space="preserve"> ADDIN EN.CITE &lt;EndNote&gt;&lt;Cite AuthorYear="1"&gt;&lt;Author&gt;Nickerson&lt;/Author&gt;&lt;Year&gt;2012&lt;/Year&gt;&lt;RecNum&gt;1083&lt;/RecNum&gt;&lt;DisplayText&gt;Nickerson et al. (2012)&lt;/DisplayText&gt;&lt;record&gt;&lt;rec-number&gt;1083&lt;/rec-number&gt;&lt;foreign-keys&gt;&lt;key app="EN" db-id="xew90az08fwsdresaewv2a96erf095dtp0vp"&gt;1083&lt;/key&gt;&lt;/foreign-keys&gt;&lt;ref-type name="Journal Article"&gt;17&lt;/ref-type&gt;&lt;contributors&gt;&lt;authors&gt;&lt;author&gt;Nickerson, R.C&lt;/author&gt;&lt;author&gt;Varshney, U&lt;/author&gt;&lt;author&gt;Muntermann, J&lt;/author&gt;&lt;/authors&gt;&lt;/contributors&gt;&lt;titles&gt;&lt;title&gt;A method for taxonomy development and its application in information systems&lt;/title&gt;&lt;secondary-title&gt;European Journal of Information Systems&lt;/secondary-title&gt;&lt;/titles&gt;&lt;periodical&gt;&lt;full-title&gt;European Journal of Information Systems&lt;/full-title&gt;&lt;/periodical&gt;&lt;pages&gt;336-359&lt;/pages&gt;&lt;volume&gt;22&lt;/volume&gt;&lt;number&gt;3&lt;/number&gt;&lt;dates&gt;&lt;year&gt;2012&lt;/year&gt;&lt;/dates&gt;&lt;urls&gt;&lt;/urls&gt;&lt;/record&gt;&lt;/Cite&gt;&lt;/EndNote&gt;</w:instrText>
      </w:r>
      <w:r w:rsidR="00253008" w:rsidRPr="002A6CDB">
        <w:fldChar w:fldCharType="separate"/>
      </w:r>
      <w:r w:rsidR="001E5FC2">
        <w:rPr>
          <w:noProof/>
        </w:rPr>
        <w:t>Nickerson et al. (2012)</w:t>
      </w:r>
      <w:r w:rsidR="00253008" w:rsidRPr="002A6CDB">
        <w:fldChar w:fldCharType="end"/>
      </w:r>
      <w:r w:rsidR="00253008" w:rsidRPr="002A6CDB">
        <w:t xml:space="preserve"> in their discussion of t</w:t>
      </w:r>
      <w:r w:rsidR="00B6114E">
        <w:t>axonomy development. The higher-</w:t>
      </w:r>
      <w:r w:rsidR="00253008" w:rsidRPr="002A6CDB">
        <w:t xml:space="preserve">level </w:t>
      </w:r>
      <w:r w:rsidR="00B6114E">
        <w:t xml:space="preserve">category </w:t>
      </w:r>
      <w:r w:rsidR="00253008" w:rsidRPr="002A6CDB">
        <w:t>of the taxonomy consisting of resource, proc</w:t>
      </w:r>
      <w:r w:rsidR="00A6273D">
        <w:t>ess, and knowledge dependencies</w:t>
      </w:r>
      <w:r w:rsidR="00253008" w:rsidRPr="002A6CDB">
        <w:t xml:space="preserve"> is also simple and concise. </w:t>
      </w:r>
      <w:r w:rsidRPr="002A6CDB">
        <w:t xml:space="preserve">The taxonomy is </w:t>
      </w:r>
      <w:r w:rsidR="00253008" w:rsidRPr="002A6CDB">
        <w:t>rob</w:t>
      </w:r>
      <w:r w:rsidRPr="002A6CDB">
        <w:t>ust because it</w:t>
      </w:r>
      <w:r w:rsidR="00253008" w:rsidRPr="002A6CDB">
        <w:t xml:space="preserve"> contains enough mutually exclusive categories to differentiate unambiguou</w:t>
      </w:r>
      <w:r w:rsidRPr="002A6CDB">
        <w:t xml:space="preserve">sly the dependencies in </w:t>
      </w:r>
      <w:r w:rsidR="00253008" w:rsidRPr="002A6CDB">
        <w:t xml:space="preserve">three </w:t>
      </w:r>
      <w:r w:rsidRPr="002A6CDB">
        <w:t xml:space="preserve">agile </w:t>
      </w:r>
      <w:r w:rsidR="00253008" w:rsidRPr="002A6CDB">
        <w:t xml:space="preserve">software development projects. The categories were found to be mutually exclusive, that is, a dependency cannot be allocated to more than a single category. Furthermore, simple decision rules </w:t>
      </w:r>
      <w:r w:rsidRPr="002A6CDB">
        <w:t xml:space="preserve">are provided </w:t>
      </w:r>
      <w:r w:rsidR="00253008" w:rsidRPr="002A6CDB">
        <w:t xml:space="preserve">to assist in categorising </w:t>
      </w:r>
      <w:r w:rsidR="006F444D">
        <w:t>newly</w:t>
      </w:r>
      <w:r w:rsidRPr="002A6CDB">
        <w:t xml:space="preserve"> found </w:t>
      </w:r>
      <w:r w:rsidR="00253008" w:rsidRPr="002A6CDB">
        <w:t>dependencies</w:t>
      </w:r>
      <w:r w:rsidRPr="002A6CDB">
        <w:t>.</w:t>
      </w:r>
      <w:r w:rsidR="002A6CDB" w:rsidRPr="002A6CDB">
        <w:t xml:space="preserve"> </w:t>
      </w:r>
      <w:r w:rsidR="00504EE9" w:rsidRPr="002A6CDB">
        <w:t>This taxonomy is not comprehensive</w:t>
      </w:r>
      <w:r w:rsidR="006F5507">
        <w:t>, however,</w:t>
      </w:r>
      <w:r w:rsidR="00504EE9" w:rsidRPr="002A6CDB">
        <w:t xml:space="preserve"> since it is possible that newly found dependencies, not currently identified in the taxonomy, could arise in agile software projects.  If future research fails to uncover additional types of dependency, this will strengthen the comprehensiveness of the taxonomy.</w:t>
      </w:r>
    </w:p>
    <w:p w:rsidR="00D03744" w:rsidRPr="002A6CDB" w:rsidRDefault="00504EE9" w:rsidP="00CF73BD">
      <w:r w:rsidRPr="002A6CDB">
        <w:t xml:space="preserve">Extendibility is </w:t>
      </w:r>
      <w:r w:rsidR="00A95BFC" w:rsidRPr="002A6CDB">
        <w:t>another</w:t>
      </w:r>
      <w:r w:rsidRPr="002A6CDB">
        <w:t xml:space="preserve"> quality criterion. This means that a taxonomy </w:t>
      </w:r>
      <w:r w:rsidR="00A95BFC" w:rsidRPr="002A6CDB">
        <w:t>is</w:t>
      </w:r>
      <w:r w:rsidRPr="002A6CDB">
        <w:t xml:space="preserve"> dynamic</w:t>
      </w:r>
      <w:r w:rsidR="001E5FC2">
        <w:t xml:space="preserve">, so that new categories can be </w:t>
      </w:r>
      <w:r w:rsidRPr="002A6CDB">
        <w:t xml:space="preserve">added when new types of object occur. In its current form, there is no impediment to adding dependency categories to this taxonomy. </w:t>
      </w:r>
      <w:r w:rsidR="001F5EED">
        <w:t>In addition, a</w:t>
      </w:r>
      <w:r w:rsidR="00CF73BD" w:rsidRPr="002A6CDB">
        <w:t xml:space="preserve"> quality taxonomy </w:t>
      </w:r>
      <w:r w:rsidR="00A95BFC" w:rsidRPr="002A6CDB">
        <w:t>is</w:t>
      </w:r>
      <w:r w:rsidR="00CF73BD" w:rsidRPr="002A6CDB">
        <w:t xml:space="preserve"> explanatory</w:t>
      </w:r>
      <w:r w:rsidR="00A95BFC" w:rsidRPr="002A6CDB">
        <w:t xml:space="preserve"> because it has </w:t>
      </w:r>
      <w:r w:rsidR="00CF73BD" w:rsidRPr="002A6CDB">
        <w:t>categories set at a high enough level of abstraction to allow newly found objec</w:t>
      </w:r>
      <w:r w:rsidR="00A95BFC" w:rsidRPr="002A6CDB">
        <w:t>ts to be readily classified. The two-level dependency t</w:t>
      </w:r>
      <w:r w:rsidR="00CF73BD" w:rsidRPr="002A6CDB">
        <w:t xml:space="preserve">axonomy allows for the initial classification of a dependency as a knowledge, </w:t>
      </w:r>
      <w:r w:rsidR="00D51748" w:rsidRPr="002A6CDB">
        <w:t>process</w:t>
      </w:r>
      <w:r w:rsidR="00CF73BD" w:rsidRPr="002A6CDB">
        <w:t>, or resource dependency (i.e. involving knowing, doing, or an object</w:t>
      </w:r>
      <w:r w:rsidR="00A854F2" w:rsidRPr="002A6CDB">
        <w:t xml:space="preserve"> or thing</w:t>
      </w:r>
      <w:r w:rsidR="00CF73BD" w:rsidRPr="002A6CDB">
        <w:t xml:space="preserve">). Following this classification, </w:t>
      </w:r>
      <w:r w:rsidR="001F5EED">
        <w:t>a</w:t>
      </w:r>
      <w:r w:rsidR="00CF73BD" w:rsidRPr="002A6CDB">
        <w:t xml:space="preserve"> </w:t>
      </w:r>
      <w:r w:rsidR="001F5EED">
        <w:t xml:space="preserve">knowledge </w:t>
      </w:r>
      <w:r w:rsidR="00CF73BD" w:rsidRPr="002A6CDB">
        <w:t xml:space="preserve">dependency can be further categorised. For example, does the knowledge involve knowing what to do (a requirement), knowing how to do an activity (expertise), knowing how or why things were done in the past (historical), or knowing who is doing what and when (task allocation). </w:t>
      </w:r>
      <w:r w:rsidR="00D51748" w:rsidRPr="002A6CDB">
        <w:t>The</w:t>
      </w:r>
      <w:r w:rsidR="00CF73BD" w:rsidRPr="002A6CDB">
        <w:t xml:space="preserve"> taxonomy is also explanatory because</w:t>
      </w:r>
      <w:r w:rsidR="00D51748" w:rsidRPr="002A6CDB">
        <w:t xml:space="preserve"> each category is </w:t>
      </w:r>
      <w:r w:rsidR="00CF73BD" w:rsidRPr="002A6CDB">
        <w:t xml:space="preserve">named and precisely described so that newly found dependencies in any </w:t>
      </w:r>
      <w:r w:rsidR="00D51748" w:rsidRPr="002A6CDB">
        <w:t xml:space="preserve">agile </w:t>
      </w:r>
      <w:r w:rsidR="00CF73BD" w:rsidRPr="002A6CDB">
        <w:t>software development project can be readily categorised. The final quality cri</w:t>
      </w:r>
      <w:r w:rsidR="00D51748" w:rsidRPr="002A6CDB">
        <w:t>terion is usefulness</w:t>
      </w:r>
      <w:r w:rsidR="002A6CDB" w:rsidRPr="002A6CDB">
        <w:t xml:space="preserve">, </w:t>
      </w:r>
      <w:r w:rsidR="00A6273D">
        <w:t xml:space="preserve">however, this can </w:t>
      </w:r>
      <w:r w:rsidR="002A6CDB" w:rsidRPr="002A6CDB">
        <w:t>only be shown if the taxonomy is used by others</w:t>
      </w:r>
      <w:r w:rsidR="00A6273D">
        <w:t xml:space="preserve"> in the future</w:t>
      </w:r>
      <w:r w:rsidR="002A6CDB" w:rsidRPr="002A6CDB">
        <w:t xml:space="preserve">. </w:t>
      </w:r>
      <w:r w:rsidR="00C30D66" w:rsidRPr="002A6CDB">
        <w:t xml:space="preserve"> </w:t>
      </w:r>
    </w:p>
    <w:p w:rsidR="00D3540A" w:rsidRPr="002A6CDB" w:rsidRDefault="00BA7301" w:rsidP="00D3540A">
      <w:r w:rsidRPr="002A6CDB">
        <w:t xml:space="preserve">Having identified dependencies it is also useful to </w:t>
      </w:r>
      <w:r w:rsidR="00667A5D" w:rsidRPr="002A6CDB">
        <w:t>understand w</w:t>
      </w:r>
      <w:r w:rsidRPr="002A6CDB">
        <w:t xml:space="preserve">hich dependencies </w:t>
      </w:r>
      <w:r w:rsidR="00A6273D" w:rsidRPr="002A6CDB">
        <w:t>occur</w:t>
      </w:r>
      <w:r w:rsidR="00A6273D">
        <w:t>red</w:t>
      </w:r>
      <w:r w:rsidRPr="002A6CDB">
        <w:t xml:space="preserve"> most frequently in the projects. This </w:t>
      </w:r>
      <w:r w:rsidR="00E26DE3">
        <w:t xml:space="preserve">information informs people when selecting </w:t>
      </w:r>
      <w:r w:rsidR="00667A5D" w:rsidRPr="002A6CDB">
        <w:t xml:space="preserve">an effective set of coordination mechanisms </w:t>
      </w:r>
      <w:r w:rsidR="00390E3D">
        <w:t>to</w:t>
      </w:r>
      <w:r w:rsidR="00667A5D" w:rsidRPr="002A6CDB">
        <w:t xml:space="preserve"> address the most frequently occurring dependencies. Findings show that</w:t>
      </w:r>
      <w:r w:rsidR="002A6CDB" w:rsidRPr="002A6CDB">
        <w:t xml:space="preserve"> </w:t>
      </w:r>
      <w:r w:rsidR="00667A5D" w:rsidRPr="002A6CDB">
        <w:t>there is no single dep</w:t>
      </w:r>
      <w:r w:rsidR="00D3540A" w:rsidRPr="002A6CDB">
        <w:t>endency type predominates</w:t>
      </w:r>
      <w:r w:rsidR="002A6CDB" w:rsidRPr="002A6CDB">
        <w:t>. The aggregated category of knowledge dependencies, however, accounts for</w:t>
      </w:r>
      <w:r w:rsidR="00D3540A" w:rsidRPr="002A6CDB">
        <w:t xml:space="preserve"> </w:t>
      </w:r>
      <w:r w:rsidR="00667A5D" w:rsidRPr="002A6CDB">
        <w:t>76% of all dependencies across the projects. Process dependencies were the next most frequently occurring dependency at 15%, and 10% of dependencies were resource dependencies</w:t>
      </w:r>
      <w:r w:rsidR="00D3540A" w:rsidRPr="002A6CDB">
        <w:t>.</w:t>
      </w:r>
      <w:r w:rsidR="00390E3D">
        <w:t xml:space="preserve"> This </w:t>
      </w:r>
      <w:r w:rsidR="00E26DE3">
        <w:t xml:space="preserve">is an important </w:t>
      </w:r>
      <w:r w:rsidR="00390E3D">
        <w:t xml:space="preserve">finding </w:t>
      </w:r>
      <w:r w:rsidR="00E26DE3">
        <w:t xml:space="preserve">because it </w:t>
      </w:r>
      <w:r w:rsidR="00390E3D">
        <w:t xml:space="preserve">indicates that addressing knowledge dependencies </w:t>
      </w:r>
      <w:r w:rsidR="00E26DE3">
        <w:t>should</w:t>
      </w:r>
      <w:r w:rsidR="00390E3D">
        <w:t xml:space="preserve"> have a significant impact on agile project coordination.</w:t>
      </w:r>
      <w:r w:rsidR="00E26DE3">
        <w:t xml:space="preserve"> </w:t>
      </w:r>
      <w:r w:rsidR="00390E3D">
        <w:t xml:space="preserve"> </w:t>
      </w:r>
    </w:p>
    <w:p w:rsidR="0074016C" w:rsidRPr="002A6CDB" w:rsidRDefault="00547D6D" w:rsidP="00A14E4B">
      <w:r w:rsidRPr="002A6CDB">
        <w:t xml:space="preserve">The second </w:t>
      </w:r>
      <w:r w:rsidR="001F5EED">
        <w:t xml:space="preserve">research </w:t>
      </w:r>
      <w:r w:rsidRPr="002A6CDB">
        <w:t xml:space="preserve">question </w:t>
      </w:r>
      <w:r w:rsidR="006F444D">
        <w:t>asked</w:t>
      </w:r>
      <w:r w:rsidR="00A854F2" w:rsidRPr="002A6CDB">
        <w:t xml:space="preserve"> </w:t>
      </w:r>
      <w:r w:rsidRPr="002A6CDB">
        <w:t xml:space="preserve">which agile practices address </w:t>
      </w:r>
      <w:r w:rsidR="0074016C" w:rsidRPr="002A6CDB">
        <w:t xml:space="preserve">the </w:t>
      </w:r>
      <w:r w:rsidRPr="002A6CDB">
        <w:t>dependencies in a project.</w:t>
      </w:r>
      <w:r w:rsidR="00A14E4B" w:rsidRPr="002A6CDB">
        <w:t xml:space="preserve"> The findings show that multiple </w:t>
      </w:r>
      <w:r w:rsidR="00A854F2" w:rsidRPr="002A6CDB">
        <w:t xml:space="preserve">agile practices in the three projects </w:t>
      </w:r>
      <w:r w:rsidR="00952055" w:rsidRPr="002A6CDB">
        <w:t>had</w:t>
      </w:r>
      <w:r w:rsidRPr="002A6CDB">
        <w:t xml:space="preserve"> a coordinative function</w:t>
      </w:r>
      <w:r w:rsidR="00D3540A" w:rsidRPr="002A6CDB">
        <w:t xml:space="preserve"> and addressed </w:t>
      </w:r>
      <w:r w:rsidR="0074016C" w:rsidRPr="002A6CDB">
        <w:t xml:space="preserve">one or more of the dependencies </w:t>
      </w:r>
      <w:r w:rsidR="00D3540A" w:rsidRPr="002A6CDB">
        <w:t xml:space="preserve">found in the dependency analysis. </w:t>
      </w:r>
      <w:r w:rsidR="00F6473B">
        <w:t>12</w:t>
      </w:r>
      <w:r w:rsidR="00A14E4B" w:rsidRPr="002A6CDB">
        <w:t xml:space="preserve"> </w:t>
      </w:r>
      <w:r w:rsidR="00B6114E">
        <w:t xml:space="preserve">multi-purpose agile practices </w:t>
      </w:r>
      <w:r w:rsidR="00A14E4B" w:rsidRPr="002A6CDB">
        <w:t xml:space="preserve">were identified that address three, four, or five </w:t>
      </w:r>
      <w:r w:rsidR="0074016C" w:rsidRPr="002A6CDB">
        <w:t>dependencies and t</w:t>
      </w:r>
      <w:r w:rsidR="006F5507">
        <w:t>hese practices</w:t>
      </w:r>
      <w:r w:rsidR="0074016C" w:rsidRPr="002A6CDB">
        <w:t xml:space="preserve"> </w:t>
      </w:r>
      <w:r w:rsidR="006F5507">
        <w:t xml:space="preserve">are </w:t>
      </w:r>
      <w:r w:rsidR="0074016C" w:rsidRPr="002A6CDB">
        <w:t xml:space="preserve">potentially an effective minimal set for coordinating a project. </w:t>
      </w:r>
      <w:r w:rsidR="00A14E4B" w:rsidRPr="002A6CDB">
        <w:t xml:space="preserve">A further 10 practices addressed two dependencies. </w:t>
      </w:r>
      <w:r w:rsidR="00F6473B">
        <w:t>The finding that 58</w:t>
      </w:r>
      <w:r w:rsidR="00390E3D">
        <w:t xml:space="preserve">% of coordinative agile practices address the requirements dependency reflects the strong emphasis on </w:t>
      </w:r>
      <w:r w:rsidR="008F30CF">
        <w:t xml:space="preserve">regularly </w:t>
      </w:r>
      <w:r w:rsidR="00390E3D">
        <w:t>acquiring, managing, processing, and verifying requir</w:t>
      </w:r>
      <w:r w:rsidR="00E26DE3">
        <w:t xml:space="preserve">ements in these agile projects. </w:t>
      </w:r>
    </w:p>
    <w:p w:rsidR="00FA620E" w:rsidRPr="00FA620E" w:rsidRDefault="00C30D66" w:rsidP="00FA620E">
      <w:pPr>
        <w:rPr>
          <w:color w:val="FF0000"/>
        </w:rPr>
      </w:pPr>
      <w:r w:rsidRPr="002A6CDB">
        <w:t>The</w:t>
      </w:r>
      <w:r w:rsidR="00D51748" w:rsidRPr="002A6CDB">
        <w:t xml:space="preserve"> article contributes to </w:t>
      </w:r>
      <w:r w:rsidR="00CF73BD" w:rsidRPr="002A6CDB">
        <w:t xml:space="preserve">theory by developing a </w:t>
      </w:r>
      <w:r w:rsidR="00903379" w:rsidRPr="002A6CDB">
        <w:t>taxonomy</w:t>
      </w:r>
      <w:r w:rsidR="0041617A" w:rsidRPr="002A6CDB">
        <w:t>,</w:t>
      </w:r>
      <w:r w:rsidR="00903379" w:rsidRPr="002A6CDB">
        <w:t xml:space="preserve"> which is a form of theory </w:t>
      </w:r>
      <w:r w:rsidR="007E4A8A" w:rsidRPr="002A6CDB">
        <w:fldChar w:fldCharType="begin"/>
      </w:r>
      <w:r w:rsidR="00A01D13">
        <w:instrText xml:space="preserve"> ADDIN EN.CITE &lt;EndNote&gt;&lt;Cite&gt;&lt;Author&gt;Gregor&lt;/Author&gt;&lt;Year&gt;2006&lt;/Year&gt;&lt;RecNum&gt;496&lt;/RecNum&gt;&lt;DisplayText&gt;(Gregor, 2006)&lt;/DisplayText&gt;&lt;record&gt;&lt;rec-number&gt;496&lt;/rec-number&gt;&lt;foreign-keys&gt;&lt;key app="EN" db-id="rdpzfd0f2edpduewrz755azk22app2x5aews" timestamp="0"&gt;496&lt;/key&gt;&lt;/foreign-keys&gt;&lt;ref-type name="Journal Article"&gt;17&lt;/ref-type&gt;&lt;contributors&gt;&lt;authors&gt;&lt;author&gt;Gregor, Shirley&lt;/author&gt;&lt;/authors&gt;&lt;/contributors&gt;&lt;titles&gt;&lt;title&gt;The nature of theory in information systems&lt;/title&gt;&lt;secondary-title&gt;MIS Quarterly&lt;/secondary-title&gt;&lt;/titles&gt;&lt;periodical&gt;&lt;full-title&gt;MIS Quarterly&lt;/full-title&gt;&lt;/periodical&gt;&lt;pages&gt;611-642&lt;/pages&gt;&lt;volume&gt;30&lt;/volume&gt;&lt;number&gt;3&lt;/number&gt;&lt;dates&gt;&lt;year&gt;2006&lt;/year&gt;&lt;/dates&gt;&lt;urls&gt;&lt;/urls&gt;&lt;/record&gt;&lt;/Cite&gt;&lt;/EndNote&gt;</w:instrText>
      </w:r>
      <w:r w:rsidR="007E4A8A" w:rsidRPr="002A6CDB">
        <w:fldChar w:fldCharType="separate"/>
      </w:r>
      <w:r w:rsidR="00A01D13">
        <w:rPr>
          <w:noProof/>
        </w:rPr>
        <w:t>(Gregor, 2006)</w:t>
      </w:r>
      <w:r w:rsidR="007E4A8A" w:rsidRPr="002A6CDB">
        <w:fldChar w:fldCharType="end"/>
      </w:r>
      <w:r w:rsidR="00903379" w:rsidRPr="002A6CDB">
        <w:t>. This taxonomy provides</w:t>
      </w:r>
      <w:r w:rsidR="00CF73BD" w:rsidRPr="002A6CDB">
        <w:t xml:space="preserve"> an integrated view of </w:t>
      </w:r>
      <w:r w:rsidR="0041617A" w:rsidRPr="002A6CDB">
        <w:t xml:space="preserve">the types of </w:t>
      </w:r>
      <w:r w:rsidR="00CF73BD" w:rsidRPr="001F5EED">
        <w:t xml:space="preserve">dependency </w:t>
      </w:r>
      <w:r w:rsidR="0041617A" w:rsidRPr="001F5EED">
        <w:t xml:space="preserve">that occur in </w:t>
      </w:r>
      <w:r w:rsidR="00CF73BD" w:rsidRPr="001F5EED">
        <w:t>agile software development</w:t>
      </w:r>
      <w:r w:rsidR="00FA620E" w:rsidRPr="001F5EED">
        <w:t>, a context</w:t>
      </w:r>
      <w:r w:rsidR="0041617A" w:rsidRPr="001F5EED">
        <w:t xml:space="preserve"> where the concept has not previously been </w:t>
      </w:r>
      <w:r w:rsidR="00A6273D" w:rsidRPr="001F5EED">
        <w:t>explored</w:t>
      </w:r>
      <w:r w:rsidR="0041617A" w:rsidRPr="001F5EED">
        <w:t xml:space="preserve">. </w:t>
      </w:r>
      <w:r w:rsidR="00452F0A" w:rsidRPr="001F5EED">
        <w:t xml:space="preserve">The </w:t>
      </w:r>
      <w:r w:rsidR="00491880" w:rsidRPr="001F5EED">
        <w:t xml:space="preserve">dependences identified in this study match some but not all of the dependencies found </w:t>
      </w:r>
      <w:r w:rsidR="006F48F6" w:rsidRPr="001F5EED">
        <w:t xml:space="preserve">in prior research in other software development contexts. </w:t>
      </w:r>
      <w:r w:rsidR="00491880" w:rsidRPr="001F5EED">
        <w:t>Grinter</w:t>
      </w:r>
      <w:r w:rsidR="009E54FE" w:rsidRPr="001F5EED">
        <w:fldChar w:fldCharType="begin"/>
      </w:r>
      <w:r w:rsidR="006B3BE6">
        <w:instrText xml:space="preserve"> ADDIN EN.CITE &lt;EndNote&gt;&lt;Cite ExcludeAuth="1" ExcludeYear="1"&gt;&lt;Author&gt;Grinter&lt;/Author&gt;&lt;Year&gt;1996&lt;/Year&gt;&lt;RecNum&gt;689&lt;/RecNum&gt;&lt;record&gt;&lt;rec-number&gt;689&lt;/rec-number&gt;&lt;foreign-keys&gt;&lt;key app="EN" db-id="rdpzfd0f2edpduewrz755azk22app2x5aews" timestamp="0"&gt;689&lt;/key&gt;&lt;/foreign-keys&gt;&lt;ref-type name="Thesis"&gt;32&lt;/ref-type&gt;&lt;contributors&gt;&lt;authors&gt;&lt;author&gt;Grinter, Rebecca Elizabeth&lt;/author&gt;&lt;/authors&gt;&lt;/contributors&gt;&lt;titles&gt;&lt;title&gt;Understanding dependencies: A study of the coordination challenges in software development&lt;/title&gt;&lt;secondary-title&gt;Information and Computer Science&lt;/secondary-title&gt;&lt;/titles&gt;&lt;pages&gt;130&lt;/pages&gt;&lt;volume&gt;PhD&lt;/volume&gt;&lt;dates&gt;&lt;year&gt;1996&lt;/year&gt;&lt;/dates&gt;&lt;pub-location&gt;Irvine&lt;/pub-location&gt;&lt;publisher&gt;University of California&lt;/publisher&gt;&lt;work-type&gt;PhD Thesis&lt;/work-type&gt;&lt;urls&gt;&lt;/urls&gt;&lt;/record&gt;&lt;/Cite&gt;&lt;/EndNote&gt;</w:instrText>
      </w:r>
      <w:r w:rsidR="009E54FE" w:rsidRPr="001F5EED">
        <w:fldChar w:fldCharType="end"/>
      </w:r>
      <w:r w:rsidR="009E54FE" w:rsidRPr="001F5EED">
        <w:t>,</w:t>
      </w:r>
      <w:r w:rsidR="00491880" w:rsidRPr="001F5EED">
        <w:t xml:space="preserve"> </w:t>
      </w:r>
      <w:r w:rsidR="006F48F6" w:rsidRPr="001F5EED">
        <w:t>in 1996</w:t>
      </w:r>
      <w:r w:rsidR="009E54FE" w:rsidRPr="001F5EED">
        <w:t>,</w:t>
      </w:r>
      <w:r w:rsidR="006F48F6" w:rsidRPr="001F5EED">
        <w:t xml:space="preserve"> studied</w:t>
      </w:r>
      <w:r w:rsidR="00491880" w:rsidRPr="001F5EED">
        <w:t xml:space="preserve"> three software development organisations</w:t>
      </w:r>
      <w:r w:rsidR="006F48F6" w:rsidRPr="001F5EED">
        <w:t xml:space="preserve"> using traditional software development processes</w:t>
      </w:r>
      <w:r w:rsidR="00166FBB" w:rsidRPr="001F5EED">
        <w:t xml:space="preserve">. In common with Grinter, this study identified expertise and historical dependencies in the software projects studied. </w:t>
      </w:r>
      <w:r w:rsidR="002E5A6E" w:rsidRPr="001F5EED">
        <w:t>In addition, h</w:t>
      </w:r>
      <w:r w:rsidR="006F48F6" w:rsidRPr="001F5EED">
        <w:t>er customer dependency is equivalent to the requirement dependency in this study (because the customer provides the requirements). The vendor dependency identified by Grinter is named a technical dependency in this st</w:t>
      </w:r>
      <w:r w:rsidR="009E54FE" w:rsidRPr="001F5EED">
        <w:t>udy (for example</w:t>
      </w:r>
      <w:r w:rsidR="007B0849">
        <w:t>,</w:t>
      </w:r>
      <w:r w:rsidR="009E54FE" w:rsidRPr="001F5EED">
        <w:t xml:space="preserve"> </w:t>
      </w:r>
      <w:r w:rsidR="006F48F6" w:rsidRPr="001F5EED">
        <w:t xml:space="preserve">in project Storm, a vendor </w:t>
      </w:r>
      <w:r w:rsidR="007B0849">
        <w:t xml:space="preserve">needed to adapt their </w:t>
      </w:r>
      <w:r w:rsidR="006F48F6" w:rsidRPr="001F5EED">
        <w:t xml:space="preserve">product </w:t>
      </w:r>
      <w:r w:rsidR="002E5A6E" w:rsidRPr="001F5EED">
        <w:t>so it would integrate</w:t>
      </w:r>
      <w:r w:rsidR="006F48F6" w:rsidRPr="001F5EED">
        <w:t xml:space="preserve"> with the system under development, </w:t>
      </w:r>
      <w:r w:rsidR="001F5EED">
        <w:t>which</w:t>
      </w:r>
      <w:r w:rsidR="006F48F6" w:rsidRPr="001F5EED">
        <w:t xml:space="preserve"> was deemed a technical dependency</w:t>
      </w:r>
      <w:r w:rsidR="00BC3915" w:rsidRPr="001F5EED">
        <w:t xml:space="preserve"> in this study</w:t>
      </w:r>
      <w:r w:rsidR="006F48F6" w:rsidRPr="001F5EED">
        <w:t xml:space="preserve">). </w:t>
      </w:r>
      <w:r w:rsidR="00166FBB" w:rsidRPr="001F5EED">
        <w:t xml:space="preserve">Comparing the findings with the dependencies identified by </w:t>
      </w:r>
      <w:r w:rsidR="001E5FC2" w:rsidRPr="001F5EED">
        <w:fldChar w:fldCharType="begin"/>
      </w:r>
      <w:r w:rsidR="00166FBB" w:rsidRPr="001F5EED">
        <w:instrText xml:space="preserve"> ADDIN EN.CITE &lt;EndNote&gt;&lt;Cite AuthorYear="1"&gt;&lt;Author&gt;Espinosa&lt;/Author&gt;&lt;Year&gt;2007&lt;/Year&gt;&lt;RecNum&gt;880&lt;/RecNum&gt;&lt;DisplayText&gt;Espinosa et al. (2007)&lt;/DisplayText&gt;&lt;record&gt;&lt;rec-number&gt;880&lt;/rec-number&gt;&lt;foreign-keys&gt;&lt;key app="EN" db-id="rdpzfd0f2edpduewrz755azk22app2x5aews" timestamp="0"&gt;880&lt;/key&gt;&lt;/foreign-keys&gt;&lt;ref-type name="Journal Article"&gt;17&lt;/ref-type&gt;&lt;contributors&gt;&lt;authors&gt;&lt;author&gt;Espinosa, Alberto J&lt;/author&gt;&lt;author&gt;Slaughter, Sandra A&lt;/author&gt;&lt;author&gt;Kraut, Robert E&lt;/author&gt;&lt;author&gt;Herbsleb, James D&lt;/author&gt;&lt;/authors&gt;&lt;/contributors&gt;&lt;titles&gt;&lt;title&gt;Team knowledge and coordination in geographically distributed software development&lt;/title&gt;&lt;secondary-title&gt;Journal of Management Information Systems&lt;/secondary-title&gt;&lt;/titles&gt;&lt;periodical&gt;&lt;full-title&gt;Journal of Management Information Systems&lt;/full-title&gt;&lt;/periodical&gt;&lt;pages&gt;135-169&lt;/pages&gt;&lt;volume&gt;24&lt;/volume&gt;&lt;number&gt;1&lt;/number&gt;&lt;dates&gt;&lt;year&gt;2007&lt;/year&gt;&lt;/dates&gt;&lt;urls&gt;&lt;/urls&gt;&lt;/record&gt;&lt;/Cite&gt;&lt;/EndNote&gt;</w:instrText>
      </w:r>
      <w:r w:rsidR="001E5FC2" w:rsidRPr="001F5EED">
        <w:fldChar w:fldCharType="separate"/>
      </w:r>
      <w:r w:rsidR="00166FBB" w:rsidRPr="001F5EED">
        <w:rPr>
          <w:noProof/>
        </w:rPr>
        <w:t>Espinosa et al. (2007)</w:t>
      </w:r>
      <w:r w:rsidR="001E5FC2" w:rsidRPr="001F5EED">
        <w:fldChar w:fldCharType="end"/>
      </w:r>
      <w:r w:rsidR="00166FBB" w:rsidRPr="001F5EED">
        <w:t xml:space="preserve"> </w:t>
      </w:r>
      <w:r w:rsidR="009E54FE" w:rsidRPr="001F5EED">
        <w:t xml:space="preserve">in globally distributed software development, </w:t>
      </w:r>
      <w:r w:rsidR="00BC3915" w:rsidRPr="001F5EED">
        <w:t xml:space="preserve">both their study and the current study found process dependencies and </w:t>
      </w:r>
      <w:r w:rsidR="009E54FE" w:rsidRPr="001F5EED">
        <w:t>technical dependencies</w:t>
      </w:r>
      <w:r w:rsidR="001F5EED">
        <w:t xml:space="preserve">, but the </w:t>
      </w:r>
      <w:r w:rsidR="00BC3915" w:rsidRPr="001F5EED">
        <w:t xml:space="preserve">current study did not find evidence for </w:t>
      </w:r>
      <w:r w:rsidR="001F5EED">
        <w:t xml:space="preserve">Espinosa et al.s’ </w:t>
      </w:r>
      <w:r w:rsidR="00BC3915" w:rsidRPr="001F5EED">
        <w:t xml:space="preserve">temporal dependencies. </w:t>
      </w:r>
      <w:r w:rsidR="002E5A6E" w:rsidRPr="001F5EED">
        <w:t xml:space="preserve">Since the projects in this study had </w:t>
      </w:r>
      <w:r w:rsidR="00E26DE3">
        <w:t xml:space="preserve">none of the </w:t>
      </w:r>
      <w:r w:rsidR="002E5A6E" w:rsidRPr="001F5EED">
        <w:t xml:space="preserve">time zone or geographical constraints </w:t>
      </w:r>
      <w:r w:rsidR="009C0FA3">
        <w:t>that tend</w:t>
      </w:r>
      <w:r w:rsidR="00AD649C" w:rsidRPr="001F5EED">
        <w:t xml:space="preserve"> to create temporal dependencies </w:t>
      </w:r>
      <w:r w:rsidR="002E5A6E" w:rsidRPr="001F5EED">
        <w:t xml:space="preserve">this difference </w:t>
      </w:r>
      <w:r w:rsidR="00AD649C" w:rsidRPr="001F5EED">
        <w:t xml:space="preserve">is </w:t>
      </w:r>
      <w:r w:rsidR="009212C3">
        <w:t xml:space="preserve">understandable. </w:t>
      </w:r>
      <w:r w:rsidR="00AD649C" w:rsidRPr="001F5EED">
        <w:t xml:space="preserve">This comparison </w:t>
      </w:r>
      <w:r w:rsidR="009212C3">
        <w:t xml:space="preserve">with </w:t>
      </w:r>
      <w:r w:rsidR="006F444D">
        <w:t xml:space="preserve">prior </w:t>
      </w:r>
      <w:r w:rsidR="009212C3">
        <w:t xml:space="preserve">dependency research </w:t>
      </w:r>
      <w:r w:rsidR="00AD649C" w:rsidRPr="001F5EED">
        <w:t xml:space="preserve">shows that </w:t>
      </w:r>
      <w:r w:rsidR="009212C3">
        <w:t xml:space="preserve">although </w:t>
      </w:r>
      <w:r w:rsidR="00AD649C" w:rsidRPr="001F5EED">
        <w:t xml:space="preserve">the current taxonomy </w:t>
      </w:r>
      <w:r w:rsidR="006F444D">
        <w:t xml:space="preserve">includes dependencies previously identified in non-agile software development projects, studying agile projects has surfaced additional dependencies </w:t>
      </w:r>
      <w:r w:rsidR="00A70EDB">
        <w:t xml:space="preserve">including </w:t>
      </w:r>
      <w:r w:rsidR="00D834C8" w:rsidRPr="001F5EED">
        <w:t>task allocation (who is doing what</w:t>
      </w:r>
      <w:r w:rsidR="00A70EDB">
        <w:t xml:space="preserve"> and when</w:t>
      </w:r>
      <w:r w:rsidR="00D834C8" w:rsidRPr="001F5EED">
        <w:t xml:space="preserve"> in the project), business process dependencies, and entity dependencies.</w:t>
      </w:r>
      <w:r w:rsidR="00D834C8">
        <w:rPr>
          <w:color w:val="FF0000"/>
        </w:rPr>
        <w:t xml:space="preserve"> </w:t>
      </w:r>
    </w:p>
    <w:p w:rsidR="00CF73BD" w:rsidRPr="002A6CDB" w:rsidRDefault="00CF73BD" w:rsidP="00CF73BD">
      <w:r w:rsidRPr="002A6CDB">
        <w:lastRenderedPageBreak/>
        <w:t xml:space="preserve">This study contributes to practice because </w:t>
      </w:r>
      <w:r w:rsidR="001F5EED">
        <w:t xml:space="preserve">the taxonomy can be used by practitioners to understand what hinders, or has the potential to hinder, project progress in </w:t>
      </w:r>
      <w:r w:rsidR="001F5EED" w:rsidRPr="002A6CDB">
        <w:t>typical Scrum or XP agile projects</w:t>
      </w:r>
      <w:r w:rsidR="001F5EED">
        <w:t xml:space="preserve"> because dependencies are points in a project where blockages and waiting can occur. </w:t>
      </w:r>
      <w:r w:rsidR="00CF2A1B" w:rsidRPr="002A6CDB">
        <w:t>Understanding these situations means that practitioners can design or select appropriate coordination mec</w:t>
      </w:r>
      <w:r w:rsidR="00EC1E2B" w:rsidRPr="002A6CDB">
        <w:t xml:space="preserve">hanisms from the agile methods </w:t>
      </w:r>
      <w:r w:rsidR="00CF2A1B" w:rsidRPr="002A6CDB">
        <w:t>to address these dependencies before they serious</w:t>
      </w:r>
      <w:r w:rsidR="00D03744" w:rsidRPr="002A6CDB">
        <w:t xml:space="preserve">ly block progress. </w:t>
      </w:r>
      <w:r w:rsidR="00CF2A1B" w:rsidRPr="002A6CDB">
        <w:t xml:space="preserve"> </w:t>
      </w:r>
      <w:r w:rsidR="008F30CF">
        <w:t>The list of 12</w:t>
      </w:r>
      <w:r w:rsidR="002A6CDB" w:rsidRPr="002A6CDB">
        <w:t xml:space="preserve"> </w:t>
      </w:r>
      <w:r w:rsidR="00B6114E">
        <w:t xml:space="preserve">agile </w:t>
      </w:r>
      <w:r w:rsidR="002A6CDB" w:rsidRPr="002A6CDB">
        <w:t xml:space="preserve">practices that address multiple dependencies would be a recommended starter set for providing coordination in an agile project with a profile similar to that of the projects selected in this study. </w:t>
      </w:r>
      <w:r w:rsidR="00EC1E2B" w:rsidRPr="002A6CDB">
        <w:t xml:space="preserve">When dependencies occur for which no appropriate practice from the agile methods toolbox is available then project teams must borrow practices from elsewhere, or devise new practices. </w:t>
      </w:r>
      <w:r w:rsidRPr="002A6CDB">
        <w:t>For example, if knowledge about a system is scattered throughout an organisation, then identifying the appropriate source of requirements, expertise, and historical knowledge is an important task</w:t>
      </w:r>
      <w:r w:rsidR="0041617A" w:rsidRPr="002A6CDB">
        <w:t>.</w:t>
      </w:r>
      <w:r w:rsidRPr="002A6CDB">
        <w:t xml:space="preserve"> Ensuring this knowledge is continuously available to the project team as the project progresses, perhaps by sending out project team members to learn from other groups, or bringing in groups with expertise to work with the team, might be useful tactics for mitigating and coordinating a potential knowledge dependency constraint. Also, when a particular dependency is identified then different practices for addressing the dependency could be trialled</w:t>
      </w:r>
      <w:r w:rsidR="00C048EE">
        <w:t xml:space="preserve"> </w:t>
      </w:r>
      <w:r w:rsidR="00C048EE" w:rsidRPr="002A6CDB">
        <w:t>leading to an overall improvement in software project coordination</w:t>
      </w:r>
      <w:r w:rsidR="00C048EE">
        <w:t xml:space="preserve">. For example, using a </w:t>
      </w:r>
      <w:r w:rsidRPr="002A6CDB">
        <w:t xml:space="preserve">daily </w:t>
      </w:r>
      <w:r w:rsidR="00C17299">
        <w:t>stand up meeting</w:t>
      </w:r>
      <w:r w:rsidR="00C048EE">
        <w:t xml:space="preserve"> to address the</w:t>
      </w:r>
      <w:r w:rsidR="00C17299">
        <w:t xml:space="preserve"> task allocation dependency</w:t>
      </w:r>
      <w:r w:rsidR="00C048EE">
        <w:t xml:space="preserve"> could be substituted with the</w:t>
      </w:r>
      <w:r w:rsidRPr="002A6CDB">
        <w:t xml:space="preserve"> </w:t>
      </w:r>
      <w:r w:rsidR="00C17299">
        <w:t>use of an electronic wallboard wit</w:t>
      </w:r>
      <w:r w:rsidR="00C048EE">
        <w:t>h real-time updates to address the</w:t>
      </w:r>
      <w:r w:rsidR="00C17299">
        <w:t xml:space="preserve"> task allocation dependency</w:t>
      </w:r>
      <w:r w:rsidRPr="002A6CDB">
        <w:t xml:space="preserve">. </w:t>
      </w:r>
    </w:p>
    <w:p w:rsidR="0087620B" w:rsidRPr="002A6CDB" w:rsidRDefault="00C048EE" w:rsidP="0087620B">
      <w:r>
        <w:t xml:space="preserve">The limitations of this study </w:t>
      </w:r>
      <w:r w:rsidR="002A6CDB" w:rsidRPr="002A6CDB">
        <w:t>include</w:t>
      </w:r>
      <w:r w:rsidR="00CF73BD" w:rsidRPr="002A6CDB">
        <w:t xml:space="preserve"> those common to qualitative</w:t>
      </w:r>
      <w:r>
        <w:t xml:space="preserve"> case study research in general</w:t>
      </w:r>
      <w:r w:rsidR="00CF73BD" w:rsidRPr="002A6CDB">
        <w:t xml:space="preserve"> and those peculiar to this research study. Case study research is limited in its ability to generalize beyond the specific cases studied.  </w:t>
      </w:r>
      <w:r w:rsidR="00903379" w:rsidRPr="002A6CDB">
        <w:t>Therefore</w:t>
      </w:r>
      <w:r w:rsidR="00F84604">
        <w:t>,</w:t>
      </w:r>
      <w:r w:rsidR="00903379" w:rsidRPr="002A6CDB">
        <w:t xml:space="preserve"> </w:t>
      </w:r>
      <w:r w:rsidR="00CF73BD" w:rsidRPr="002A6CDB">
        <w:t xml:space="preserve">this taxonomy is applicable </w:t>
      </w:r>
      <w:r w:rsidR="00903379" w:rsidRPr="002A6CDB">
        <w:t>to the</w:t>
      </w:r>
      <w:r w:rsidR="00CF73BD" w:rsidRPr="002A6CDB">
        <w:t xml:space="preserve"> </w:t>
      </w:r>
      <w:r w:rsidR="00903379" w:rsidRPr="002A6CDB">
        <w:t xml:space="preserve">agile </w:t>
      </w:r>
      <w:r w:rsidR="00CF73BD" w:rsidRPr="002A6CDB">
        <w:t xml:space="preserve">software development </w:t>
      </w:r>
      <w:r w:rsidR="00903379" w:rsidRPr="002A6CDB">
        <w:t xml:space="preserve">projects in this study. Choosing typical agile projects using practices common in many other scrum-based project does </w:t>
      </w:r>
      <w:r w:rsidR="00B448CA" w:rsidRPr="002A6CDB">
        <w:t>suggest that findings from the projects in this study mi</w:t>
      </w:r>
      <w:r w:rsidR="00957E96">
        <w:t>ght be applicable to projects with</w:t>
      </w:r>
      <w:r w:rsidR="00B448CA" w:rsidRPr="002A6CDB">
        <w:t xml:space="preserve"> similar profiles. </w:t>
      </w:r>
      <w:r w:rsidR="00903379" w:rsidRPr="002A6CDB">
        <w:t xml:space="preserve">Furthermore, </w:t>
      </w:r>
      <w:r w:rsidR="00CF73BD" w:rsidRPr="002A6CDB">
        <w:t xml:space="preserve">Seddon and Scheepers </w:t>
      </w:r>
      <w:r w:rsidR="007E4A8A" w:rsidRPr="002A6CDB">
        <w:fldChar w:fldCharType="begin"/>
      </w:r>
      <w:r w:rsidR="00CF73BD" w:rsidRPr="002A6CDB">
        <w:instrText xml:space="preserve"> ADDIN EN.CITE &lt;EndNote&gt;&lt;Cite ExcludeAuth="1"&gt;&lt;Author&gt;Nickerson&lt;/Author&gt;&lt;Year&gt;2012&lt;/Year&gt;&lt;RecNum&gt;1083&lt;/RecNum&gt;&lt;DisplayText&gt;(2012)&lt;/DisplayText&gt;&lt;record&gt;&lt;rec-number&gt;1083&lt;/rec-number&gt;&lt;foreign-keys&gt;&lt;key app="EN" db-id="xew90az08fwsdresaewv2a96erf095dtp0vp"&gt;1083&lt;/key&gt;&lt;/foreign-keys&gt;&lt;ref-type name="Journal Article"&gt;17&lt;/ref-type&gt;&lt;contributors&gt;&lt;authors&gt;&lt;author&gt;Nickerson, R.C&lt;/author&gt;&lt;author&gt;Varshney, U&lt;/author&gt;&lt;author&gt;Muntermann, J&lt;/author&gt;&lt;/authors&gt;&lt;/contributors&gt;&lt;titles&gt;&lt;title&gt;A method for taxonomy development and its application in information systems&lt;/title&gt;&lt;secondary-title&gt;European Journal of Information Systems&lt;/secondary-title&gt;&lt;/titles&gt;&lt;periodical&gt;&lt;full-title&gt;European Journal of Information Systems&lt;/full-title&gt;&lt;/periodical&gt;&lt;pages&gt;336-359&lt;/pages&gt;&lt;volume&gt;22&lt;/volume&gt;&lt;number&gt;3&lt;/number&gt;&lt;dates&gt;&lt;year&gt;2012&lt;/year&gt;&lt;/dates&gt;&lt;urls&gt;&lt;/urls&gt;&lt;/record&gt;&lt;/Cite&gt;&lt;/EndNote&gt;</w:instrText>
      </w:r>
      <w:r w:rsidR="007E4A8A" w:rsidRPr="002A6CDB">
        <w:fldChar w:fldCharType="separate"/>
      </w:r>
      <w:r w:rsidR="00CF73BD" w:rsidRPr="002A6CDB">
        <w:rPr>
          <w:noProof/>
        </w:rPr>
        <w:t>(2012)</w:t>
      </w:r>
      <w:r w:rsidR="007E4A8A" w:rsidRPr="002A6CDB">
        <w:fldChar w:fldCharType="end"/>
      </w:r>
      <w:r w:rsidR="00CF73BD" w:rsidRPr="002A6CDB">
        <w:t xml:space="preserve"> </w:t>
      </w:r>
      <w:r w:rsidR="00903379" w:rsidRPr="002A6CDB">
        <w:t xml:space="preserve">have explained that drawing on supporting evidence from extant literature can improve the </w:t>
      </w:r>
      <w:r w:rsidR="00CF73BD" w:rsidRPr="002A6CDB">
        <w:t>applicability of findings to settings beyond</w:t>
      </w:r>
      <w:r w:rsidR="00B448CA" w:rsidRPr="002A6CDB">
        <w:t xml:space="preserve"> the</w:t>
      </w:r>
      <w:r w:rsidR="00CF73BD" w:rsidRPr="002A6CDB">
        <w:t xml:space="preserve"> cases</w:t>
      </w:r>
      <w:r w:rsidR="00903379" w:rsidRPr="002A6CDB">
        <w:t xml:space="preserve"> </w:t>
      </w:r>
      <w:r w:rsidR="00B448CA" w:rsidRPr="002A6CDB">
        <w:t>in a study</w:t>
      </w:r>
      <w:r w:rsidR="00C5169C">
        <w:t>,</w:t>
      </w:r>
      <w:r w:rsidR="00B448CA" w:rsidRPr="002A6CDB">
        <w:t xml:space="preserve"> </w:t>
      </w:r>
      <w:r w:rsidR="00903379" w:rsidRPr="002A6CDB">
        <w:t>and supporting research has been provided</w:t>
      </w:r>
      <w:r w:rsidR="00957E96">
        <w:t xml:space="preserve"> for </w:t>
      </w:r>
      <w:r w:rsidR="006F5507">
        <w:t xml:space="preserve">most of the </w:t>
      </w:r>
      <w:r w:rsidR="00957E96">
        <w:t>dependency type</w:t>
      </w:r>
      <w:r w:rsidR="006F5507">
        <w:t>s</w:t>
      </w:r>
      <w:r w:rsidR="00957E96">
        <w:t xml:space="preserve">. </w:t>
      </w:r>
      <w:r w:rsidR="00CF73BD" w:rsidRPr="002A6CDB">
        <w:t xml:space="preserve">Gregor </w:t>
      </w:r>
      <w:r w:rsidR="007E4A8A" w:rsidRPr="002A6CDB">
        <w:fldChar w:fldCharType="begin"/>
      </w:r>
      <w:r w:rsidR="00CF73BD" w:rsidRPr="002A6CDB">
        <w:instrText xml:space="preserve"> ADDIN EN.CITE &lt;EndNote&gt;&lt;Cite ExcludeAuth="1"&gt;&lt;Author&gt;Gregor&lt;/Author&gt;&lt;Year&gt;2006&lt;/Year&gt;&lt;RecNum&gt;496&lt;/RecNum&gt;&lt;DisplayText&gt;(2006)&lt;/DisplayText&gt;&lt;record&gt;&lt;rec-number&gt;496&lt;/rec-number&gt;&lt;foreign-keys&gt;&lt;key app="EN" db-id="rdpzfd0f2edpduewrz755azk22app2x5aews" timestamp="0"&gt;496&lt;/key&gt;&lt;/foreign-keys&gt;&lt;ref-type name="Journal Article"&gt;17&lt;/ref-type&gt;&lt;contributors&gt;&lt;authors&gt;&lt;author&gt;Gregor, Shirley&lt;/author&gt;&lt;/authors&gt;&lt;/contributors&gt;&lt;titles&gt;&lt;title&gt;The nature of theory in information systems&lt;/title&gt;&lt;secondary-title&gt;MIS Quarterly&lt;/secondary-title&gt;&lt;/titles&gt;&lt;periodical&gt;&lt;full-title&gt;MIS Quarterly&lt;/full-title&gt;&lt;/periodical&gt;&lt;pages&gt;611-642&lt;/pages&gt;&lt;volume&gt;30&lt;/volume&gt;&lt;number&gt;3&lt;/number&gt;&lt;dates&gt;&lt;year&gt;2006&lt;/year&gt;&lt;/dates&gt;&lt;urls&gt;&lt;/urls&gt;&lt;/record&gt;&lt;/Cite&gt;&lt;/EndNote&gt;</w:instrText>
      </w:r>
      <w:r w:rsidR="007E4A8A" w:rsidRPr="002A6CDB">
        <w:fldChar w:fldCharType="separate"/>
      </w:r>
      <w:r w:rsidR="00CF73BD" w:rsidRPr="002A6CDB">
        <w:rPr>
          <w:noProof/>
        </w:rPr>
        <w:t>(2006)</w:t>
      </w:r>
      <w:r w:rsidR="007E4A8A" w:rsidRPr="002A6CDB">
        <w:fldChar w:fldCharType="end"/>
      </w:r>
      <w:r w:rsidR="00CF73BD" w:rsidRPr="002A6CDB">
        <w:t xml:space="preserve"> notes that taxonomy should be exhaustive, and, as noted previously, </w:t>
      </w:r>
      <w:r w:rsidR="00903379" w:rsidRPr="002A6CDB">
        <w:t xml:space="preserve">this claim </w:t>
      </w:r>
      <w:r w:rsidR="00CF73BD" w:rsidRPr="002A6CDB">
        <w:t xml:space="preserve">cannot </w:t>
      </w:r>
      <w:r w:rsidR="00903379" w:rsidRPr="002A6CDB">
        <w:t>be made, and further research is needed to s</w:t>
      </w:r>
      <w:r w:rsidR="00CF73BD" w:rsidRPr="002A6CDB">
        <w:t xml:space="preserve">trengthen the validity of </w:t>
      </w:r>
      <w:r w:rsidR="00903379" w:rsidRPr="002A6CDB">
        <w:t xml:space="preserve">the taxonomy. </w:t>
      </w:r>
      <w:r w:rsidR="00CF73BD" w:rsidRPr="002A6CDB">
        <w:t xml:space="preserve">Limitations particular to this study include the selection of cases. </w:t>
      </w:r>
      <w:r w:rsidR="00B448CA" w:rsidRPr="002A6CDB">
        <w:t>Choosing d</w:t>
      </w:r>
      <w:r w:rsidR="00CF73BD" w:rsidRPr="002A6CDB">
        <w:t>ifferent cases in different contexts might have led to different dependencies</w:t>
      </w:r>
      <w:r w:rsidR="00B448CA" w:rsidRPr="002A6CDB">
        <w:t xml:space="preserve"> being </w:t>
      </w:r>
      <w:r w:rsidR="00B448CA" w:rsidRPr="006B603B">
        <w:t>identified</w:t>
      </w:r>
      <w:r w:rsidR="00CF73BD" w:rsidRPr="006B603B">
        <w:t xml:space="preserve">. Furthermore, </w:t>
      </w:r>
      <w:r w:rsidR="00B448CA" w:rsidRPr="006B603B">
        <w:t>within the selected</w:t>
      </w:r>
      <w:r w:rsidR="00B448CA" w:rsidRPr="002A6CDB">
        <w:t xml:space="preserve"> cases </w:t>
      </w:r>
      <w:r w:rsidR="00903379" w:rsidRPr="002A6CDB">
        <w:t xml:space="preserve">all dependency types might not have been captured </w:t>
      </w:r>
      <w:r w:rsidR="00CF73BD" w:rsidRPr="002A6CDB">
        <w:t>beca</w:t>
      </w:r>
      <w:r w:rsidR="00B448CA" w:rsidRPr="002A6CDB">
        <w:t xml:space="preserve">use data was collected over a short period whereas the overall project took many months to complete and participants </w:t>
      </w:r>
      <w:r w:rsidR="00D76B5E">
        <w:t xml:space="preserve">might </w:t>
      </w:r>
      <w:r w:rsidR="00BB3353" w:rsidRPr="002A6CDB">
        <w:t xml:space="preserve">place less emphasis on </w:t>
      </w:r>
      <w:r w:rsidR="00CF73BD" w:rsidRPr="002A6CDB">
        <w:t>events occurring many months prior to the interview.</w:t>
      </w:r>
      <w:bookmarkStart w:id="9" w:name="_Ref322516112"/>
      <w:bookmarkStart w:id="10" w:name="_Ref321385216"/>
      <w:r w:rsidR="00B448CA" w:rsidRPr="002A6CDB">
        <w:t xml:space="preserve"> </w:t>
      </w:r>
      <w:r w:rsidR="00052EAD" w:rsidRPr="002A6CDB">
        <w:t>Conversely, because each project was studied dur</w:t>
      </w:r>
      <w:r w:rsidR="00C5169C">
        <w:t xml:space="preserve">ing the final third </w:t>
      </w:r>
      <w:r w:rsidR="00052EAD" w:rsidRPr="002A6CDB">
        <w:t xml:space="preserve">of the project </w:t>
      </w:r>
      <w:r w:rsidR="004D4360" w:rsidRPr="002A6CDB">
        <w:t xml:space="preserve">duration </w:t>
      </w:r>
      <w:r w:rsidR="00052EAD" w:rsidRPr="002A6CDB">
        <w:t xml:space="preserve">then project teams had plentiful experiences </w:t>
      </w:r>
      <w:r w:rsidR="004D4360" w:rsidRPr="002A6CDB">
        <w:t xml:space="preserve">of </w:t>
      </w:r>
      <w:r w:rsidR="00052EAD" w:rsidRPr="002A6CDB">
        <w:t xml:space="preserve">dependencies and coordination </w:t>
      </w:r>
      <w:r w:rsidR="004D4360" w:rsidRPr="002A6CDB">
        <w:t>to report</w:t>
      </w:r>
      <w:r w:rsidR="00052EAD" w:rsidRPr="002A6CDB">
        <w:t xml:space="preserve">. </w:t>
      </w:r>
      <w:r w:rsidR="006B603B">
        <w:t>Another limitation is that reporting frequencies of identified dependencies in qualitative materials is highly subjective. If more interviews were carried within each case</w:t>
      </w:r>
      <w:r w:rsidR="00C5169C">
        <w:t>, or different cases were selected,</w:t>
      </w:r>
      <w:r w:rsidR="006B603B">
        <w:t xml:space="preserve"> this might have </w:t>
      </w:r>
      <w:r w:rsidR="00C5169C">
        <w:t>affected</w:t>
      </w:r>
      <w:r w:rsidR="006B603B">
        <w:t xml:space="preserve"> the </w:t>
      </w:r>
      <w:r w:rsidR="00C5169C">
        <w:t xml:space="preserve">frequency </w:t>
      </w:r>
      <w:r w:rsidR="006B603B">
        <w:t>and distribution of identified dependencies.</w:t>
      </w:r>
    </w:p>
    <w:p w:rsidR="000E3C0A" w:rsidRDefault="000E3C0A" w:rsidP="00504EE9">
      <w:pPr>
        <w:pStyle w:val="Heading20"/>
      </w:pPr>
      <w:bookmarkStart w:id="11" w:name="_Toc359771538"/>
      <w:bookmarkEnd w:id="8"/>
      <w:bookmarkEnd w:id="9"/>
      <w:bookmarkEnd w:id="10"/>
      <w:r>
        <w:t>Conclusion</w:t>
      </w:r>
      <w:bookmarkEnd w:id="11"/>
    </w:p>
    <w:p w:rsidR="000E3C0A" w:rsidRDefault="00B42CEE" w:rsidP="000E3C0A">
      <w:r>
        <w:rPr>
          <w:rFonts w:ascii="Times" w:hAnsi="Times"/>
        </w:rPr>
        <w:t>Th</w:t>
      </w:r>
      <w:r w:rsidR="00987992">
        <w:rPr>
          <w:rFonts w:ascii="Times" w:hAnsi="Times"/>
        </w:rPr>
        <w:t xml:space="preserve">is article has explored </w:t>
      </w:r>
      <w:r w:rsidR="00816692">
        <w:rPr>
          <w:rFonts w:ascii="Times" w:hAnsi="Times"/>
        </w:rPr>
        <w:t xml:space="preserve">dependencies </w:t>
      </w:r>
      <w:r>
        <w:rPr>
          <w:rFonts w:ascii="Times" w:hAnsi="Times"/>
        </w:rPr>
        <w:t>in three agile software development projects</w:t>
      </w:r>
      <w:r w:rsidR="00B5067B">
        <w:rPr>
          <w:rFonts w:ascii="Times" w:hAnsi="Times"/>
        </w:rPr>
        <w:t xml:space="preserve"> and </w:t>
      </w:r>
      <w:r>
        <w:rPr>
          <w:rFonts w:ascii="Times" w:hAnsi="Times"/>
        </w:rPr>
        <w:t xml:space="preserve">organised </w:t>
      </w:r>
      <w:r w:rsidR="00804F5C">
        <w:rPr>
          <w:rFonts w:ascii="Times" w:hAnsi="Times"/>
        </w:rPr>
        <w:t xml:space="preserve">them </w:t>
      </w:r>
      <w:r>
        <w:rPr>
          <w:rFonts w:ascii="Times" w:hAnsi="Times"/>
        </w:rPr>
        <w:t>into a taxonomy</w:t>
      </w:r>
      <w:r w:rsidR="00804F5C">
        <w:rPr>
          <w:rFonts w:ascii="Times" w:hAnsi="Times"/>
        </w:rPr>
        <w:t xml:space="preserve"> of dependencies</w:t>
      </w:r>
      <w:r w:rsidR="00B5067B">
        <w:rPr>
          <w:rFonts w:ascii="Times" w:hAnsi="Times"/>
        </w:rPr>
        <w:t xml:space="preserve">. </w:t>
      </w:r>
      <w:r w:rsidR="00B5067B">
        <w:t xml:space="preserve">This taxonomy </w:t>
      </w:r>
      <w:r w:rsidR="00461302">
        <w:t xml:space="preserve">extends prior knowledge about dependencies found in non-agile software development project contexts. This taxonomy also </w:t>
      </w:r>
      <w:r w:rsidR="00B5067B">
        <w:t xml:space="preserve">provides basic knowledge about dependencies useful for </w:t>
      </w:r>
      <w:r w:rsidR="00461302">
        <w:t xml:space="preserve">deciding how to assemble </w:t>
      </w:r>
      <w:r w:rsidR="00B5067B">
        <w:t>practices from commonly used agile methods to achieve effective project coordination. The taxonomy co</w:t>
      </w:r>
      <w:r w:rsidR="00966831">
        <w:t>mprises</w:t>
      </w:r>
      <w:r w:rsidR="00B5067B">
        <w:t xml:space="preserve"> </w:t>
      </w:r>
      <w:r w:rsidR="000E3C0A">
        <w:t xml:space="preserve">knowledge, </w:t>
      </w:r>
      <w:r w:rsidR="00137130">
        <w:t>process</w:t>
      </w:r>
      <w:r w:rsidR="000E3C0A">
        <w:t>, and resource</w:t>
      </w:r>
      <w:r w:rsidR="00773E04">
        <w:t xml:space="preserve"> dependencies</w:t>
      </w:r>
      <w:r w:rsidR="000E3C0A">
        <w:t xml:space="preserve">. Knowledge dependencies </w:t>
      </w:r>
      <w:r w:rsidR="00966831">
        <w:t>consist of</w:t>
      </w:r>
      <w:r w:rsidR="000E3C0A">
        <w:t xml:space="preserve"> requirements, task allocation, historical, and expertise dependencies; </w:t>
      </w:r>
      <w:r>
        <w:t>process</w:t>
      </w:r>
      <w:r w:rsidR="000E3C0A">
        <w:t xml:space="preserve"> dependencies include activity an</w:t>
      </w:r>
      <w:r>
        <w:t>d business process dependencies;</w:t>
      </w:r>
      <w:r w:rsidR="000E3C0A">
        <w:t xml:space="preserve"> </w:t>
      </w:r>
      <w:r>
        <w:t xml:space="preserve">and </w:t>
      </w:r>
      <w:r w:rsidR="000E3C0A">
        <w:t>resource dependencies include entity and technical dependencies.</w:t>
      </w:r>
      <w:r w:rsidR="005F1E24">
        <w:t xml:space="preserve"> In addition</w:t>
      </w:r>
      <w:r w:rsidR="00966831">
        <w:t xml:space="preserve">, this article found that knowledge dependencies are predominant, which suggests that focusing on selecting agile practices that address the various </w:t>
      </w:r>
      <w:r w:rsidR="005F1E24">
        <w:t>types of knowledge dependency</w:t>
      </w:r>
      <w:r w:rsidR="00966831">
        <w:t xml:space="preserve"> would benefit coordination in agile </w:t>
      </w:r>
      <w:r w:rsidR="005F1E24">
        <w:t>software development projects. Additional analysis showed that certain agile software development practices</w:t>
      </w:r>
      <w:r w:rsidR="00461302">
        <w:t xml:space="preserve"> act</w:t>
      </w:r>
      <w:r w:rsidR="005F1E24">
        <w:t xml:space="preserve"> as coordination mechanisms </w:t>
      </w:r>
      <w:r w:rsidR="00461302">
        <w:t xml:space="preserve">by </w:t>
      </w:r>
      <w:r w:rsidR="005F1E24">
        <w:t>address</w:t>
      </w:r>
      <w:r w:rsidR="00461302">
        <w:t>ing</w:t>
      </w:r>
      <w:r w:rsidR="005F1E24">
        <w:t xml:space="preserve"> dependencies</w:t>
      </w:r>
      <w:r w:rsidR="00461302">
        <w:t xml:space="preserve">, and </w:t>
      </w:r>
      <w:r w:rsidR="008F30CF">
        <w:t>12</w:t>
      </w:r>
      <w:r w:rsidR="00A317AA">
        <w:t xml:space="preserve"> </w:t>
      </w:r>
      <w:r w:rsidR="00052EAD">
        <w:t xml:space="preserve">common agile </w:t>
      </w:r>
      <w:r w:rsidR="00A317AA">
        <w:t xml:space="preserve">practices </w:t>
      </w:r>
      <w:r w:rsidR="00461302">
        <w:t xml:space="preserve">are </w:t>
      </w:r>
      <w:r w:rsidR="005F1E24">
        <w:t>able to</w:t>
      </w:r>
      <w:r w:rsidR="00B5067B">
        <w:t xml:space="preserve"> </w:t>
      </w:r>
      <w:r w:rsidR="00A317AA">
        <w:t>address multiple project dependencies</w:t>
      </w:r>
      <w:r w:rsidR="00B5067B">
        <w:t xml:space="preserve">. This would </w:t>
      </w:r>
      <w:r w:rsidR="00A317AA">
        <w:t xml:space="preserve">be a </w:t>
      </w:r>
      <w:r w:rsidR="00052EAD">
        <w:t xml:space="preserve">good starter set </w:t>
      </w:r>
      <w:r w:rsidR="00B5067B">
        <w:t xml:space="preserve">of practices </w:t>
      </w:r>
      <w:r w:rsidR="00052EAD">
        <w:t xml:space="preserve">for practitioners to adopt </w:t>
      </w:r>
      <w:r w:rsidR="00B5067B">
        <w:t xml:space="preserve">to achieve </w:t>
      </w:r>
      <w:r w:rsidR="00052EAD">
        <w:t xml:space="preserve">effective </w:t>
      </w:r>
      <w:r w:rsidR="00B5067B">
        <w:t xml:space="preserve">agile software </w:t>
      </w:r>
      <w:r w:rsidR="00D6217D">
        <w:t>project coordination and support collaboration.</w:t>
      </w:r>
      <w:r w:rsidR="00804F5C">
        <w:t xml:space="preserve"> </w:t>
      </w:r>
    </w:p>
    <w:p w:rsidR="0006448F" w:rsidRDefault="000E3C0A" w:rsidP="0006448F">
      <w:r>
        <w:t>Future work includes</w:t>
      </w:r>
      <w:r w:rsidR="00773E04">
        <w:t xml:space="preserve"> i</w:t>
      </w:r>
      <w:r>
        <w:t>nvestigating the relative importance of dep</w:t>
      </w:r>
      <w:r w:rsidR="00773E04">
        <w:t>endency types</w:t>
      </w:r>
      <w:r w:rsidR="00F35756">
        <w:t xml:space="preserve"> because</w:t>
      </w:r>
      <w:r>
        <w:t xml:space="preserve"> some dependencies might be more criti</w:t>
      </w:r>
      <w:r w:rsidR="00F35756">
        <w:t>cal in certain types of project</w:t>
      </w:r>
      <w:r>
        <w:t xml:space="preserve"> or at certain times during a project. Further research could assess the applicability of this taxonomy </w:t>
      </w:r>
      <w:r w:rsidR="006F34D5">
        <w:t xml:space="preserve">in </w:t>
      </w:r>
      <w:r w:rsidR="00F35756">
        <w:t xml:space="preserve">contexts such as </w:t>
      </w:r>
      <w:r>
        <w:t>large-scale</w:t>
      </w:r>
      <w:r w:rsidR="00F35756">
        <w:t xml:space="preserve"> agile</w:t>
      </w:r>
      <w:r>
        <w:t xml:space="preserve"> </w:t>
      </w:r>
      <w:r w:rsidR="00E26DE3">
        <w:t>or</w:t>
      </w:r>
      <w:r>
        <w:t xml:space="preserve"> distributed </w:t>
      </w:r>
      <w:r w:rsidR="00F35756">
        <w:t xml:space="preserve">agile </w:t>
      </w:r>
      <w:r>
        <w:t xml:space="preserve">software </w:t>
      </w:r>
      <w:r w:rsidR="00773E04">
        <w:t>development</w:t>
      </w:r>
      <w:r>
        <w:t xml:space="preserve">. This would contribute to a better understanding of </w:t>
      </w:r>
      <w:r w:rsidR="00F35756">
        <w:t>dependencies</w:t>
      </w:r>
      <w:r w:rsidR="000D258F">
        <w:t xml:space="preserve"> in </w:t>
      </w:r>
      <w:r w:rsidR="00C5169C">
        <w:t xml:space="preserve">the </w:t>
      </w:r>
      <w:r w:rsidR="006F34D5">
        <w:t xml:space="preserve">various forms of </w:t>
      </w:r>
      <w:r w:rsidR="00F35756">
        <w:t xml:space="preserve">agile </w:t>
      </w:r>
      <w:r w:rsidR="000D258F">
        <w:t xml:space="preserve">software </w:t>
      </w:r>
      <w:r w:rsidR="00773E04">
        <w:t xml:space="preserve">development </w:t>
      </w:r>
      <w:r w:rsidR="006F34D5">
        <w:t>project</w:t>
      </w:r>
      <w:r w:rsidR="000D258F">
        <w:t xml:space="preserve"> </w:t>
      </w:r>
      <w:r w:rsidR="006F34D5">
        <w:t xml:space="preserve">and provide </w:t>
      </w:r>
      <w:r>
        <w:t xml:space="preserve">a sound basis for </w:t>
      </w:r>
      <w:r w:rsidR="006F34D5">
        <w:t>choosing</w:t>
      </w:r>
      <w:r>
        <w:t xml:space="preserve"> </w:t>
      </w:r>
      <w:r w:rsidR="00804F5C">
        <w:t xml:space="preserve">effective </w:t>
      </w:r>
      <w:r w:rsidR="00C5169C">
        <w:t>coordinative</w:t>
      </w:r>
      <w:r w:rsidR="00804F5C">
        <w:t xml:space="preserve"> practices</w:t>
      </w:r>
      <w:r w:rsidR="00D6217D">
        <w:t xml:space="preserve"> to better support a collaborative </w:t>
      </w:r>
      <w:r w:rsidR="00B6114E">
        <w:t xml:space="preserve">systems development </w:t>
      </w:r>
      <w:r w:rsidR="00D6217D">
        <w:t>environment</w:t>
      </w:r>
      <w:r w:rsidR="00804F5C">
        <w:t xml:space="preserve">.    </w:t>
      </w:r>
    </w:p>
    <w:p w:rsidR="0006448F" w:rsidRDefault="0006448F" w:rsidP="0006448F">
      <w:pPr>
        <w:rPr>
          <w:rFonts w:asciiTheme="minorHAnsi" w:eastAsiaTheme="majorEastAsia" w:hAnsiTheme="minorHAnsi" w:cstheme="majorBidi"/>
          <w:b/>
          <w:bCs/>
          <w:sz w:val="24"/>
          <w:szCs w:val="24"/>
        </w:rPr>
      </w:pPr>
    </w:p>
    <w:p w:rsidR="0006448F" w:rsidRDefault="0006448F">
      <w:pPr>
        <w:spacing w:before="0" w:after="200" w:line="276" w:lineRule="auto"/>
        <w:rPr>
          <w:rFonts w:asciiTheme="minorHAnsi" w:eastAsiaTheme="majorEastAsia" w:hAnsiTheme="minorHAnsi" w:cstheme="majorBidi"/>
          <w:b/>
          <w:bCs/>
          <w:sz w:val="24"/>
          <w:szCs w:val="24"/>
        </w:rPr>
      </w:pPr>
      <w:r>
        <w:lastRenderedPageBreak/>
        <w:br w:type="page"/>
      </w:r>
    </w:p>
    <w:p w:rsidR="000E3C0A" w:rsidRDefault="006C41D6" w:rsidP="00504EE9">
      <w:pPr>
        <w:pStyle w:val="Heading20"/>
      </w:pPr>
      <w:r>
        <w:lastRenderedPageBreak/>
        <w:t>Appendix A</w:t>
      </w:r>
    </w:p>
    <w:p w:rsidR="00697D80" w:rsidRDefault="00B956B0" w:rsidP="00697D80">
      <w:pPr>
        <w:rPr>
          <w:rFonts w:cs="Times New Roman"/>
          <w:szCs w:val="20"/>
        </w:rPr>
      </w:pPr>
      <w:r>
        <w:rPr>
          <w:rFonts w:cs="Times New Roman"/>
          <w:noProof/>
          <w:szCs w:val="20"/>
          <w:lang w:eastAsia="en-NZ"/>
        </w:rPr>
        <w:pict>
          <v:shape id="_x0000_s1061" type="#_x0000_t202" style="position:absolute;margin-left:0;margin-top:33pt;width:459pt;height:641.35pt;z-index:251677696">
            <v:textbox>
              <w:txbxContent>
                <w:p w:rsidR="00F54AD0" w:rsidRPr="004A4ED7" w:rsidRDefault="00F54AD0" w:rsidP="004A4ED7">
                  <w:pPr>
                    <w:rPr>
                      <w:rFonts w:cs="Times New Roman"/>
                      <w:sz w:val="16"/>
                      <w:szCs w:val="16"/>
                    </w:rPr>
                  </w:pPr>
                  <w:r w:rsidRPr="004A4ED7">
                    <w:rPr>
                      <w:rFonts w:cs="Times New Roman"/>
                      <w:sz w:val="16"/>
                      <w:szCs w:val="16"/>
                    </w:rPr>
                    <w:t>Notes:</w:t>
                  </w:r>
                </w:p>
                <w:p w:rsidR="00F54AD0" w:rsidRPr="004A4ED7" w:rsidRDefault="00F54AD0" w:rsidP="004A4ED7">
                  <w:pPr>
                    <w:pStyle w:val="ListParagraph"/>
                    <w:numPr>
                      <w:ilvl w:val="0"/>
                      <w:numId w:val="18"/>
                    </w:numPr>
                    <w:rPr>
                      <w:sz w:val="16"/>
                      <w:szCs w:val="16"/>
                    </w:rPr>
                  </w:pPr>
                  <w:r w:rsidRPr="004A4ED7">
                    <w:rPr>
                      <w:sz w:val="16"/>
                      <w:szCs w:val="16"/>
                    </w:rPr>
                    <w:t xml:space="preserve">If participants choose to be interviewed in pairs or small groups that is acceptable. </w:t>
                  </w:r>
                </w:p>
                <w:p w:rsidR="00F54AD0" w:rsidRPr="004A4ED7" w:rsidRDefault="00F54AD0" w:rsidP="004A4ED7">
                  <w:pPr>
                    <w:pStyle w:val="ListParagraph"/>
                    <w:numPr>
                      <w:ilvl w:val="0"/>
                      <w:numId w:val="18"/>
                    </w:numPr>
                    <w:rPr>
                      <w:sz w:val="16"/>
                      <w:szCs w:val="16"/>
                    </w:rPr>
                  </w:pPr>
                  <w:r w:rsidRPr="004A4ED7">
                    <w:rPr>
                      <w:sz w:val="16"/>
                      <w:szCs w:val="16"/>
                    </w:rPr>
                    <w:t>If questions arise in this schedule that participants have address</w:t>
                  </w:r>
                  <w:r>
                    <w:rPr>
                      <w:sz w:val="16"/>
                      <w:szCs w:val="16"/>
                    </w:rPr>
                    <w:t>ed</w:t>
                  </w:r>
                  <w:r w:rsidRPr="004A4ED7">
                    <w:rPr>
                      <w:sz w:val="16"/>
                      <w:szCs w:val="16"/>
                    </w:rPr>
                    <w:t xml:space="preserve"> in previous responses then omit the question.  </w:t>
                  </w:r>
                </w:p>
                <w:p w:rsidR="00F54AD0" w:rsidRPr="004A4ED7" w:rsidRDefault="00F54AD0" w:rsidP="004A4ED7">
                  <w:pPr>
                    <w:pStyle w:val="StyleTimesNewRoman11ptLeft125cm"/>
                    <w:numPr>
                      <w:ilvl w:val="0"/>
                      <w:numId w:val="11"/>
                    </w:numPr>
                    <w:rPr>
                      <w:sz w:val="16"/>
                      <w:szCs w:val="16"/>
                    </w:rPr>
                  </w:pPr>
                  <w:r w:rsidRPr="004A4ED7">
                    <w:rPr>
                      <w:sz w:val="16"/>
                      <w:szCs w:val="16"/>
                    </w:rPr>
                    <w:t>Background questions</w:t>
                  </w:r>
                </w:p>
                <w:p w:rsidR="00F54AD0" w:rsidRPr="004A4ED7" w:rsidRDefault="00F54AD0" w:rsidP="004A4ED7">
                  <w:pPr>
                    <w:pStyle w:val="StyleTimesNewRoman11ptLeft125cm"/>
                    <w:numPr>
                      <w:ilvl w:val="1"/>
                      <w:numId w:val="15"/>
                    </w:numPr>
                    <w:tabs>
                      <w:tab w:val="left" w:pos="540"/>
                      <w:tab w:val="left" w:pos="1080"/>
                    </w:tabs>
                    <w:rPr>
                      <w:sz w:val="16"/>
                      <w:szCs w:val="16"/>
                    </w:rPr>
                  </w:pPr>
                  <w:r w:rsidRPr="004A4ED7">
                    <w:rPr>
                      <w:sz w:val="16"/>
                      <w:szCs w:val="16"/>
                    </w:rPr>
                    <w:t>Name</w:t>
                  </w:r>
                </w:p>
                <w:p w:rsidR="00F54AD0" w:rsidRPr="004A4ED7" w:rsidRDefault="00F54AD0" w:rsidP="004A4ED7">
                  <w:pPr>
                    <w:pStyle w:val="StyleTimesNewRoman11ptLeft125cm"/>
                    <w:numPr>
                      <w:ilvl w:val="1"/>
                      <w:numId w:val="15"/>
                    </w:numPr>
                    <w:tabs>
                      <w:tab w:val="left" w:pos="540"/>
                      <w:tab w:val="left" w:pos="1080"/>
                    </w:tabs>
                    <w:rPr>
                      <w:sz w:val="16"/>
                      <w:szCs w:val="16"/>
                    </w:rPr>
                  </w:pPr>
                  <w:r w:rsidRPr="004A4ED7">
                    <w:rPr>
                      <w:sz w:val="16"/>
                      <w:szCs w:val="16"/>
                    </w:rPr>
                    <w:t>Job title</w:t>
                  </w:r>
                </w:p>
                <w:p w:rsidR="00F54AD0" w:rsidRPr="004A4ED7" w:rsidRDefault="00F54AD0" w:rsidP="004A4ED7">
                  <w:pPr>
                    <w:pStyle w:val="StyleTimesNewRoman11ptLeft125cm"/>
                    <w:numPr>
                      <w:ilvl w:val="1"/>
                      <w:numId w:val="15"/>
                    </w:numPr>
                    <w:tabs>
                      <w:tab w:val="left" w:pos="540"/>
                      <w:tab w:val="left" w:pos="1080"/>
                    </w:tabs>
                    <w:rPr>
                      <w:sz w:val="16"/>
                      <w:szCs w:val="16"/>
                    </w:rPr>
                  </w:pPr>
                  <w:r w:rsidRPr="004A4ED7">
                    <w:rPr>
                      <w:sz w:val="16"/>
                      <w:szCs w:val="16"/>
                    </w:rPr>
                    <w:t>Years of IT experience</w:t>
                  </w:r>
                </w:p>
                <w:p w:rsidR="00F54AD0" w:rsidRPr="004A4ED7" w:rsidRDefault="00F54AD0" w:rsidP="004A4ED7">
                  <w:pPr>
                    <w:pStyle w:val="StyleTimesNewRoman11ptLeft125cm"/>
                    <w:numPr>
                      <w:ilvl w:val="1"/>
                      <w:numId w:val="15"/>
                    </w:numPr>
                    <w:tabs>
                      <w:tab w:val="left" w:pos="540"/>
                      <w:tab w:val="left" w:pos="1080"/>
                    </w:tabs>
                    <w:rPr>
                      <w:sz w:val="16"/>
                      <w:szCs w:val="16"/>
                    </w:rPr>
                  </w:pPr>
                  <w:r w:rsidRPr="004A4ED7">
                    <w:rPr>
                      <w:sz w:val="16"/>
                      <w:szCs w:val="16"/>
                    </w:rPr>
                    <w:t>Educational background</w:t>
                  </w:r>
                </w:p>
                <w:p w:rsidR="00F54AD0" w:rsidRPr="004A4ED7" w:rsidRDefault="00F54AD0" w:rsidP="004A4ED7">
                  <w:pPr>
                    <w:pStyle w:val="StyleTimesNewRoman11ptLeft125cm"/>
                    <w:numPr>
                      <w:ilvl w:val="1"/>
                      <w:numId w:val="15"/>
                    </w:numPr>
                    <w:tabs>
                      <w:tab w:val="left" w:pos="540"/>
                      <w:tab w:val="left" w:pos="1080"/>
                    </w:tabs>
                    <w:rPr>
                      <w:sz w:val="16"/>
                      <w:szCs w:val="16"/>
                    </w:rPr>
                  </w:pPr>
                  <w:r w:rsidRPr="004A4ED7">
                    <w:rPr>
                      <w:sz w:val="16"/>
                      <w:szCs w:val="16"/>
                    </w:rPr>
                    <w:t>Describe your job (what is your role on this project) and its goals</w:t>
                  </w:r>
                </w:p>
                <w:p w:rsidR="00F54AD0" w:rsidRPr="004A4ED7" w:rsidRDefault="00F54AD0" w:rsidP="004A4ED7">
                  <w:pPr>
                    <w:pStyle w:val="StyleTimesNewRoman11ptLeft125cm"/>
                    <w:tabs>
                      <w:tab w:val="left" w:pos="540"/>
                      <w:tab w:val="left" w:pos="1080"/>
                    </w:tabs>
                    <w:ind w:left="1080" w:firstLine="0"/>
                    <w:rPr>
                      <w:sz w:val="16"/>
                      <w:szCs w:val="16"/>
                    </w:rPr>
                  </w:pPr>
                </w:p>
                <w:p w:rsidR="00F54AD0" w:rsidRPr="004A4ED7" w:rsidRDefault="00F54AD0" w:rsidP="004A4ED7">
                  <w:pPr>
                    <w:numPr>
                      <w:ilvl w:val="0"/>
                      <w:numId w:val="11"/>
                    </w:numPr>
                    <w:tabs>
                      <w:tab w:val="left" w:pos="900"/>
                    </w:tabs>
                    <w:spacing w:before="0" w:after="0"/>
                    <w:rPr>
                      <w:rFonts w:cs="Times New Roman"/>
                      <w:sz w:val="16"/>
                      <w:szCs w:val="16"/>
                    </w:rPr>
                  </w:pPr>
                  <w:r w:rsidRPr="004A4ED7">
                    <w:rPr>
                      <w:rFonts w:cs="Times New Roman"/>
                      <w:sz w:val="16"/>
                      <w:szCs w:val="16"/>
                    </w:rPr>
                    <w:t>What are your main work activities (3-5 activities) IN THIS PROJECT</w:t>
                  </w:r>
                </w:p>
                <w:p w:rsidR="00F54AD0" w:rsidRPr="004A4ED7" w:rsidRDefault="00F54AD0" w:rsidP="004A4ED7">
                  <w:pPr>
                    <w:numPr>
                      <w:ilvl w:val="1"/>
                      <w:numId w:val="12"/>
                    </w:numPr>
                    <w:tabs>
                      <w:tab w:val="left" w:pos="900"/>
                    </w:tabs>
                    <w:spacing w:before="0" w:after="0"/>
                    <w:rPr>
                      <w:rFonts w:cs="Times New Roman"/>
                      <w:sz w:val="16"/>
                      <w:szCs w:val="16"/>
                    </w:rPr>
                  </w:pPr>
                  <w:r w:rsidRPr="004A4ED7">
                    <w:rPr>
                      <w:rFonts w:cs="Times New Roman"/>
                      <w:sz w:val="16"/>
                      <w:szCs w:val="16"/>
                    </w:rPr>
                    <w:t>For each activity (this will depend on specialisation/generalisation of work)</w:t>
                  </w:r>
                </w:p>
                <w:p w:rsidR="00F54AD0" w:rsidRPr="004A4ED7" w:rsidRDefault="00F54AD0" w:rsidP="004A4ED7">
                  <w:pPr>
                    <w:numPr>
                      <w:ilvl w:val="2"/>
                      <w:numId w:val="12"/>
                    </w:numPr>
                    <w:tabs>
                      <w:tab w:val="left" w:pos="900"/>
                    </w:tabs>
                    <w:spacing w:before="0" w:after="0"/>
                    <w:rPr>
                      <w:rFonts w:cs="Times New Roman"/>
                      <w:sz w:val="16"/>
                      <w:szCs w:val="16"/>
                    </w:rPr>
                  </w:pPr>
                  <w:r w:rsidRPr="004A4ED7">
                    <w:rPr>
                      <w:rFonts w:cs="Times New Roman"/>
                      <w:sz w:val="16"/>
                      <w:szCs w:val="16"/>
                    </w:rPr>
                    <w:t>Main purpose of the activity</w:t>
                  </w:r>
                </w:p>
                <w:p w:rsidR="00F54AD0" w:rsidRPr="004A4ED7" w:rsidRDefault="00F54AD0" w:rsidP="004A4ED7">
                  <w:pPr>
                    <w:numPr>
                      <w:ilvl w:val="1"/>
                      <w:numId w:val="12"/>
                    </w:numPr>
                    <w:tabs>
                      <w:tab w:val="left" w:pos="900"/>
                    </w:tabs>
                    <w:spacing w:before="0" w:after="0"/>
                    <w:rPr>
                      <w:rFonts w:cs="Times New Roman"/>
                      <w:sz w:val="16"/>
                      <w:szCs w:val="16"/>
                    </w:rPr>
                  </w:pPr>
                  <w:r w:rsidRPr="004A4ED7">
                    <w:rPr>
                      <w:rFonts w:cs="Times New Roman"/>
                      <w:sz w:val="16"/>
                      <w:szCs w:val="16"/>
                    </w:rPr>
                    <w:t>Depending if work is broken down into distinct activities or not…</w:t>
                  </w:r>
                </w:p>
                <w:p w:rsidR="00F54AD0" w:rsidRPr="004A4ED7" w:rsidRDefault="00F54AD0" w:rsidP="004A4ED7">
                  <w:pPr>
                    <w:numPr>
                      <w:ilvl w:val="0"/>
                      <w:numId w:val="13"/>
                    </w:numPr>
                    <w:tabs>
                      <w:tab w:val="num" w:pos="900"/>
                    </w:tabs>
                    <w:spacing w:before="0" w:after="0"/>
                    <w:ind w:left="1800"/>
                    <w:rPr>
                      <w:rFonts w:cs="Times New Roman"/>
                      <w:sz w:val="16"/>
                      <w:szCs w:val="16"/>
                    </w:rPr>
                  </w:pPr>
                  <w:r w:rsidRPr="004A4ED7">
                    <w:rPr>
                      <w:rFonts w:cs="Times New Roman"/>
                      <w:sz w:val="16"/>
                      <w:szCs w:val="16"/>
                    </w:rPr>
                    <w:t>How is work assigned to you?</w:t>
                  </w:r>
                </w:p>
                <w:p w:rsidR="00F54AD0" w:rsidRPr="004A4ED7" w:rsidRDefault="00F54AD0" w:rsidP="004A4ED7">
                  <w:pPr>
                    <w:numPr>
                      <w:ilvl w:val="0"/>
                      <w:numId w:val="13"/>
                    </w:numPr>
                    <w:tabs>
                      <w:tab w:val="num" w:pos="900"/>
                    </w:tabs>
                    <w:spacing w:before="0" w:after="0"/>
                    <w:ind w:left="1800"/>
                    <w:rPr>
                      <w:rFonts w:cs="Times New Roman"/>
                      <w:sz w:val="16"/>
                      <w:szCs w:val="16"/>
                    </w:rPr>
                  </w:pPr>
                  <w:r w:rsidRPr="004A4ED7">
                    <w:rPr>
                      <w:rFonts w:cs="Times New Roman"/>
                      <w:sz w:val="16"/>
                      <w:szCs w:val="16"/>
                    </w:rPr>
                    <w:t xml:space="preserve">How do you know when to start the work/activity? </w:t>
                  </w:r>
                </w:p>
                <w:p w:rsidR="00F54AD0" w:rsidRPr="004A4ED7" w:rsidRDefault="00F54AD0" w:rsidP="004A4ED7">
                  <w:pPr>
                    <w:numPr>
                      <w:ilvl w:val="0"/>
                      <w:numId w:val="13"/>
                    </w:numPr>
                    <w:tabs>
                      <w:tab w:val="num" w:pos="900"/>
                    </w:tabs>
                    <w:spacing w:before="0" w:after="0"/>
                    <w:ind w:left="1800"/>
                    <w:rPr>
                      <w:rFonts w:cs="Times New Roman"/>
                      <w:sz w:val="16"/>
                      <w:szCs w:val="16"/>
                    </w:rPr>
                  </w:pPr>
                  <w:r w:rsidRPr="004A4ED7">
                    <w:rPr>
                      <w:rFonts w:cs="Times New Roman"/>
                      <w:sz w:val="16"/>
                      <w:szCs w:val="16"/>
                    </w:rPr>
                    <w:t>Who do you work with to complete the activity [for stakeholder identification]</w:t>
                  </w:r>
                </w:p>
                <w:p w:rsidR="00F54AD0" w:rsidRPr="004A4ED7" w:rsidRDefault="00F54AD0" w:rsidP="004A4ED7">
                  <w:pPr>
                    <w:numPr>
                      <w:ilvl w:val="2"/>
                      <w:numId w:val="13"/>
                    </w:numPr>
                    <w:tabs>
                      <w:tab w:val="clear" w:pos="2160"/>
                      <w:tab w:val="num" w:pos="2520"/>
                    </w:tabs>
                    <w:spacing w:before="0" w:after="0"/>
                    <w:ind w:left="2520"/>
                    <w:rPr>
                      <w:rFonts w:cs="Times New Roman"/>
                      <w:sz w:val="16"/>
                      <w:szCs w:val="16"/>
                    </w:rPr>
                  </w:pPr>
                  <w:r w:rsidRPr="004A4ED7">
                    <w:rPr>
                      <w:rFonts w:cs="Times New Roman"/>
                      <w:sz w:val="16"/>
                      <w:szCs w:val="16"/>
                    </w:rPr>
                    <w:t>Who do you send communications to?</w:t>
                  </w:r>
                </w:p>
                <w:p w:rsidR="00F54AD0" w:rsidRPr="004A4ED7" w:rsidRDefault="00F54AD0" w:rsidP="004A4ED7">
                  <w:pPr>
                    <w:numPr>
                      <w:ilvl w:val="2"/>
                      <w:numId w:val="13"/>
                    </w:numPr>
                    <w:tabs>
                      <w:tab w:val="clear" w:pos="2160"/>
                      <w:tab w:val="num" w:pos="2520"/>
                    </w:tabs>
                    <w:spacing w:before="0" w:after="0"/>
                    <w:ind w:left="2520"/>
                    <w:rPr>
                      <w:rFonts w:cs="Times New Roman"/>
                      <w:sz w:val="16"/>
                      <w:szCs w:val="16"/>
                    </w:rPr>
                  </w:pPr>
                  <w:r w:rsidRPr="004A4ED7">
                    <w:rPr>
                      <w:rFonts w:cs="Times New Roman"/>
                      <w:sz w:val="16"/>
                      <w:szCs w:val="16"/>
                    </w:rPr>
                    <w:t>Who do you receive communications from?</w:t>
                  </w:r>
                </w:p>
                <w:p w:rsidR="00F54AD0" w:rsidRPr="004A4ED7" w:rsidRDefault="00F54AD0" w:rsidP="004A4ED7">
                  <w:pPr>
                    <w:numPr>
                      <w:ilvl w:val="0"/>
                      <w:numId w:val="13"/>
                    </w:numPr>
                    <w:tabs>
                      <w:tab w:val="num" w:pos="900"/>
                    </w:tabs>
                    <w:spacing w:before="0" w:after="0"/>
                    <w:ind w:left="1800"/>
                    <w:rPr>
                      <w:rFonts w:cs="Times New Roman"/>
                      <w:sz w:val="16"/>
                      <w:szCs w:val="16"/>
                    </w:rPr>
                  </w:pPr>
                  <w:r w:rsidRPr="004A4ED7">
                    <w:rPr>
                      <w:rFonts w:cs="Times New Roman"/>
                      <w:sz w:val="16"/>
                      <w:szCs w:val="16"/>
                    </w:rPr>
                    <w:t>How do you share out/or delegate the work?</w:t>
                  </w:r>
                </w:p>
                <w:p w:rsidR="00F54AD0" w:rsidRPr="004A4ED7" w:rsidRDefault="00F54AD0" w:rsidP="004A4ED7">
                  <w:pPr>
                    <w:numPr>
                      <w:ilvl w:val="0"/>
                      <w:numId w:val="13"/>
                    </w:numPr>
                    <w:tabs>
                      <w:tab w:val="num" w:pos="900"/>
                    </w:tabs>
                    <w:spacing w:before="0" w:after="0"/>
                    <w:ind w:left="1800"/>
                    <w:rPr>
                      <w:rFonts w:cs="Times New Roman"/>
                      <w:sz w:val="16"/>
                      <w:szCs w:val="16"/>
                    </w:rPr>
                  </w:pPr>
                  <w:r w:rsidRPr="004A4ED7">
                    <w:rPr>
                      <w:rFonts w:cs="Times New Roman"/>
                      <w:sz w:val="16"/>
                      <w:szCs w:val="16"/>
                    </w:rPr>
                    <w:t>How do you decide who to share out or delegate the work to?</w:t>
                  </w:r>
                </w:p>
                <w:p w:rsidR="00F54AD0" w:rsidRPr="004A4ED7" w:rsidRDefault="00F54AD0" w:rsidP="004A4ED7">
                  <w:pPr>
                    <w:numPr>
                      <w:ilvl w:val="0"/>
                      <w:numId w:val="13"/>
                    </w:numPr>
                    <w:tabs>
                      <w:tab w:val="num" w:pos="900"/>
                    </w:tabs>
                    <w:spacing w:before="0" w:after="0"/>
                    <w:ind w:left="1800"/>
                    <w:rPr>
                      <w:rFonts w:cs="Times New Roman"/>
                      <w:sz w:val="16"/>
                      <w:szCs w:val="16"/>
                    </w:rPr>
                  </w:pPr>
                  <w:r w:rsidRPr="004A4ED7">
                    <w:rPr>
                      <w:rFonts w:cs="Times New Roman"/>
                      <w:sz w:val="16"/>
                      <w:szCs w:val="16"/>
                    </w:rPr>
                    <w:t>What resources (things or information) do you need to complete the activity?</w:t>
                  </w:r>
                </w:p>
                <w:p w:rsidR="00F54AD0" w:rsidRPr="004A4ED7" w:rsidRDefault="00F54AD0" w:rsidP="004A4ED7">
                  <w:pPr>
                    <w:numPr>
                      <w:ilvl w:val="0"/>
                      <w:numId w:val="13"/>
                    </w:numPr>
                    <w:tabs>
                      <w:tab w:val="num" w:pos="900"/>
                    </w:tabs>
                    <w:spacing w:before="0" w:after="0"/>
                    <w:ind w:left="1800"/>
                    <w:rPr>
                      <w:rFonts w:cs="Times New Roman"/>
                      <w:sz w:val="16"/>
                      <w:szCs w:val="16"/>
                    </w:rPr>
                  </w:pPr>
                  <w:r w:rsidRPr="004A4ED7">
                    <w:rPr>
                      <w:rFonts w:cs="Times New Roman"/>
                      <w:sz w:val="16"/>
                      <w:szCs w:val="16"/>
                    </w:rPr>
                    <w:t>What technologies do you use to help you carry out the activity?  (e.g., email, configuration management tools, wiki, project database, on-line project plan, on-line specification)</w:t>
                  </w:r>
                </w:p>
                <w:p w:rsidR="00F54AD0" w:rsidRPr="004A4ED7" w:rsidRDefault="00F54AD0" w:rsidP="004A4ED7">
                  <w:pPr>
                    <w:numPr>
                      <w:ilvl w:val="0"/>
                      <w:numId w:val="13"/>
                    </w:numPr>
                    <w:tabs>
                      <w:tab w:val="num" w:pos="900"/>
                    </w:tabs>
                    <w:spacing w:before="0" w:after="0"/>
                    <w:ind w:left="1800"/>
                    <w:rPr>
                      <w:rFonts w:cs="Times New Roman"/>
                      <w:sz w:val="16"/>
                      <w:szCs w:val="16"/>
                    </w:rPr>
                  </w:pPr>
                  <w:r w:rsidRPr="004A4ED7">
                    <w:rPr>
                      <w:rFonts w:cs="Times New Roman"/>
                      <w:sz w:val="16"/>
                      <w:szCs w:val="16"/>
                    </w:rPr>
                    <w:t>What forms or documents do you need to perform the activity? Examples?</w:t>
                  </w:r>
                </w:p>
                <w:p w:rsidR="00F54AD0" w:rsidRPr="004A4ED7" w:rsidRDefault="00F54AD0" w:rsidP="004A4ED7">
                  <w:pPr>
                    <w:numPr>
                      <w:ilvl w:val="0"/>
                      <w:numId w:val="13"/>
                    </w:numPr>
                    <w:tabs>
                      <w:tab w:val="num" w:pos="900"/>
                    </w:tabs>
                    <w:spacing w:before="0" w:after="0"/>
                    <w:ind w:left="1800"/>
                    <w:rPr>
                      <w:rFonts w:cs="Times New Roman"/>
                      <w:sz w:val="16"/>
                      <w:szCs w:val="16"/>
                    </w:rPr>
                  </w:pPr>
                  <w:r w:rsidRPr="004A4ED7">
                    <w:rPr>
                      <w:rFonts w:cs="Times New Roman"/>
                      <w:sz w:val="16"/>
                      <w:szCs w:val="16"/>
                    </w:rPr>
                    <w:t>What is the product or partial product of the activity? (documents, information, software)</w:t>
                  </w:r>
                </w:p>
                <w:p w:rsidR="00F54AD0" w:rsidRPr="004A4ED7" w:rsidRDefault="00F54AD0" w:rsidP="004A4ED7">
                  <w:pPr>
                    <w:numPr>
                      <w:ilvl w:val="2"/>
                      <w:numId w:val="13"/>
                    </w:numPr>
                    <w:tabs>
                      <w:tab w:val="num" w:pos="900"/>
                    </w:tabs>
                    <w:spacing w:before="0" w:after="0"/>
                    <w:ind w:left="2520"/>
                    <w:rPr>
                      <w:rFonts w:cs="Times New Roman"/>
                      <w:sz w:val="16"/>
                      <w:szCs w:val="16"/>
                    </w:rPr>
                  </w:pPr>
                  <w:r w:rsidRPr="004A4ED7">
                    <w:rPr>
                      <w:rFonts w:cs="Times New Roman"/>
                      <w:sz w:val="16"/>
                      <w:szCs w:val="16"/>
                    </w:rPr>
                    <w:t>Who relies on the product of this activity?</w:t>
                  </w:r>
                </w:p>
                <w:p w:rsidR="00F54AD0" w:rsidRPr="004A4ED7" w:rsidRDefault="00F54AD0" w:rsidP="004A4ED7">
                  <w:pPr>
                    <w:numPr>
                      <w:ilvl w:val="0"/>
                      <w:numId w:val="13"/>
                    </w:numPr>
                    <w:tabs>
                      <w:tab w:val="clear" w:pos="1440"/>
                      <w:tab w:val="num" w:pos="1800"/>
                    </w:tabs>
                    <w:spacing w:before="0" w:after="0"/>
                    <w:ind w:left="1800"/>
                    <w:rPr>
                      <w:rFonts w:cs="Times New Roman"/>
                      <w:sz w:val="16"/>
                      <w:szCs w:val="16"/>
                    </w:rPr>
                  </w:pPr>
                  <w:r w:rsidRPr="004A4ED7">
                    <w:rPr>
                      <w:rFonts w:cs="Times New Roman"/>
                      <w:sz w:val="16"/>
                      <w:szCs w:val="16"/>
                    </w:rPr>
                    <w:t xml:space="preserve">Do any of your work products need to be integrated or fit in with other peoples’ work or applications? </w:t>
                  </w:r>
                </w:p>
                <w:p w:rsidR="00F54AD0" w:rsidRPr="004A4ED7" w:rsidRDefault="00F54AD0" w:rsidP="004A4ED7">
                  <w:pPr>
                    <w:numPr>
                      <w:ilvl w:val="2"/>
                      <w:numId w:val="13"/>
                    </w:numPr>
                    <w:tabs>
                      <w:tab w:val="clear" w:pos="2160"/>
                      <w:tab w:val="num" w:pos="2520"/>
                    </w:tabs>
                    <w:spacing w:before="0" w:after="0"/>
                    <w:ind w:left="2520"/>
                    <w:rPr>
                      <w:rFonts w:cs="Times New Roman"/>
                      <w:sz w:val="16"/>
                      <w:szCs w:val="16"/>
                    </w:rPr>
                  </w:pPr>
                  <w:r w:rsidRPr="004A4ED7">
                    <w:rPr>
                      <w:rFonts w:cs="Times New Roman"/>
                      <w:sz w:val="16"/>
                      <w:szCs w:val="16"/>
                    </w:rPr>
                    <w:t>Who waits for your work to be completed? [Ask for an example]</w:t>
                  </w:r>
                </w:p>
                <w:p w:rsidR="00F54AD0" w:rsidRPr="004A4ED7" w:rsidRDefault="00F54AD0" w:rsidP="004A4ED7">
                  <w:pPr>
                    <w:numPr>
                      <w:ilvl w:val="1"/>
                      <w:numId w:val="13"/>
                    </w:numPr>
                    <w:spacing w:before="0" w:after="0"/>
                    <w:rPr>
                      <w:rFonts w:cs="Times New Roman"/>
                      <w:sz w:val="16"/>
                      <w:szCs w:val="16"/>
                    </w:rPr>
                  </w:pPr>
                  <w:r w:rsidRPr="004A4ED7">
                    <w:rPr>
                      <w:rFonts w:cs="Times New Roman"/>
                      <w:sz w:val="16"/>
                      <w:szCs w:val="16"/>
                    </w:rPr>
                    <w:t xml:space="preserve">Individual activities: </w:t>
                  </w:r>
                </w:p>
                <w:p w:rsidR="00F54AD0" w:rsidRPr="004A4ED7" w:rsidRDefault="00F54AD0" w:rsidP="004A4ED7">
                  <w:pPr>
                    <w:numPr>
                      <w:ilvl w:val="0"/>
                      <w:numId w:val="13"/>
                    </w:numPr>
                    <w:tabs>
                      <w:tab w:val="num" w:pos="900"/>
                    </w:tabs>
                    <w:spacing w:before="0" w:after="0"/>
                    <w:ind w:left="1800"/>
                    <w:rPr>
                      <w:rFonts w:cs="Times New Roman"/>
                      <w:sz w:val="16"/>
                      <w:szCs w:val="16"/>
                    </w:rPr>
                  </w:pPr>
                  <w:r w:rsidRPr="004A4ED7">
                    <w:rPr>
                      <w:rFonts w:cs="Times New Roman"/>
                      <w:sz w:val="16"/>
                      <w:szCs w:val="16"/>
                    </w:rPr>
                    <w:t xml:space="preserve">How do you know when the activity is complete? </w:t>
                  </w:r>
                </w:p>
                <w:p w:rsidR="00F54AD0" w:rsidRPr="004A4ED7" w:rsidRDefault="00F54AD0" w:rsidP="004A4ED7">
                  <w:pPr>
                    <w:numPr>
                      <w:ilvl w:val="0"/>
                      <w:numId w:val="13"/>
                    </w:numPr>
                    <w:tabs>
                      <w:tab w:val="num" w:pos="900"/>
                    </w:tabs>
                    <w:spacing w:before="0" w:after="0"/>
                    <w:ind w:left="1800"/>
                    <w:rPr>
                      <w:rFonts w:cs="Times New Roman"/>
                      <w:sz w:val="16"/>
                      <w:szCs w:val="16"/>
                    </w:rPr>
                  </w:pPr>
                  <w:r w:rsidRPr="004A4ED7">
                    <w:rPr>
                      <w:rFonts w:cs="Times New Roman"/>
                      <w:sz w:val="16"/>
                      <w:szCs w:val="16"/>
                    </w:rPr>
                    <w:t>How do others know when the activity is complete?</w:t>
                  </w:r>
                </w:p>
                <w:p w:rsidR="00F54AD0" w:rsidRPr="004A4ED7" w:rsidRDefault="00F54AD0" w:rsidP="004A4ED7">
                  <w:pPr>
                    <w:numPr>
                      <w:ilvl w:val="0"/>
                      <w:numId w:val="13"/>
                    </w:numPr>
                    <w:tabs>
                      <w:tab w:val="num" w:pos="900"/>
                    </w:tabs>
                    <w:spacing w:before="0" w:after="0"/>
                    <w:ind w:left="1800"/>
                    <w:rPr>
                      <w:rFonts w:cs="Times New Roman"/>
                      <w:sz w:val="16"/>
                      <w:szCs w:val="16"/>
                    </w:rPr>
                  </w:pPr>
                  <w:r w:rsidRPr="004A4ED7">
                    <w:rPr>
                      <w:rFonts w:cs="Times New Roman"/>
                      <w:sz w:val="16"/>
                      <w:szCs w:val="16"/>
                    </w:rPr>
                    <w:t xml:space="preserve">What things hinder this activity </w:t>
                  </w:r>
                </w:p>
                <w:p w:rsidR="00F54AD0" w:rsidRPr="004A4ED7" w:rsidRDefault="00F54AD0" w:rsidP="004A4ED7">
                  <w:pPr>
                    <w:numPr>
                      <w:ilvl w:val="2"/>
                      <w:numId w:val="13"/>
                    </w:numPr>
                    <w:tabs>
                      <w:tab w:val="clear" w:pos="2160"/>
                      <w:tab w:val="num" w:pos="2520"/>
                    </w:tabs>
                    <w:spacing w:before="0" w:after="0"/>
                    <w:ind w:left="2520"/>
                    <w:rPr>
                      <w:rFonts w:cs="Times New Roman"/>
                      <w:sz w:val="16"/>
                      <w:szCs w:val="16"/>
                    </w:rPr>
                  </w:pPr>
                  <w:r w:rsidRPr="004A4ED7">
                    <w:rPr>
                      <w:rFonts w:cs="Times New Roman"/>
                      <w:sz w:val="16"/>
                      <w:szCs w:val="16"/>
                    </w:rPr>
                    <w:t xml:space="preserve">What do you wait for? </w:t>
                  </w:r>
                </w:p>
                <w:p w:rsidR="00F54AD0" w:rsidRPr="004A4ED7" w:rsidRDefault="00F54AD0" w:rsidP="004A4ED7">
                  <w:pPr>
                    <w:numPr>
                      <w:ilvl w:val="2"/>
                      <w:numId w:val="13"/>
                    </w:numPr>
                    <w:tabs>
                      <w:tab w:val="clear" w:pos="2160"/>
                      <w:tab w:val="num" w:pos="2520"/>
                    </w:tabs>
                    <w:spacing w:before="0" w:after="0"/>
                    <w:ind w:left="2520"/>
                    <w:rPr>
                      <w:rFonts w:cs="Times New Roman"/>
                      <w:sz w:val="16"/>
                      <w:szCs w:val="16"/>
                    </w:rPr>
                  </w:pPr>
                  <w:r w:rsidRPr="004A4ED7">
                    <w:rPr>
                      <w:rFonts w:cs="Times New Roman"/>
                      <w:sz w:val="16"/>
                      <w:szCs w:val="16"/>
                    </w:rPr>
                    <w:t xml:space="preserve">Negotiate for? </w:t>
                  </w:r>
                </w:p>
                <w:p w:rsidR="00F54AD0" w:rsidRPr="004A4ED7" w:rsidRDefault="00F54AD0" w:rsidP="004A4ED7">
                  <w:pPr>
                    <w:numPr>
                      <w:ilvl w:val="2"/>
                      <w:numId w:val="13"/>
                    </w:numPr>
                    <w:tabs>
                      <w:tab w:val="clear" w:pos="2160"/>
                      <w:tab w:val="num" w:pos="2520"/>
                    </w:tabs>
                    <w:spacing w:before="0" w:after="0"/>
                    <w:ind w:left="2520"/>
                    <w:rPr>
                      <w:rFonts w:cs="Times New Roman"/>
                      <w:sz w:val="16"/>
                      <w:szCs w:val="16"/>
                    </w:rPr>
                  </w:pPr>
                  <w:r w:rsidRPr="004A4ED7">
                    <w:rPr>
                      <w:rFonts w:cs="Times New Roman"/>
                      <w:sz w:val="16"/>
                      <w:szCs w:val="16"/>
                    </w:rPr>
                    <w:t>Bid for?</w:t>
                  </w:r>
                </w:p>
                <w:p w:rsidR="00F54AD0" w:rsidRPr="004A4ED7" w:rsidRDefault="00F54AD0" w:rsidP="004A4ED7">
                  <w:pPr>
                    <w:numPr>
                      <w:ilvl w:val="0"/>
                      <w:numId w:val="13"/>
                    </w:numPr>
                    <w:tabs>
                      <w:tab w:val="num" w:pos="900"/>
                    </w:tabs>
                    <w:spacing w:before="0" w:after="0"/>
                    <w:ind w:left="1800"/>
                    <w:rPr>
                      <w:rFonts w:cs="Times New Roman"/>
                      <w:sz w:val="16"/>
                      <w:szCs w:val="16"/>
                    </w:rPr>
                  </w:pPr>
                  <w:r w:rsidRPr="004A4ED7">
                    <w:rPr>
                      <w:rFonts w:cs="Times New Roman"/>
                      <w:sz w:val="16"/>
                      <w:szCs w:val="16"/>
                    </w:rPr>
                    <w:t>What would happen if this activity was not carried out?</w:t>
                  </w:r>
                </w:p>
                <w:p w:rsidR="00F54AD0" w:rsidRPr="004A4ED7" w:rsidRDefault="00F54AD0" w:rsidP="004A4ED7">
                  <w:pPr>
                    <w:numPr>
                      <w:ilvl w:val="0"/>
                      <w:numId w:val="13"/>
                    </w:numPr>
                    <w:tabs>
                      <w:tab w:val="num" w:pos="900"/>
                    </w:tabs>
                    <w:spacing w:before="0" w:after="0"/>
                    <w:ind w:left="1800"/>
                    <w:rPr>
                      <w:rFonts w:cs="Times New Roman"/>
                      <w:sz w:val="16"/>
                      <w:szCs w:val="16"/>
                    </w:rPr>
                  </w:pPr>
                  <w:r w:rsidRPr="004A4ED7">
                    <w:rPr>
                      <w:rFonts w:cs="Times New Roman"/>
                      <w:sz w:val="16"/>
                      <w:szCs w:val="16"/>
                    </w:rPr>
                    <w:t>What alternative ways could the outputs or goal of this activity be achieved?</w:t>
                  </w:r>
                </w:p>
                <w:p w:rsidR="00F54AD0" w:rsidRPr="004A4ED7" w:rsidRDefault="00F54AD0" w:rsidP="004A4ED7">
                  <w:pPr>
                    <w:spacing w:before="0" w:after="0"/>
                    <w:ind w:left="1800"/>
                    <w:rPr>
                      <w:rFonts w:cs="Times New Roman"/>
                      <w:sz w:val="16"/>
                      <w:szCs w:val="16"/>
                    </w:rPr>
                  </w:pPr>
                </w:p>
                <w:p w:rsidR="00F54AD0" w:rsidRPr="004A4ED7" w:rsidRDefault="00F54AD0" w:rsidP="004A4ED7">
                  <w:pPr>
                    <w:numPr>
                      <w:ilvl w:val="0"/>
                      <w:numId w:val="11"/>
                    </w:numPr>
                    <w:spacing w:before="0" w:after="0"/>
                    <w:rPr>
                      <w:rFonts w:cs="Times New Roman"/>
                      <w:sz w:val="16"/>
                      <w:szCs w:val="16"/>
                    </w:rPr>
                  </w:pPr>
                  <w:r w:rsidRPr="004A4ED7">
                    <w:rPr>
                      <w:rFonts w:cs="Times New Roman"/>
                      <w:sz w:val="16"/>
                      <w:szCs w:val="16"/>
                    </w:rPr>
                    <w:t>Dependency prompts:</w:t>
                  </w:r>
                </w:p>
                <w:p w:rsidR="00F54AD0" w:rsidRPr="004A4ED7" w:rsidRDefault="00F54AD0" w:rsidP="004A4ED7">
                  <w:pPr>
                    <w:numPr>
                      <w:ilvl w:val="1"/>
                      <w:numId w:val="13"/>
                    </w:numPr>
                    <w:spacing w:before="0" w:after="0"/>
                    <w:rPr>
                      <w:rFonts w:cs="Times New Roman"/>
                      <w:sz w:val="16"/>
                      <w:szCs w:val="16"/>
                    </w:rPr>
                  </w:pPr>
                  <w:r w:rsidRPr="004A4ED7">
                    <w:rPr>
                      <w:rFonts w:cs="Times New Roman"/>
                      <w:sz w:val="16"/>
                      <w:szCs w:val="16"/>
                    </w:rPr>
                    <w:t>Who is your vendor(s) [for stakeholder identification]</w:t>
                  </w:r>
                </w:p>
                <w:p w:rsidR="00F54AD0" w:rsidRPr="004A4ED7" w:rsidRDefault="00F54AD0" w:rsidP="004A4ED7">
                  <w:pPr>
                    <w:numPr>
                      <w:ilvl w:val="1"/>
                      <w:numId w:val="13"/>
                    </w:numPr>
                    <w:spacing w:before="0" w:after="0"/>
                    <w:rPr>
                      <w:rFonts w:cs="Times New Roman"/>
                      <w:sz w:val="16"/>
                      <w:szCs w:val="16"/>
                    </w:rPr>
                  </w:pPr>
                  <w:r w:rsidRPr="004A4ED7">
                    <w:rPr>
                      <w:rFonts w:cs="Times New Roman"/>
                      <w:sz w:val="16"/>
                      <w:szCs w:val="16"/>
                    </w:rPr>
                    <w:t>Who is your customer(s) [for stakeholder identification]</w:t>
                  </w:r>
                </w:p>
                <w:p w:rsidR="00F54AD0" w:rsidRPr="004A4ED7" w:rsidRDefault="00F54AD0" w:rsidP="004A4ED7">
                  <w:pPr>
                    <w:numPr>
                      <w:ilvl w:val="1"/>
                      <w:numId w:val="13"/>
                    </w:numPr>
                    <w:spacing w:before="0" w:after="0"/>
                    <w:rPr>
                      <w:rFonts w:cs="Times New Roman"/>
                      <w:sz w:val="16"/>
                      <w:szCs w:val="16"/>
                    </w:rPr>
                  </w:pPr>
                  <w:r w:rsidRPr="004A4ED7">
                    <w:rPr>
                      <w:rFonts w:cs="Times New Roman"/>
                      <w:sz w:val="16"/>
                      <w:szCs w:val="16"/>
                    </w:rPr>
                    <w:t>What other business units do you interact with? [for stakeholder identification]</w:t>
                  </w:r>
                </w:p>
                <w:p w:rsidR="00F54AD0" w:rsidRPr="004A4ED7" w:rsidRDefault="00F54AD0" w:rsidP="004A4ED7">
                  <w:pPr>
                    <w:numPr>
                      <w:ilvl w:val="1"/>
                      <w:numId w:val="13"/>
                    </w:numPr>
                    <w:spacing w:before="0" w:after="0"/>
                    <w:rPr>
                      <w:rFonts w:cs="Times New Roman"/>
                      <w:sz w:val="16"/>
                      <w:szCs w:val="16"/>
                    </w:rPr>
                  </w:pPr>
                  <w:r w:rsidRPr="004A4ED7">
                    <w:rPr>
                      <w:rFonts w:cs="Times New Roman"/>
                      <w:sz w:val="16"/>
                      <w:szCs w:val="16"/>
                    </w:rPr>
                    <w:t>Lifecycle (only used when multiple teams are working on same product for different platforms) – how is this managed/organised?</w:t>
                  </w:r>
                </w:p>
                <w:p w:rsidR="00F54AD0" w:rsidRPr="004A4ED7" w:rsidRDefault="00F54AD0" w:rsidP="004A4ED7">
                  <w:pPr>
                    <w:numPr>
                      <w:ilvl w:val="1"/>
                      <w:numId w:val="13"/>
                    </w:numPr>
                    <w:spacing w:before="0" w:after="0"/>
                    <w:rPr>
                      <w:rFonts w:cs="Times New Roman"/>
                      <w:sz w:val="16"/>
                      <w:szCs w:val="16"/>
                    </w:rPr>
                  </w:pPr>
                  <w:r w:rsidRPr="004A4ED7">
                    <w:rPr>
                      <w:rFonts w:cs="Times New Roman"/>
                      <w:sz w:val="16"/>
                      <w:szCs w:val="16"/>
                    </w:rPr>
                    <w:t>Big picture - how do you achieve an overview of how all of the parts of the system fit together?</w:t>
                  </w:r>
                </w:p>
                <w:p w:rsidR="00F54AD0" w:rsidRPr="004A4ED7" w:rsidRDefault="00F54AD0" w:rsidP="004A4ED7">
                  <w:pPr>
                    <w:numPr>
                      <w:ilvl w:val="1"/>
                      <w:numId w:val="13"/>
                    </w:numPr>
                    <w:spacing w:before="0" w:after="0"/>
                    <w:rPr>
                      <w:rFonts w:cs="Times New Roman"/>
                      <w:sz w:val="16"/>
                      <w:szCs w:val="16"/>
                    </w:rPr>
                  </w:pPr>
                  <w:r w:rsidRPr="004A4ED7">
                    <w:rPr>
                      <w:rFonts w:cs="Times New Roman"/>
                      <w:sz w:val="16"/>
                      <w:szCs w:val="16"/>
                    </w:rPr>
                    <w:t xml:space="preserve">Testing – test versions - how do you manage/organise this? What types of testing do you do? </w:t>
                  </w:r>
                </w:p>
                <w:p w:rsidR="00F54AD0" w:rsidRPr="004A4ED7" w:rsidRDefault="00F54AD0" w:rsidP="004A4ED7">
                  <w:pPr>
                    <w:numPr>
                      <w:ilvl w:val="1"/>
                      <w:numId w:val="13"/>
                    </w:numPr>
                    <w:spacing w:before="0" w:after="0"/>
                    <w:rPr>
                      <w:rFonts w:cs="Times New Roman"/>
                      <w:sz w:val="16"/>
                      <w:szCs w:val="16"/>
                    </w:rPr>
                  </w:pPr>
                  <w:r w:rsidRPr="004A4ED7">
                    <w:rPr>
                      <w:rFonts w:cs="Times New Roman"/>
                      <w:sz w:val="16"/>
                      <w:szCs w:val="16"/>
                    </w:rPr>
                    <w:t>Parallel development – when two or more people work on the same code module – how do you manage/organise this?</w:t>
                  </w:r>
                </w:p>
                <w:p w:rsidR="00F54AD0" w:rsidRPr="004A4ED7" w:rsidRDefault="00F54AD0" w:rsidP="004A4ED7">
                  <w:pPr>
                    <w:numPr>
                      <w:ilvl w:val="1"/>
                      <w:numId w:val="13"/>
                    </w:numPr>
                    <w:spacing w:before="0" w:after="0"/>
                    <w:rPr>
                      <w:rFonts w:cs="Times New Roman"/>
                      <w:sz w:val="16"/>
                      <w:szCs w:val="16"/>
                    </w:rPr>
                  </w:pPr>
                  <w:r w:rsidRPr="004A4ED7">
                    <w:rPr>
                      <w:rFonts w:cs="Times New Roman"/>
                      <w:sz w:val="16"/>
                      <w:szCs w:val="16"/>
                    </w:rPr>
                    <w:t>Change – when changes are made how does this impact other code modules, documentation, testing?</w:t>
                  </w:r>
                </w:p>
                <w:p w:rsidR="00F54AD0" w:rsidRPr="004A4ED7" w:rsidRDefault="00F54AD0" w:rsidP="004A4ED7">
                  <w:pPr>
                    <w:numPr>
                      <w:ilvl w:val="1"/>
                      <w:numId w:val="13"/>
                    </w:numPr>
                    <w:spacing w:before="0" w:after="0"/>
                    <w:rPr>
                      <w:rFonts w:cs="Times New Roman"/>
                      <w:sz w:val="16"/>
                      <w:szCs w:val="16"/>
                    </w:rPr>
                  </w:pPr>
                  <w:r w:rsidRPr="004A4ED7">
                    <w:rPr>
                      <w:rFonts w:cs="Times New Roman"/>
                      <w:sz w:val="16"/>
                      <w:szCs w:val="16"/>
                    </w:rPr>
                    <w:t xml:space="preserve">Expertise </w:t>
                  </w:r>
                </w:p>
                <w:p w:rsidR="00F54AD0" w:rsidRPr="004A4ED7" w:rsidRDefault="00F54AD0" w:rsidP="004A4ED7">
                  <w:pPr>
                    <w:numPr>
                      <w:ilvl w:val="2"/>
                      <w:numId w:val="16"/>
                    </w:numPr>
                    <w:spacing w:before="0" w:after="0"/>
                    <w:rPr>
                      <w:rFonts w:cs="Times New Roman"/>
                      <w:sz w:val="16"/>
                      <w:szCs w:val="16"/>
                    </w:rPr>
                  </w:pPr>
                  <w:r w:rsidRPr="004A4ED7">
                    <w:rPr>
                      <w:rFonts w:cs="Times New Roman"/>
                      <w:sz w:val="16"/>
                      <w:szCs w:val="16"/>
                    </w:rPr>
                    <w:t>How do you all know what the product must do?</w:t>
                  </w:r>
                </w:p>
                <w:p w:rsidR="00F54AD0" w:rsidRPr="004A4ED7" w:rsidRDefault="00F54AD0" w:rsidP="004A4ED7">
                  <w:pPr>
                    <w:numPr>
                      <w:ilvl w:val="2"/>
                      <w:numId w:val="16"/>
                    </w:numPr>
                    <w:spacing w:before="0" w:after="0"/>
                    <w:rPr>
                      <w:rFonts w:cs="Times New Roman"/>
                      <w:sz w:val="16"/>
                      <w:szCs w:val="16"/>
                    </w:rPr>
                  </w:pPr>
                  <w:r w:rsidRPr="004A4ED7">
                    <w:rPr>
                      <w:rFonts w:cs="Times New Roman"/>
                      <w:sz w:val="16"/>
                      <w:szCs w:val="16"/>
                    </w:rPr>
                    <w:t>How do you know what the other people on the team are doing on a daily basis within the code?</w:t>
                  </w:r>
                </w:p>
                <w:p w:rsidR="00F54AD0" w:rsidRPr="004A4ED7" w:rsidRDefault="00F54AD0" w:rsidP="004A4ED7">
                  <w:pPr>
                    <w:numPr>
                      <w:ilvl w:val="2"/>
                      <w:numId w:val="16"/>
                    </w:numPr>
                    <w:spacing w:before="0" w:after="0"/>
                    <w:rPr>
                      <w:rFonts w:cs="Times New Roman"/>
                      <w:sz w:val="16"/>
                      <w:szCs w:val="16"/>
                    </w:rPr>
                  </w:pPr>
                  <w:r w:rsidRPr="004A4ED7">
                    <w:rPr>
                      <w:rFonts w:cs="Times New Roman"/>
                      <w:sz w:val="16"/>
                      <w:szCs w:val="16"/>
                    </w:rPr>
                    <w:t>How do you know what the other people on the team are doing on a daily basis within the documentation?</w:t>
                  </w:r>
                </w:p>
                <w:p w:rsidR="00F54AD0" w:rsidRPr="004A4ED7" w:rsidRDefault="00F54AD0" w:rsidP="004A4ED7">
                  <w:pPr>
                    <w:numPr>
                      <w:ilvl w:val="2"/>
                      <w:numId w:val="16"/>
                    </w:numPr>
                    <w:spacing w:before="0" w:after="0"/>
                    <w:rPr>
                      <w:rFonts w:cs="Times New Roman"/>
                      <w:sz w:val="16"/>
                      <w:szCs w:val="16"/>
                    </w:rPr>
                  </w:pPr>
                  <w:r w:rsidRPr="004A4ED7">
                    <w:rPr>
                      <w:rFonts w:cs="Times New Roman"/>
                      <w:sz w:val="16"/>
                      <w:szCs w:val="16"/>
                    </w:rPr>
                    <w:t>How do you know what the other people on the team are doing on a daily basis within the test bank?</w:t>
                  </w:r>
                </w:p>
                <w:p w:rsidR="00F54AD0" w:rsidRPr="004A4ED7" w:rsidRDefault="00F54AD0" w:rsidP="004A4ED7">
                  <w:pPr>
                    <w:numPr>
                      <w:ilvl w:val="2"/>
                      <w:numId w:val="16"/>
                    </w:numPr>
                    <w:spacing w:before="0" w:after="0"/>
                    <w:rPr>
                      <w:rFonts w:cs="Times New Roman"/>
                      <w:sz w:val="16"/>
                      <w:szCs w:val="16"/>
                    </w:rPr>
                  </w:pPr>
                  <w:r w:rsidRPr="004A4ED7">
                    <w:rPr>
                      <w:rFonts w:cs="Times New Roman"/>
                      <w:sz w:val="16"/>
                      <w:szCs w:val="16"/>
                    </w:rPr>
                    <w:t>How do you come to know what the skills and capabilities of the other team members are – how do you know who to ask about things?</w:t>
                  </w:r>
                </w:p>
                <w:p w:rsidR="00F54AD0" w:rsidRPr="004A4ED7" w:rsidRDefault="00F54AD0" w:rsidP="004A4ED7">
                  <w:pPr>
                    <w:numPr>
                      <w:ilvl w:val="1"/>
                      <w:numId w:val="13"/>
                    </w:numPr>
                    <w:spacing w:before="0" w:after="0"/>
                    <w:rPr>
                      <w:rFonts w:cs="Times New Roman"/>
                      <w:sz w:val="16"/>
                      <w:szCs w:val="16"/>
                    </w:rPr>
                  </w:pPr>
                  <w:r w:rsidRPr="004A4ED7">
                    <w:rPr>
                      <w:rFonts w:cs="Times New Roman"/>
                      <w:sz w:val="16"/>
                      <w:szCs w:val="16"/>
                    </w:rPr>
                    <w:t xml:space="preserve">Historical understanding – how do you find out about previous decisions made that impact </w:t>
                  </w:r>
                </w:p>
                <w:p w:rsidR="00F54AD0" w:rsidRPr="004A4ED7" w:rsidRDefault="00F54AD0" w:rsidP="004A4ED7">
                  <w:pPr>
                    <w:numPr>
                      <w:ilvl w:val="2"/>
                      <w:numId w:val="17"/>
                    </w:numPr>
                    <w:spacing w:before="0" w:after="0"/>
                    <w:rPr>
                      <w:rFonts w:cs="Times New Roman"/>
                      <w:sz w:val="16"/>
                      <w:szCs w:val="16"/>
                    </w:rPr>
                  </w:pPr>
                  <w:r w:rsidRPr="004A4ED7">
                    <w:rPr>
                      <w:rFonts w:cs="Times New Roman"/>
                      <w:sz w:val="16"/>
                      <w:szCs w:val="16"/>
                    </w:rPr>
                    <w:t>The code?</w:t>
                  </w:r>
                </w:p>
                <w:p w:rsidR="00F54AD0" w:rsidRPr="004A4ED7" w:rsidRDefault="00F54AD0" w:rsidP="004A4ED7">
                  <w:pPr>
                    <w:numPr>
                      <w:ilvl w:val="2"/>
                      <w:numId w:val="17"/>
                    </w:numPr>
                    <w:spacing w:before="0" w:after="0"/>
                    <w:rPr>
                      <w:rFonts w:cs="Times New Roman"/>
                      <w:sz w:val="16"/>
                      <w:szCs w:val="16"/>
                    </w:rPr>
                  </w:pPr>
                  <w:r w:rsidRPr="004A4ED7">
                    <w:rPr>
                      <w:rFonts w:cs="Times New Roman"/>
                      <w:sz w:val="16"/>
                      <w:szCs w:val="16"/>
                    </w:rPr>
                    <w:t>This project?</w:t>
                  </w:r>
                </w:p>
                <w:p w:rsidR="00F54AD0" w:rsidRPr="004A4ED7" w:rsidRDefault="00F54AD0" w:rsidP="004A4ED7">
                  <w:pPr>
                    <w:numPr>
                      <w:ilvl w:val="1"/>
                      <w:numId w:val="13"/>
                    </w:numPr>
                    <w:spacing w:before="0" w:after="0"/>
                    <w:rPr>
                      <w:rFonts w:cs="Times New Roman"/>
                      <w:sz w:val="16"/>
                      <w:szCs w:val="16"/>
                    </w:rPr>
                  </w:pPr>
                  <w:r w:rsidRPr="004A4ED7">
                    <w:rPr>
                      <w:rFonts w:cs="Times New Roman"/>
                      <w:sz w:val="16"/>
                      <w:szCs w:val="16"/>
                    </w:rPr>
                    <w:t>Integration – how do you integrate the code and other components?</w:t>
                  </w:r>
                </w:p>
                <w:p w:rsidR="00F54AD0" w:rsidRPr="004A4ED7" w:rsidRDefault="00F54AD0" w:rsidP="004A4ED7">
                  <w:pPr>
                    <w:numPr>
                      <w:ilvl w:val="2"/>
                      <w:numId w:val="13"/>
                    </w:numPr>
                    <w:spacing w:before="0" w:after="0"/>
                    <w:rPr>
                      <w:rFonts w:cs="Times New Roman"/>
                      <w:sz w:val="16"/>
                      <w:szCs w:val="16"/>
                    </w:rPr>
                  </w:pPr>
                  <w:r w:rsidRPr="004A4ED7">
                    <w:rPr>
                      <w:rFonts w:cs="Times New Roman"/>
                      <w:sz w:val="16"/>
                      <w:szCs w:val="16"/>
                    </w:rPr>
                    <w:t>Regularly, randomly, at the end of the project. To a schedule.</w:t>
                  </w:r>
                </w:p>
                <w:p w:rsidR="00F54AD0" w:rsidRPr="004A4ED7" w:rsidRDefault="00F54AD0" w:rsidP="004A4ED7">
                  <w:pPr>
                    <w:numPr>
                      <w:ilvl w:val="1"/>
                      <w:numId w:val="13"/>
                    </w:numPr>
                    <w:spacing w:before="0" w:after="0"/>
                    <w:rPr>
                      <w:sz w:val="18"/>
                    </w:rPr>
                  </w:pPr>
                  <w:r w:rsidRPr="004A4ED7">
                    <w:rPr>
                      <w:rFonts w:cs="Times New Roman"/>
                      <w:sz w:val="16"/>
                      <w:szCs w:val="16"/>
                    </w:rPr>
                    <w:t xml:space="preserve">What is the main source of bugs in the system? </w:t>
                  </w:r>
                  <w:r w:rsidRPr="004A4ED7">
                    <w:rPr>
                      <w:sz w:val="18"/>
                    </w:rPr>
                    <w:t xml:space="preserve"> </w:t>
                  </w:r>
                </w:p>
                <w:p w:rsidR="00F54AD0" w:rsidRDefault="00F54AD0"/>
              </w:txbxContent>
            </v:textbox>
            <w10:wrap type="square"/>
          </v:shape>
        </w:pict>
      </w:r>
      <w:r w:rsidR="00697D80" w:rsidRPr="00697D80">
        <w:rPr>
          <w:rFonts w:cs="Times New Roman"/>
          <w:szCs w:val="20"/>
        </w:rPr>
        <w:t xml:space="preserve">Interview schedule for individual project team member. </w:t>
      </w:r>
    </w:p>
    <w:p w:rsidR="00154178" w:rsidRDefault="0087505D" w:rsidP="00504EE9">
      <w:pPr>
        <w:pStyle w:val="Heading20"/>
      </w:pPr>
      <w:r>
        <w:lastRenderedPageBreak/>
        <w:t>References</w:t>
      </w:r>
    </w:p>
    <w:p w:rsidR="00A01D13" w:rsidRPr="00A01D13" w:rsidRDefault="007E4A8A" w:rsidP="00A01D13">
      <w:pPr>
        <w:pStyle w:val="EndNoteBibliography"/>
        <w:spacing w:after="0"/>
        <w:ind w:left="720" w:hanging="720"/>
      </w:pPr>
      <w:r>
        <w:fldChar w:fldCharType="begin"/>
      </w:r>
      <w:r w:rsidR="00154178" w:rsidRPr="009A1092">
        <w:instrText xml:space="preserve"> ADDIN EN.REFLIST </w:instrText>
      </w:r>
      <w:r>
        <w:fldChar w:fldCharType="separate"/>
      </w:r>
      <w:r w:rsidR="00A01D13" w:rsidRPr="00A01D13">
        <w:rPr>
          <w:highlight w:val="yellow"/>
        </w:rPr>
        <w:t xml:space="preserve">Amrit, C., &amp; van Hillegersberg, J. (2008). Detecting coordination problems in collaborative software development environments. </w:t>
      </w:r>
      <w:r w:rsidR="00A01D13" w:rsidRPr="00A01D13">
        <w:rPr>
          <w:i/>
          <w:highlight w:val="yellow"/>
        </w:rPr>
        <w:t>Information Systems Journal</w:t>
      </w:r>
      <w:r w:rsidR="00A01D13" w:rsidRPr="00A01D13">
        <w:rPr>
          <w:highlight w:val="yellow"/>
        </w:rPr>
        <w:t>,</w:t>
      </w:r>
      <w:r w:rsidR="00A01D13" w:rsidRPr="00A01D13">
        <w:rPr>
          <w:i/>
          <w:highlight w:val="yellow"/>
        </w:rPr>
        <w:t xml:space="preserve"> 25</w:t>
      </w:r>
      <w:r w:rsidR="00A01D13" w:rsidRPr="00A01D13">
        <w:rPr>
          <w:highlight w:val="yellow"/>
        </w:rPr>
        <w:t>(1), 57-70.</w:t>
      </w:r>
      <w:r w:rsidR="00A01D13" w:rsidRPr="00A01D13">
        <w:t xml:space="preserve"> </w:t>
      </w:r>
    </w:p>
    <w:p w:rsidR="00A01D13" w:rsidRPr="00A01D13" w:rsidRDefault="00A01D13" w:rsidP="00A01D13">
      <w:pPr>
        <w:pStyle w:val="EndNoteBibliography"/>
        <w:spacing w:after="0"/>
        <w:ind w:left="720" w:hanging="720"/>
      </w:pPr>
      <w:r w:rsidRPr="00A01D13">
        <w:t xml:space="preserve">Aspray, W., Mayadas, F., &amp; Vardi, M. Y. (Eds.). (2006). </w:t>
      </w:r>
      <w:r w:rsidRPr="00A01D13">
        <w:rPr>
          <w:i/>
        </w:rPr>
        <w:t>Globalization and offshoring of software: A report of the ACM job migration task force</w:t>
      </w:r>
      <w:r w:rsidRPr="00A01D13">
        <w:t xml:space="preserve">. Association for Computing Machinery. </w:t>
      </w:r>
      <w:hyperlink r:id="rId12" w:history="1">
        <w:r w:rsidRPr="00A01D13">
          <w:rPr>
            <w:rStyle w:val="Hyperlink"/>
          </w:rPr>
          <w:t>http://www.acm.org/globalizationreport/pdf/fullfinal.pdf</w:t>
        </w:r>
      </w:hyperlink>
      <w:r w:rsidRPr="00A01D13">
        <w:t xml:space="preserve">. </w:t>
      </w:r>
    </w:p>
    <w:p w:rsidR="00A01D13" w:rsidRPr="00A01D13" w:rsidRDefault="00A01D13" w:rsidP="00A01D13">
      <w:pPr>
        <w:pStyle w:val="EndNoteBibliography"/>
        <w:spacing w:after="0"/>
        <w:ind w:left="720" w:hanging="720"/>
      </w:pPr>
      <w:r w:rsidRPr="00A01D13">
        <w:t xml:space="preserve">Bailey, K. D. (1994). </w:t>
      </w:r>
      <w:r w:rsidRPr="00A01D13">
        <w:rPr>
          <w:i/>
        </w:rPr>
        <w:t>Typologies and taxonomies: An introduction to classification techniques</w:t>
      </w:r>
      <w:r w:rsidRPr="00A01D13">
        <w:t xml:space="preserve">. Sage. </w:t>
      </w:r>
    </w:p>
    <w:p w:rsidR="00A01D13" w:rsidRPr="00A01D13" w:rsidRDefault="00A01D13" w:rsidP="00A01D13">
      <w:pPr>
        <w:pStyle w:val="EndNoteBibliography"/>
        <w:spacing w:after="0"/>
        <w:ind w:left="720" w:hanging="720"/>
      </w:pPr>
      <w:r w:rsidRPr="00A01D13">
        <w:rPr>
          <w:highlight w:val="yellow"/>
        </w:rPr>
        <w:t xml:space="preserve">Beck, K. (2000). </w:t>
      </w:r>
      <w:r w:rsidRPr="00A01D13">
        <w:rPr>
          <w:i/>
          <w:highlight w:val="yellow"/>
        </w:rPr>
        <w:t>Extreme Programming Explained: Embrace Change</w:t>
      </w:r>
      <w:r w:rsidRPr="00A01D13">
        <w:rPr>
          <w:highlight w:val="yellow"/>
        </w:rPr>
        <w:t>. Addison-Wesley.</w:t>
      </w:r>
      <w:r w:rsidRPr="00A01D13">
        <w:t xml:space="preserve"> </w:t>
      </w:r>
    </w:p>
    <w:p w:rsidR="00A01D13" w:rsidRPr="00A01D13" w:rsidRDefault="00A01D13" w:rsidP="00A01D13">
      <w:pPr>
        <w:pStyle w:val="EndNoteBibliography"/>
        <w:spacing w:after="0"/>
        <w:ind w:left="720" w:hanging="720"/>
      </w:pPr>
      <w:r w:rsidRPr="00A01D13">
        <w:t xml:space="preserve">Boehm, B., &amp; Turner, R. (2004). </w:t>
      </w:r>
      <w:r w:rsidRPr="00A01D13">
        <w:rPr>
          <w:i/>
        </w:rPr>
        <w:t>Balancing Agility and Discipline</w:t>
      </w:r>
      <w:r w:rsidRPr="00A01D13">
        <w:t xml:space="preserve">. Addison-Wesley. </w:t>
      </w:r>
    </w:p>
    <w:p w:rsidR="00A01D13" w:rsidRPr="00A01D13" w:rsidRDefault="00A01D13" w:rsidP="00A01D13">
      <w:pPr>
        <w:pStyle w:val="EndNoteBibliography"/>
        <w:spacing w:after="0"/>
        <w:ind w:left="720" w:hanging="720"/>
      </w:pPr>
      <w:r w:rsidRPr="00A01D13">
        <w:t xml:space="preserve">Brooks, F. (1995). </w:t>
      </w:r>
      <w:r w:rsidRPr="00A01D13">
        <w:rPr>
          <w:i/>
        </w:rPr>
        <w:t>The mythical man month: Essays on software engineering</w:t>
      </w:r>
      <w:r w:rsidRPr="00A01D13">
        <w:t xml:space="preserve">. Addison-Wesley. </w:t>
      </w:r>
    </w:p>
    <w:p w:rsidR="00A01D13" w:rsidRPr="00A01D13" w:rsidRDefault="00A01D13" w:rsidP="00A01D13">
      <w:pPr>
        <w:pStyle w:val="EndNoteBibliography"/>
        <w:spacing w:after="0"/>
        <w:ind w:left="720" w:hanging="720"/>
      </w:pPr>
      <w:r w:rsidRPr="00A01D13">
        <w:t xml:space="preserve">Cao, L., Mohan, K., Ramesh, B., &amp; Sarker, S. (2013). Adapting funding processes for agile IT projects: An empirical investigation. </w:t>
      </w:r>
      <w:r w:rsidRPr="00A01D13">
        <w:rPr>
          <w:i/>
        </w:rPr>
        <w:t>European Journal of Information Systems</w:t>
      </w:r>
      <w:r w:rsidRPr="00A01D13">
        <w:t>,</w:t>
      </w:r>
      <w:r w:rsidRPr="00A01D13">
        <w:rPr>
          <w:i/>
        </w:rPr>
        <w:t xml:space="preserve"> 22</w:t>
      </w:r>
      <w:r w:rsidRPr="00A01D13">
        <w:t xml:space="preserve">(1), 191-205. </w:t>
      </w:r>
    </w:p>
    <w:p w:rsidR="00A01D13" w:rsidRPr="00A01D13" w:rsidRDefault="00A01D13" w:rsidP="00A01D13">
      <w:pPr>
        <w:pStyle w:val="EndNoteBibliography"/>
        <w:spacing w:after="0"/>
        <w:ind w:left="720" w:hanging="720"/>
      </w:pPr>
      <w:r w:rsidRPr="00A01D13">
        <w:t xml:space="preserve">Cao, L., &amp; Ramesh, B. (2008). Agile requirements engineering practices: An empirical study. </w:t>
      </w:r>
      <w:r w:rsidRPr="00A01D13">
        <w:rPr>
          <w:i/>
        </w:rPr>
        <w:t>IEEE Software</w:t>
      </w:r>
      <w:r w:rsidRPr="00A01D13">
        <w:t>,</w:t>
      </w:r>
      <w:r w:rsidRPr="00A01D13">
        <w:rPr>
          <w:i/>
        </w:rPr>
        <w:t xml:space="preserve"> January/February</w:t>
      </w:r>
      <w:r w:rsidRPr="00A01D13">
        <w:t xml:space="preserve">, 60-67. </w:t>
      </w:r>
    </w:p>
    <w:p w:rsidR="00A01D13" w:rsidRPr="00A01D13" w:rsidRDefault="00A01D13" w:rsidP="00A01D13">
      <w:pPr>
        <w:pStyle w:val="EndNoteBibliography"/>
        <w:spacing w:after="0"/>
        <w:ind w:left="720" w:hanging="720"/>
      </w:pPr>
      <w:r w:rsidRPr="00A01D13">
        <w:t xml:space="preserve">Cataldo, M., Mockus, A., Roberts, J. A., &amp; Herbsleb, J. D. (2009). Software dependencies, work dependencies, and their impact on failures. </w:t>
      </w:r>
      <w:r w:rsidRPr="00A01D13">
        <w:rPr>
          <w:i/>
        </w:rPr>
        <w:t>IEEE Transactions on software engineering</w:t>
      </w:r>
      <w:r w:rsidRPr="00A01D13">
        <w:t>,</w:t>
      </w:r>
      <w:r w:rsidRPr="00A01D13">
        <w:rPr>
          <w:i/>
        </w:rPr>
        <w:t xml:space="preserve"> 35</w:t>
      </w:r>
      <w:r w:rsidRPr="00A01D13">
        <w:t xml:space="preserve">(6), 864-878. </w:t>
      </w:r>
    </w:p>
    <w:p w:rsidR="00A01D13" w:rsidRPr="00A01D13" w:rsidRDefault="00A01D13" w:rsidP="00A01D13">
      <w:pPr>
        <w:pStyle w:val="EndNoteBibliography"/>
        <w:spacing w:after="0"/>
        <w:ind w:left="720" w:hanging="720"/>
      </w:pPr>
      <w:r w:rsidRPr="00A01D13">
        <w:rPr>
          <w:highlight w:val="yellow"/>
        </w:rPr>
        <w:t xml:space="preserve">Chuang, S.-W., Luor, T., &amp; Lu, H.-P. (2014). Assessment of institutions, scholars, and contributions on agile software development (2001-2012). </w:t>
      </w:r>
      <w:r w:rsidRPr="00A01D13">
        <w:rPr>
          <w:i/>
          <w:highlight w:val="yellow"/>
        </w:rPr>
        <w:t>The Journal of Systems and Software</w:t>
      </w:r>
      <w:r w:rsidRPr="00A01D13">
        <w:rPr>
          <w:highlight w:val="yellow"/>
        </w:rPr>
        <w:t xml:space="preserve">. </w:t>
      </w:r>
      <w:hyperlink r:id="rId13" w:history="1">
        <w:r w:rsidRPr="00A01D13">
          <w:rPr>
            <w:rStyle w:val="Hyperlink"/>
            <w:highlight w:val="yellow"/>
          </w:rPr>
          <w:t>https://doi.org/http://dx.doi.org/10.1016/j.jss.2014.03.006</w:t>
        </w:r>
      </w:hyperlink>
      <w:r w:rsidRPr="00A01D13">
        <w:t xml:space="preserve"> </w:t>
      </w:r>
    </w:p>
    <w:p w:rsidR="00A01D13" w:rsidRPr="00A01D13" w:rsidRDefault="00A01D13" w:rsidP="00A01D13">
      <w:pPr>
        <w:pStyle w:val="EndNoteBibliography"/>
        <w:spacing w:after="0"/>
        <w:ind w:left="720" w:hanging="720"/>
      </w:pPr>
      <w:r w:rsidRPr="00A01D13">
        <w:t xml:space="preserve">Cockburn, A. (2002). </w:t>
      </w:r>
      <w:r w:rsidRPr="00A01D13">
        <w:rPr>
          <w:i/>
        </w:rPr>
        <w:t>Agile Software Development</w:t>
      </w:r>
      <w:r w:rsidRPr="00A01D13">
        <w:t xml:space="preserve">. Addison-Wesley. </w:t>
      </w:r>
    </w:p>
    <w:p w:rsidR="00A01D13" w:rsidRPr="00A01D13" w:rsidRDefault="00A01D13" w:rsidP="00A01D13">
      <w:pPr>
        <w:pStyle w:val="EndNoteBibliography"/>
        <w:spacing w:after="0"/>
        <w:ind w:left="720" w:hanging="720"/>
      </w:pPr>
      <w:r w:rsidRPr="00A01D13">
        <w:t xml:space="preserve">Conboy, K. (2009). Agility from first principles: reconstructing the concept of agility in information systems development. </w:t>
      </w:r>
      <w:r w:rsidRPr="00A01D13">
        <w:rPr>
          <w:i/>
        </w:rPr>
        <w:t>Information Systems Research</w:t>
      </w:r>
      <w:r w:rsidRPr="00A01D13">
        <w:t>,</w:t>
      </w:r>
      <w:r w:rsidRPr="00A01D13">
        <w:rPr>
          <w:i/>
        </w:rPr>
        <w:t xml:space="preserve"> 20</w:t>
      </w:r>
      <w:r w:rsidRPr="00A01D13">
        <w:t xml:space="preserve">(3), 329-354. </w:t>
      </w:r>
    </w:p>
    <w:p w:rsidR="00A01D13" w:rsidRPr="00A01D13" w:rsidRDefault="00A01D13" w:rsidP="00A01D13">
      <w:pPr>
        <w:pStyle w:val="EndNoteBibliography"/>
        <w:spacing w:after="0"/>
        <w:ind w:left="720" w:hanging="720"/>
      </w:pPr>
      <w:r w:rsidRPr="00A01D13">
        <w:t xml:space="preserve">Conboy, K., &amp; Fitzgerald, B. (2007). The views of experts on the current state of agile method tailoring. In T. McMaster, D. Wastell, E. Ferneley, &amp; J. DeGross (Eds.), </w:t>
      </w:r>
      <w:r w:rsidRPr="00A01D13">
        <w:rPr>
          <w:i/>
        </w:rPr>
        <w:t>IFIP International Federation for Information Processing</w:t>
      </w:r>
      <w:r w:rsidRPr="00A01D13">
        <w:t xml:space="preserve"> (Vol. 235, pp. 217-234). Springer. </w:t>
      </w:r>
    </w:p>
    <w:p w:rsidR="00A01D13" w:rsidRPr="00A01D13" w:rsidRDefault="00A01D13" w:rsidP="00A01D13">
      <w:pPr>
        <w:pStyle w:val="EndNoteBibliography"/>
        <w:spacing w:after="0"/>
        <w:ind w:left="720" w:hanging="720"/>
      </w:pPr>
      <w:r w:rsidRPr="00A01D13">
        <w:t xml:space="preserve">Crowston, K. (1991). </w:t>
      </w:r>
      <w:r w:rsidRPr="00A01D13">
        <w:rPr>
          <w:i/>
        </w:rPr>
        <w:t>Towards a coordination cookbook: recipes for multi-agent action</w:t>
      </w:r>
      <w:r w:rsidRPr="00A01D13">
        <w:t xml:space="preserve"> Massachusetts Institute of Technology]. Cambridge, Mass. </w:t>
      </w:r>
      <w:hyperlink r:id="rId14" w:history="1">
        <w:r w:rsidRPr="00A01D13">
          <w:rPr>
            <w:rStyle w:val="Hyperlink"/>
          </w:rPr>
          <w:t>http://hdl.handle.net/1721.1/49303</w:t>
        </w:r>
      </w:hyperlink>
    </w:p>
    <w:p w:rsidR="00A01D13" w:rsidRPr="00A01D13" w:rsidRDefault="00A01D13" w:rsidP="00A01D13">
      <w:pPr>
        <w:pStyle w:val="EndNoteBibliography"/>
        <w:spacing w:after="0"/>
        <w:ind w:left="720" w:hanging="720"/>
      </w:pPr>
      <w:r w:rsidRPr="00A01D13">
        <w:t xml:space="preserve">Crowston, K., &amp; Osborn, C. S. (2003). A coordination theory approach to process description and redesign. In T. W. Malone, K. Crowston, &amp; G. A. Herman (Eds.), </w:t>
      </w:r>
      <w:r w:rsidRPr="00A01D13">
        <w:rPr>
          <w:i/>
        </w:rPr>
        <w:t>Organizing Business Knowledge: The MIT Process Handbook</w:t>
      </w:r>
      <w:r w:rsidRPr="00A01D13">
        <w:t xml:space="preserve"> (pp. 335-370). The MIT Press. </w:t>
      </w:r>
    </w:p>
    <w:p w:rsidR="00A01D13" w:rsidRPr="00A01D13" w:rsidRDefault="00A01D13" w:rsidP="00A01D13">
      <w:pPr>
        <w:pStyle w:val="EndNoteBibliography"/>
        <w:spacing w:after="0"/>
        <w:ind w:left="720" w:hanging="720"/>
      </w:pPr>
      <w:r w:rsidRPr="00A01D13">
        <w:t xml:space="preserve">Curtis, B., Krasner, H., &amp; Iscoe, N. (1988). A field study of the software design process for large systems. </w:t>
      </w:r>
      <w:r w:rsidRPr="00A01D13">
        <w:rPr>
          <w:i/>
        </w:rPr>
        <w:t>Communications of the ACM</w:t>
      </w:r>
      <w:r w:rsidRPr="00A01D13">
        <w:t>,</w:t>
      </w:r>
      <w:r w:rsidRPr="00A01D13">
        <w:rPr>
          <w:i/>
        </w:rPr>
        <w:t xml:space="preserve"> 31</w:t>
      </w:r>
      <w:r w:rsidRPr="00A01D13">
        <w:t xml:space="preserve">(11), 1268-1287. </w:t>
      </w:r>
    </w:p>
    <w:p w:rsidR="00A01D13" w:rsidRPr="00A01D13" w:rsidRDefault="00A01D13" w:rsidP="00A01D13">
      <w:pPr>
        <w:pStyle w:val="EndNoteBibliography"/>
        <w:spacing w:after="0"/>
        <w:ind w:left="720" w:hanging="720"/>
      </w:pPr>
      <w:r w:rsidRPr="00A01D13">
        <w:t xml:space="preserve">DeMarco, T., &amp; Lister, T. (1987). </w:t>
      </w:r>
      <w:r w:rsidRPr="00A01D13">
        <w:rPr>
          <w:i/>
        </w:rPr>
        <w:t>Peopleware: Productive projects and teams</w:t>
      </w:r>
      <w:r w:rsidRPr="00A01D13">
        <w:t xml:space="preserve">. Dorset House. </w:t>
      </w:r>
    </w:p>
    <w:p w:rsidR="00A01D13" w:rsidRPr="00A01D13" w:rsidRDefault="00A01D13" w:rsidP="00A01D13">
      <w:pPr>
        <w:pStyle w:val="EndNoteBibliography"/>
        <w:spacing w:after="0"/>
        <w:ind w:left="720" w:hanging="720"/>
      </w:pPr>
      <w:r w:rsidRPr="00A01D13">
        <w:t xml:space="preserve">Dingsoyr, T., Nerur, S., Balijepally, V., &amp; Moe, N. (2012). A decade of agile methodologies: Towards explaining agile software development. </w:t>
      </w:r>
      <w:r w:rsidRPr="00A01D13">
        <w:rPr>
          <w:i/>
        </w:rPr>
        <w:t>The Journal of Systems and Software</w:t>
      </w:r>
      <w:r w:rsidRPr="00A01D13">
        <w:t>,</w:t>
      </w:r>
      <w:r w:rsidRPr="00A01D13">
        <w:rPr>
          <w:i/>
        </w:rPr>
        <w:t xml:space="preserve"> 85</w:t>
      </w:r>
      <w:r w:rsidRPr="00A01D13">
        <w:t xml:space="preserve">(6). </w:t>
      </w:r>
    </w:p>
    <w:p w:rsidR="00A01D13" w:rsidRPr="00A01D13" w:rsidRDefault="00A01D13" w:rsidP="00A01D13">
      <w:pPr>
        <w:pStyle w:val="EndNoteBibliography"/>
        <w:spacing w:after="0"/>
        <w:ind w:left="720" w:hanging="720"/>
      </w:pPr>
      <w:r w:rsidRPr="00A01D13">
        <w:t xml:space="preserve">Doty, D. H., &amp; Glick, W. H. (1994). Typologies as a unique form of theory building: Toward improved understanding and modeling. </w:t>
      </w:r>
      <w:r w:rsidRPr="00A01D13">
        <w:rPr>
          <w:i/>
        </w:rPr>
        <w:t>The Academy of Management Review</w:t>
      </w:r>
      <w:r w:rsidRPr="00A01D13">
        <w:t>,</w:t>
      </w:r>
      <w:r w:rsidRPr="00A01D13">
        <w:rPr>
          <w:i/>
        </w:rPr>
        <w:t xml:space="preserve"> 19</w:t>
      </w:r>
      <w:r w:rsidRPr="00A01D13">
        <w:t xml:space="preserve">(2), 230-251. </w:t>
      </w:r>
    </w:p>
    <w:p w:rsidR="00A01D13" w:rsidRPr="00A01D13" w:rsidRDefault="00A01D13" w:rsidP="00A01D13">
      <w:pPr>
        <w:pStyle w:val="EndNoteBibliography"/>
        <w:spacing w:after="0"/>
        <w:ind w:left="720" w:hanging="720"/>
      </w:pPr>
      <w:r w:rsidRPr="00A01D13">
        <w:t xml:space="preserve">Drury-Grogan, M., &amp; O'Dwyer, O. (2013). An investigation of the decision-making process in agile teams. </w:t>
      </w:r>
      <w:r w:rsidRPr="00A01D13">
        <w:rPr>
          <w:i/>
        </w:rPr>
        <w:t>International Journal of Information Technology and Decision Making</w:t>
      </w:r>
      <w:r w:rsidRPr="00A01D13">
        <w:t>,</w:t>
      </w:r>
      <w:r w:rsidRPr="00A01D13">
        <w:rPr>
          <w:i/>
        </w:rPr>
        <w:t xml:space="preserve"> 12</w:t>
      </w:r>
      <w:r w:rsidRPr="00A01D13">
        <w:t xml:space="preserve">(6), 1097-1120. </w:t>
      </w:r>
    </w:p>
    <w:p w:rsidR="00A01D13" w:rsidRPr="00A01D13" w:rsidRDefault="00A01D13" w:rsidP="00A01D13">
      <w:pPr>
        <w:pStyle w:val="EndNoteBibliography"/>
        <w:spacing w:after="0"/>
        <w:ind w:left="720" w:hanging="720"/>
      </w:pPr>
      <w:r w:rsidRPr="00A01D13">
        <w:t xml:space="preserve">Dube, L., &amp; Pare, G. (2003). Rigor in information systems positivist case research: Current practice, trends, and recommendations. </w:t>
      </w:r>
      <w:r w:rsidRPr="00A01D13">
        <w:rPr>
          <w:i/>
        </w:rPr>
        <w:t>MIS Quarterly</w:t>
      </w:r>
      <w:r w:rsidRPr="00A01D13">
        <w:t>,</w:t>
      </w:r>
      <w:r w:rsidRPr="00A01D13">
        <w:rPr>
          <w:i/>
        </w:rPr>
        <w:t xml:space="preserve"> 27</w:t>
      </w:r>
      <w:r w:rsidRPr="00A01D13">
        <w:t xml:space="preserve">(4), 597-635. </w:t>
      </w:r>
    </w:p>
    <w:p w:rsidR="00A01D13" w:rsidRPr="00A01D13" w:rsidRDefault="00A01D13" w:rsidP="00A01D13">
      <w:pPr>
        <w:pStyle w:val="EndNoteBibliography"/>
        <w:spacing w:after="0"/>
        <w:ind w:left="720" w:hanging="720"/>
      </w:pPr>
      <w:r w:rsidRPr="00A01D13">
        <w:t xml:space="preserve">Dyba, T., &amp; Dingsoyr, T. (2008). Empirical studies of agile software development: A systematic review. </w:t>
      </w:r>
      <w:r w:rsidRPr="00A01D13">
        <w:rPr>
          <w:i/>
        </w:rPr>
        <w:t>Information and Software Technology</w:t>
      </w:r>
      <w:r w:rsidRPr="00A01D13">
        <w:t>,</w:t>
      </w:r>
      <w:r w:rsidRPr="00A01D13">
        <w:rPr>
          <w:i/>
        </w:rPr>
        <w:t xml:space="preserve"> 50</w:t>
      </w:r>
      <w:r w:rsidRPr="00A01D13">
        <w:t xml:space="preserve">(9-10), 833-859. </w:t>
      </w:r>
    </w:p>
    <w:p w:rsidR="00A01D13" w:rsidRPr="00A01D13" w:rsidRDefault="00A01D13" w:rsidP="00A01D13">
      <w:pPr>
        <w:pStyle w:val="EndNoteBibliography"/>
        <w:spacing w:after="0"/>
        <w:ind w:left="720" w:hanging="720"/>
      </w:pPr>
      <w:r w:rsidRPr="00A01D13">
        <w:t xml:space="preserve">Eisenhardt, K. M. (1989). Building theories from case study research. </w:t>
      </w:r>
      <w:r w:rsidRPr="00A01D13">
        <w:rPr>
          <w:i/>
        </w:rPr>
        <w:t>The Academy of Management Review</w:t>
      </w:r>
      <w:r w:rsidRPr="00A01D13">
        <w:t>,</w:t>
      </w:r>
      <w:r w:rsidRPr="00A01D13">
        <w:rPr>
          <w:i/>
        </w:rPr>
        <w:t xml:space="preserve"> 14</w:t>
      </w:r>
      <w:r w:rsidRPr="00A01D13">
        <w:t xml:space="preserve">(4), 532-550. </w:t>
      </w:r>
    </w:p>
    <w:p w:rsidR="00A01D13" w:rsidRPr="00A01D13" w:rsidRDefault="00A01D13" w:rsidP="00A01D13">
      <w:pPr>
        <w:pStyle w:val="EndNoteBibliography"/>
        <w:spacing w:after="0"/>
        <w:ind w:left="720" w:hanging="720"/>
      </w:pPr>
      <w:r w:rsidRPr="00A01D13">
        <w:t xml:space="preserve">Espinosa, A. J., Lerch, F. J., &amp; Kraut, R. E. (2004). Explicit versus implicit coordination mechanisms and task dependencies: One size does not fit all. In E. Salas &amp; S. M. Fiore (Eds.), </w:t>
      </w:r>
      <w:r w:rsidRPr="00A01D13">
        <w:rPr>
          <w:i/>
        </w:rPr>
        <w:t xml:space="preserve">Team Cognition: </w:t>
      </w:r>
      <w:r w:rsidRPr="00A01D13">
        <w:rPr>
          <w:i/>
        </w:rPr>
        <w:lastRenderedPageBreak/>
        <w:t>Understanding the Factors that Drive Process and Performance</w:t>
      </w:r>
      <w:r w:rsidRPr="00A01D13">
        <w:t xml:space="preserve"> (pp. 107-129). American Psychological Association. </w:t>
      </w:r>
    </w:p>
    <w:p w:rsidR="00A01D13" w:rsidRPr="00A01D13" w:rsidRDefault="00A01D13" w:rsidP="00A01D13">
      <w:pPr>
        <w:pStyle w:val="EndNoteBibliography"/>
        <w:spacing w:after="0"/>
        <w:ind w:left="720" w:hanging="720"/>
      </w:pPr>
      <w:r w:rsidRPr="00A01D13">
        <w:t xml:space="preserve">Espinosa, A. J., Slaughter, S. A., Kraut, R. E., &amp; Herbsleb, J. D. (2007). Team knowledge and coordination in geographically distributed software development. </w:t>
      </w:r>
      <w:r w:rsidRPr="00A01D13">
        <w:rPr>
          <w:i/>
        </w:rPr>
        <w:t>Journal of Management Information Systems</w:t>
      </w:r>
      <w:r w:rsidRPr="00A01D13">
        <w:t>,</w:t>
      </w:r>
      <w:r w:rsidRPr="00A01D13">
        <w:rPr>
          <w:i/>
        </w:rPr>
        <w:t xml:space="preserve"> 24</w:t>
      </w:r>
      <w:r w:rsidRPr="00A01D13">
        <w:t xml:space="preserve">(1), 135-169. </w:t>
      </w:r>
    </w:p>
    <w:p w:rsidR="00A01D13" w:rsidRPr="00A01D13" w:rsidRDefault="00A01D13" w:rsidP="00A01D13">
      <w:pPr>
        <w:pStyle w:val="EndNoteBibliography"/>
        <w:spacing w:after="0"/>
        <w:ind w:left="720" w:hanging="720"/>
      </w:pPr>
      <w:r w:rsidRPr="00A01D13">
        <w:t xml:space="preserve">Faraj, S., &amp; Sproull, L. (2000). Coordinating expertise in software development teams. </w:t>
      </w:r>
      <w:r w:rsidRPr="00A01D13">
        <w:rPr>
          <w:i/>
        </w:rPr>
        <w:t>Management Science</w:t>
      </w:r>
      <w:r w:rsidRPr="00A01D13">
        <w:t>,</w:t>
      </w:r>
      <w:r w:rsidRPr="00A01D13">
        <w:rPr>
          <w:i/>
        </w:rPr>
        <w:t xml:space="preserve"> 46</w:t>
      </w:r>
      <w:r w:rsidRPr="00A01D13">
        <w:t xml:space="preserve">(12), 1554-1568. </w:t>
      </w:r>
    </w:p>
    <w:p w:rsidR="00A01D13" w:rsidRPr="00A01D13" w:rsidRDefault="00A01D13" w:rsidP="00A01D13">
      <w:pPr>
        <w:pStyle w:val="EndNoteBibliography"/>
        <w:spacing w:after="0"/>
        <w:ind w:left="720" w:hanging="720"/>
      </w:pPr>
      <w:r w:rsidRPr="00A01D13">
        <w:t xml:space="preserve">Fitzgerald, B., Hartnett, G., &amp; Conboy, K. (2006). Customising agile methods to software practices at Intel Shannon. </w:t>
      </w:r>
      <w:r w:rsidRPr="00A01D13">
        <w:rPr>
          <w:i/>
        </w:rPr>
        <w:t>European Journal of Information Systems</w:t>
      </w:r>
      <w:r w:rsidRPr="00A01D13">
        <w:t>,</w:t>
      </w:r>
      <w:r w:rsidRPr="00A01D13">
        <w:rPr>
          <w:i/>
        </w:rPr>
        <w:t xml:space="preserve"> 15</w:t>
      </w:r>
      <w:r w:rsidRPr="00A01D13">
        <w:t xml:space="preserve">(2), 200-213. </w:t>
      </w:r>
    </w:p>
    <w:p w:rsidR="00A01D13" w:rsidRPr="00A01D13" w:rsidRDefault="00A01D13" w:rsidP="00A01D13">
      <w:pPr>
        <w:pStyle w:val="EndNoteBibliography"/>
        <w:spacing w:after="0"/>
        <w:ind w:left="720" w:hanging="720"/>
      </w:pPr>
      <w:r w:rsidRPr="00A01D13">
        <w:t xml:space="preserve">Glass, R. L., &amp; Vessey, I. (1995). Contemporary application domain taxonomies. </w:t>
      </w:r>
      <w:r w:rsidRPr="00A01D13">
        <w:rPr>
          <w:i/>
        </w:rPr>
        <w:t>IEEE Software</w:t>
      </w:r>
      <w:r w:rsidRPr="00A01D13">
        <w:t>,</w:t>
      </w:r>
      <w:r w:rsidRPr="00A01D13">
        <w:rPr>
          <w:i/>
        </w:rPr>
        <w:t xml:space="preserve"> 12</w:t>
      </w:r>
      <w:r w:rsidRPr="00A01D13">
        <w:t xml:space="preserve">(4), 63-76. </w:t>
      </w:r>
    </w:p>
    <w:p w:rsidR="00A01D13" w:rsidRPr="00A01D13" w:rsidRDefault="00A01D13" w:rsidP="00A01D13">
      <w:pPr>
        <w:pStyle w:val="EndNoteBibliography"/>
        <w:spacing w:after="0"/>
        <w:ind w:left="720" w:hanging="720"/>
      </w:pPr>
      <w:r w:rsidRPr="00A01D13">
        <w:t xml:space="preserve">Goh, J. C., Pan, S. L., &amp; Zuo, M. (2013). Developing the agile IS development practices in large-scale IT projects: The trust-mediated organizational controls and IT project team capabilities perspectives. </w:t>
      </w:r>
      <w:r w:rsidRPr="00A01D13">
        <w:rPr>
          <w:i/>
        </w:rPr>
        <w:t>Journal of the Association for Information Systems</w:t>
      </w:r>
      <w:r w:rsidRPr="00A01D13">
        <w:t>,</w:t>
      </w:r>
      <w:r w:rsidRPr="00A01D13">
        <w:rPr>
          <w:i/>
        </w:rPr>
        <w:t xml:space="preserve"> 14</w:t>
      </w:r>
      <w:r w:rsidRPr="00A01D13">
        <w:t xml:space="preserve">(12), 722-756. </w:t>
      </w:r>
    </w:p>
    <w:p w:rsidR="00A01D13" w:rsidRPr="00A01D13" w:rsidRDefault="00A01D13" w:rsidP="00A01D13">
      <w:pPr>
        <w:pStyle w:val="EndNoteBibliography"/>
        <w:spacing w:after="0"/>
        <w:ind w:left="720" w:hanging="720"/>
      </w:pPr>
      <w:r w:rsidRPr="00A01D13">
        <w:t xml:space="preserve">Gregor, S. (2006). The nature of theory in information systems. </w:t>
      </w:r>
      <w:r w:rsidRPr="00A01D13">
        <w:rPr>
          <w:i/>
        </w:rPr>
        <w:t>MIS Quarterly</w:t>
      </w:r>
      <w:r w:rsidRPr="00A01D13">
        <w:t>,</w:t>
      </w:r>
      <w:r w:rsidRPr="00A01D13">
        <w:rPr>
          <w:i/>
        </w:rPr>
        <w:t xml:space="preserve"> 30</w:t>
      </w:r>
      <w:r w:rsidRPr="00A01D13">
        <w:t xml:space="preserve">(3), 611-642. </w:t>
      </w:r>
    </w:p>
    <w:p w:rsidR="00A01D13" w:rsidRPr="00A01D13" w:rsidRDefault="00A01D13" w:rsidP="00A01D13">
      <w:pPr>
        <w:pStyle w:val="EndNoteBibliography"/>
        <w:spacing w:after="0"/>
        <w:ind w:left="720" w:hanging="720"/>
      </w:pPr>
      <w:r w:rsidRPr="00A01D13">
        <w:t xml:space="preserve">Grinter, R. E. (1996). </w:t>
      </w:r>
      <w:r w:rsidRPr="00A01D13">
        <w:rPr>
          <w:i/>
        </w:rPr>
        <w:t>Understanding dependencies: A study of the coordination challenges in software development</w:t>
      </w:r>
      <w:r w:rsidRPr="00A01D13">
        <w:t xml:space="preserve"> [PhD Thesis, University of California]. Irvine. </w:t>
      </w:r>
    </w:p>
    <w:p w:rsidR="00A01D13" w:rsidRPr="00A01D13" w:rsidRDefault="00A01D13" w:rsidP="00A01D13">
      <w:pPr>
        <w:pStyle w:val="EndNoteBibliography"/>
        <w:spacing w:after="0"/>
        <w:ind w:left="720" w:hanging="720"/>
      </w:pPr>
      <w:r w:rsidRPr="00A01D13">
        <w:t xml:space="preserve">Gumm, D. C. (2006). Distribution dimensions in software development projects: A taxonomy. </w:t>
      </w:r>
      <w:r w:rsidRPr="00A01D13">
        <w:rPr>
          <w:i/>
        </w:rPr>
        <w:t>IEEE Software</w:t>
      </w:r>
      <w:r w:rsidRPr="00A01D13">
        <w:t>,</w:t>
      </w:r>
      <w:r w:rsidRPr="00A01D13">
        <w:rPr>
          <w:i/>
        </w:rPr>
        <w:t xml:space="preserve"> September/October</w:t>
      </w:r>
      <w:r w:rsidRPr="00A01D13">
        <w:t xml:space="preserve">, 45-51. </w:t>
      </w:r>
    </w:p>
    <w:p w:rsidR="00A01D13" w:rsidRPr="00A01D13" w:rsidRDefault="00A01D13" w:rsidP="00A01D13">
      <w:pPr>
        <w:pStyle w:val="EndNoteBibliography"/>
        <w:spacing w:after="0"/>
        <w:ind w:left="720" w:hanging="720"/>
      </w:pPr>
      <w:r w:rsidRPr="00A01D13">
        <w:rPr>
          <w:highlight w:val="yellow"/>
        </w:rPr>
        <w:t xml:space="preserve">Herbsleb, J. D. (2007). Global Software Engineering: The future of socio-technical coordination. In </w:t>
      </w:r>
      <w:r w:rsidRPr="00A01D13">
        <w:rPr>
          <w:i/>
          <w:highlight w:val="yellow"/>
        </w:rPr>
        <w:t>Proceedings of the International Conference on Software Engineering: Future of Software Engineering FOSE '07</w:t>
      </w:r>
      <w:r w:rsidRPr="00A01D13">
        <w:rPr>
          <w:highlight w:val="yellow"/>
        </w:rPr>
        <w:t xml:space="preserve"> (pp. 188-198). IEEE Xplore digitial library.</w:t>
      </w:r>
      <w:r w:rsidRPr="00A01D13">
        <w:t xml:space="preserve"> </w:t>
      </w:r>
    </w:p>
    <w:p w:rsidR="00A01D13" w:rsidRPr="00A01D13" w:rsidRDefault="00A01D13" w:rsidP="00A01D13">
      <w:pPr>
        <w:pStyle w:val="EndNoteBibliography"/>
        <w:spacing w:after="0"/>
        <w:ind w:left="720" w:hanging="720"/>
      </w:pPr>
      <w:r w:rsidRPr="00A01D13">
        <w:t xml:space="preserve">Highsmith, J. (2000). </w:t>
      </w:r>
      <w:r w:rsidRPr="00A01D13">
        <w:rPr>
          <w:i/>
        </w:rPr>
        <w:t>Adaptive Software Development: A Collaborative Approach to Managing Complex Systems</w:t>
      </w:r>
      <w:r w:rsidRPr="00A01D13">
        <w:t xml:space="preserve">. Dorset House Publishing. </w:t>
      </w:r>
    </w:p>
    <w:p w:rsidR="00A01D13" w:rsidRPr="00A01D13" w:rsidRDefault="00A01D13" w:rsidP="00A01D13">
      <w:pPr>
        <w:pStyle w:val="EndNoteBibliography"/>
        <w:spacing w:after="0"/>
        <w:ind w:left="720" w:hanging="720"/>
      </w:pPr>
      <w:r w:rsidRPr="00A01D13">
        <w:t xml:space="preserve">Hoda, R., Noble, J., &amp; Marshall, S. (2010). Organizing self-organizing teams. In </w:t>
      </w:r>
      <w:r w:rsidRPr="00A01D13">
        <w:rPr>
          <w:i/>
        </w:rPr>
        <w:t>Proceedings of the IEEE/ACM International Conference on Software Engineering, ICSE 2010, May 2-9, 2010</w:t>
      </w:r>
      <w:r w:rsidRPr="00A01D13">
        <w:t xml:space="preserve"> (pp. 285-294). ACM. </w:t>
      </w:r>
      <w:hyperlink r:id="rId15" w:history="1">
        <w:r w:rsidRPr="00A01D13">
          <w:rPr>
            <w:rStyle w:val="Hyperlink"/>
          </w:rPr>
          <w:t>https://doi.org/10.1145/1806799.1806843</w:t>
        </w:r>
      </w:hyperlink>
      <w:r w:rsidRPr="00A01D13">
        <w:t xml:space="preserve"> </w:t>
      </w:r>
    </w:p>
    <w:p w:rsidR="00A01D13" w:rsidRPr="00A01D13" w:rsidRDefault="00A01D13" w:rsidP="00A01D13">
      <w:pPr>
        <w:pStyle w:val="EndNoteBibliography"/>
        <w:spacing w:after="0"/>
        <w:ind w:left="720" w:hanging="720"/>
      </w:pPr>
      <w:r w:rsidRPr="00A01D13">
        <w:t xml:space="preserve">Hoegl, M., Weinkauf, K., &amp; Gemuenden, H. (2004). Interteam coordination, project commitment, and teamwork in multiteam R&amp;D projects: a longitudinal study. </w:t>
      </w:r>
      <w:r w:rsidRPr="00A01D13">
        <w:rPr>
          <w:i/>
        </w:rPr>
        <w:t>Organization Science</w:t>
      </w:r>
      <w:r w:rsidRPr="00A01D13">
        <w:t>,</w:t>
      </w:r>
      <w:r w:rsidRPr="00A01D13">
        <w:rPr>
          <w:i/>
        </w:rPr>
        <w:t xml:space="preserve"> 15</w:t>
      </w:r>
      <w:r w:rsidRPr="00A01D13">
        <w:t xml:space="preserve">(1), 38-55. </w:t>
      </w:r>
    </w:p>
    <w:p w:rsidR="00A01D13" w:rsidRPr="00A01D13" w:rsidRDefault="00A01D13" w:rsidP="00A01D13">
      <w:pPr>
        <w:pStyle w:val="EndNoteBibliography"/>
        <w:spacing w:after="0"/>
        <w:ind w:left="720" w:hanging="720"/>
      </w:pPr>
      <w:r w:rsidRPr="00A01D13">
        <w:t xml:space="preserve">Iivari, J., Hirschheim, R., &amp; Klein, H. K. (2004). Towards a distinct body of knowledge for information systems experts: Coding ISD process knowledge in two IS journals. </w:t>
      </w:r>
      <w:r w:rsidRPr="00A01D13">
        <w:rPr>
          <w:i/>
        </w:rPr>
        <w:t>Information Systems Journal</w:t>
      </w:r>
      <w:r w:rsidRPr="00A01D13">
        <w:t>,</w:t>
      </w:r>
      <w:r w:rsidRPr="00A01D13">
        <w:rPr>
          <w:i/>
        </w:rPr>
        <w:t xml:space="preserve"> 14</w:t>
      </w:r>
      <w:r w:rsidRPr="00A01D13">
        <w:t xml:space="preserve">(4), 313-342. </w:t>
      </w:r>
    </w:p>
    <w:p w:rsidR="00A01D13" w:rsidRPr="00A01D13" w:rsidRDefault="00A01D13" w:rsidP="00A01D13">
      <w:pPr>
        <w:pStyle w:val="EndNoteBibliography"/>
        <w:spacing w:after="0"/>
        <w:ind w:left="720" w:hanging="720"/>
      </w:pPr>
      <w:r w:rsidRPr="00A01D13">
        <w:t xml:space="preserve">Iivari, J., &amp; Iivari, N. (2011). The relationship between organizational culture and the deployment of agile methods. </w:t>
      </w:r>
      <w:r w:rsidRPr="00A01D13">
        <w:rPr>
          <w:i/>
        </w:rPr>
        <w:t>Information and Software Technology</w:t>
      </w:r>
      <w:r w:rsidRPr="00A01D13">
        <w:t>,</w:t>
      </w:r>
      <w:r w:rsidRPr="00A01D13">
        <w:rPr>
          <w:i/>
        </w:rPr>
        <w:t xml:space="preserve"> 53</w:t>
      </w:r>
      <w:r w:rsidRPr="00A01D13">
        <w:t xml:space="preserve">(5), 509-520. </w:t>
      </w:r>
      <w:hyperlink r:id="rId16" w:history="1">
        <w:r w:rsidRPr="00A01D13">
          <w:rPr>
            <w:rStyle w:val="Hyperlink"/>
          </w:rPr>
          <w:t>https://doi.org/10.1016/j.infsof.2010.10.008</w:t>
        </w:r>
      </w:hyperlink>
      <w:r w:rsidRPr="00A01D13">
        <w:t xml:space="preserve"> </w:t>
      </w:r>
    </w:p>
    <w:p w:rsidR="00A01D13" w:rsidRPr="00A01D13" w:rsidRDefault="00A01D13" w:rsidP="00A01D13">
      <w:pPr>
        <w:pStyle w:val="EndNoteBibliography"/>
        <w:spacing w:after="0"/>
        <w:ind w:left="720" w:hanging="720"/>
      </w:pPr>
      <w:r w:rsidRPr="00A01D13">
        <w:t xml:space="preserve">Kerzner, H. (2003). </w:t>
      </w:r>
      <w:r w:rsidRPr="00A01D13">
        <w:rPr>
          <w:i/>
        </w:rPr>
        <w:t>Project Management: A Systems Approach to Planning, Scheduling, and Controlling</w:t>
      </w:r>
      <w:r w:rsidRPr="00A01D13">
        <w:t xml:space="preserve"> (8 ed.). John Wiley &amp; Sons. </w:t>
      </w:r>
    </w:p>
    <w:p w:rsidR="00A01D13" w:rsidRPr="00A01D13" w:rsidRDefault="00A01D13" w:rsidP="00A01D13">
      <w:pPr>
        <w:pStyle w:val="EndNoteBibliography"/>
        <w:spacing w:after="0"/>
        <w:ind w:left="720" w:hanging="720"/>
      </w:pPr>
      <w:r w:rsidRPr="00A01D13">
        <w:t xml:space="preserve">Kraut, R. E., &amp; Streeter, L. A. (1995). Coordination in software development. </w:t>
      </w:r>
      <w:r w:rsidRPr="00A01D13">
        <w:rPr>
          <w:i/>
        </w:rPr>
        <w:t>Communications of the ACM</w:t>
      </w:r>
      <w:r w:rsidRPr="00A01D13">
        <w:t>,</w:t>
      </w:r>
      <w:r w:rsidRPr="00A01D13">
        <w:rPr>
          <w:i/>
        </w:rPr>
        <w:t xml:space="preserve"> 38</w:t>
      </w:r>
      <w:r w:rsidRPr="00A01D13">
        <w:t xml:space="preserve">(3), 69-81. </w:t>
      </w:r>
    </w:p>
    <w:p w:rsidR="00A01D13" w:rsidRPr="00A01D13" w:rsidRDefault="00A01D13" w:rsidP="00A01D13">
      <w:pPr>
        <w:pStyle w:val="EndNoteBibliography"/>
        <w:spacing w:after="0"/>
        <w:ind w:left="720" w:hanging="720"/>
      </w:pPr>
      <w:r w:rsidRPr="00A01D13">
        <w:t xml:space="preserve">Malone, T. W., &amp; Crowston, K. (1994). The interdisciplinary study of coordination. </w:t>
      </w:r>
      <w:r w:rsidRPr="00A01D13">
        <w:rPr>
          <w:i/>
        </w:rPr>
        <w:t>ACM Computing Surveys</w:t>
      </w:r>
      <w:r w:rsidRPr="00A01D13">
        <w:t>,</w:t>
      </w:r>
      <w:r w:rsidRPr="00A01D13">
        <w:rPr>
          <w:i/>
        </w:rPr>
        <w:t xml:space="preserve"> 26</w:t>
      </w:r>
      <w:r w:rsidRPr="00A01D13">
        <w:t xml:space="preserve">(1), 87-119. </w:t>
      </w:r>
    </w:p>
    <w:p w:rsidR="00A01D13" w:rsidRPr="00A01D13" w:rsidRDefault="00A01D13" w:rsidP="00A01D13">
      <w:pPr>
        <w:pStyle w:val="EndNoteBibliography"/>
        <w:spacing w:after="0"/>
        <w:ind w:left="720" w:hanging="720"/>
      </w:pPr>
      <w:r w:rsidRPr="00A01D13">
        <w:t xml:space="preserve">Malone, T. W., Crowston, K., &amp; Herman, G. A. (Eds.). (2003). </w:t>
      </w:r>
      <w:r w:rsidRPr="00A01D13">
        <w:rPr>
          <w:i/>
        </w:rPr>
        <w:t>Organizing Business Knowledge: The MIT Process Handbook</w:t>
      </w:r>
      <w:r w:rsidRPr="00A01D13">
        <w:t xml:space="preserve">. The MIT Press. </w:t>
      </w:r>
    </w:p>
    <w:p w:rsidR="00A01D13" w:rsidRPr="00A01D13" w:rsidRDefault="00A01D13" w:rsidP="00A01D13">
      <w:pPr>
        <w:pStyle w:val="EndNoteBibliography"/>
        <w:spacing w:after="0"/>
        <w:ind w:left="720" w:hanging="720"/>
      </w:pPr>
      <w:r w:rsidRPr="00A01D13">
        <w:t xml:space="preserve">Malone, T. W., Crowston, K., Lee, J., Pentland, B., Dellarocas, C., Wyner, G., Qimby, J., Osborn, C., S, Bernstein, A., Herman, M. K., &amp; O'Donnell, E. (1999). Tools for inventing organizations: toward a handbook of organizational processes. </w:t>
      </w:r>
      <w:r w:rsidRPr="00A01D13">
        <w:rPr>
          <w:i/>
        </w:rPr>
        <w:t>Management Science</w:t>
      </w:r>
      <w:r w:rsidRPr="00A01D13">
        <w:t>,</w:t>
      </w:r>
      <w:r w:rsidRPr="00A01D13">
        <w:rPr>
          <w:i/>
        </w:rPr>
        <w:t xml:space="preserve"> 45</w:t>
      </w:r>
      <w:r w:rsidRPr="00A01D13">
        <w:t xml:space="preserve">(3), 425-443. </w:t>
      </w:r>
    </w:p>
    <w:p w:rsidR="00A01D13" w:rsidRPr="00A01D13" w:rsidRDefault="00A01D13" w:rsidP="00A01D13">
      <w:pPr>
        <w:pStyle w:val="EndNoteBibliography"/>
        <w:spacing w:after="0"/>
        <w:ind w:left="720" w:hanging="720"/>
      </w:pPr>
      <w:r w:rsidRPr="00A01D13">
        <w:t xml:space="preserve">Marks, M. A., Mathieu, J. E., &amp; Zaccaro, S. J. (2001). A temporally based framework and taxonomy of team processes. </w:t>
      </w:r>
      <w:r w:rsidRPr="00A01D13">
        <w:rPr>
          <w:i/>
        </w:rPr>
        <w:t>The Academy of Management Review</w:t>
      </w:r>
      <w:r w:rsidRPr="00A01D13">
        <w:t>,</w:t>
      </w:r>
      <w:r w:rsidRPr="00A01D13">
        <w:rPr>
          <w:i/>
        </w:rPr>
        <w:t xml:space="preserve"> 26</w:t>
      </w:r>
      <w:r w:rsidRPr="00A01D13">
        <w:t xml:space="preserve">(8), 356-376. </w:t>
      </w:r>
    </w:p>
    <w:p w:rsidR="00A01D13" w:rsidRPr="00A01D13" w:rsidRDefault="00A01D13" w:rsidP="00A01D13">
      <w:pPr>
        <w:pStyle w:val="EndNoteBibliography"/>
        <w:spacing w:after="0"/>
        <w:ind w:left="720" w:hanging="720"/>
      </w:pPr>
      <w:r w:rsidRPr="00A01D13">
        <w:t xml:space="preserve">Martin, A., Biddle, R., &amp; Noble, J. (2004). The XP customer role in practice: Three studies. Agile Development Conference, </w:t>
      </w:r>
    </w:p>
    <w:p w:rsidR="00A01D13" w:rsidRPr="00A01D13" w:rsidRDefault="00A01D13" w:rsidP="00A01D13">
      <w:pPr>
        <w:pStyle w:val="EndNoteBibliography"/>
        <w:spacing w:after="0"/>
        <w:ind w:left="720" w:hanging="720"/>
      </w:pPr>
      <w:r w:rsidRPr="00A01D13">
        <w:lastRenderedPageBreak/>
        <w:t xml:space="preserve">McChesney, I. R., &amp; Gallagher, S. (2004). Communication and coordination practices in software engineering projects. </w:t>
      </w:r>
      <w:r w:rsidRPr="00A01D13">
        <w:rPr>
          <w:i/>
        </w:rPr>
        <w:t>Information and Software Technology</w:t>
      </w:r>
      <w:r w:rsidRPr="00A01D13">
        <w:t>,</w:t>
      </w:r>
      <w:r w:rsidRPr="00A01D13">
        <w:rPr>
          <w:i/>
        </w:rPr>
        <w:t xml:space="preserve"> 46</w:t>
      </w:r>
      <w:r w:rsidRPr="00A01D13">
        <w:t xml:space="preserve">(7), 473-489. </w:t>
      </w:r>
    </w:p>
    <w:p w:rsidR="00A01D13" w:rsidRPr="00A01D13" w:rsidRDefault="00A01D13" w:rsidP="00A01D13">
      <w:pPr>
        <w:pStyle w:val="EndNoteBibliography"/>
        <w:spacing w:after="0"/>
        <w:ind w:left="720" w:hanging="720"/>
      </w:pPr>
      <w:r w:rsidRPr="00A01D13">
        <w:t xml:space="preserve">Meyer, B. (2014). </w:t>
      </w:r>
      <w:r w:rsidRPr="00A01D13">
        <w:rPr>
          <w:i/>
        </w:rPr>
        <w:t>Agile! The good, the hype and the ugly</w:t>
      </w:r>
      <w:r w:rsidRPr="00A01D13">
        <w:t xml:space="preserve">. Springer. </w:t>
      </w:r>
    </w:p>
    <w:p w:rsidR="00A01D13" w:rsidRPr="00A01D13" w:rsidRDefault="00A01D13" w:rsidP="00A01D13">
      <w:pPr>
        <w:pStyle w:val="EndNoteBibliography"/>
        <w:spacing w:after="0"/>
        <w:ind w:left="720" w:hanging="720"/>
      </w:pPr>
      <w:r w:rsidRPr="00A01D13">
        <w:t xml:space="preserve">Miles, M. B., &amp; Huberman, A. M. (1994). </w:t>
      </w:r>
      <w:r w:rsidRPr="00A01D13">
        <w:rPr>
          <w:i/>
        </w:rPr>
        <w:t>Qualitative Data Analysis</w:t>
      </w:r>
      <w:r w:rsidRPr="00A01D13">
        <w:t xml:space="preserve"> (2 ed.). Sage. </w:t>
      </w:r>
    </w:p>
    <w:p w:rsidR="00A01D13" w:rsidRPr="00A01D13" w:rsidRDefault="00A01D13" w:rsidP="00A01D13">
      <w:pPr>
        <w:pStyle w:val="EndNoteBibliography"/>
        <w:spacing w:after="0"/>
        <w:ind w:left="720" w:hanging="720"/>
      </w:pPr>
      <w:r w:rsidRPr="00A01D13">
        <w:t xml:space="preserve">Nickerson, R. C., Varshney, U., &amp; Muntermann, J. (2012). A method for taxonomy development and its application in information systems. </w:t>
      </w:r>
      <w:r w:rsidRPr="00A01D13">
        <w:rPr>
          <w:i/>
        </w:rPr>
        <w:t>European Journal of Information Systems</w:t>
      </w:r>
      <w:r w:rsidRPr="00A01D13">
        <w:t>,</w:t>
      </w:r>
      <w:r w:rsidRPr="00A01D13">
        <w:rPr>
          <w:i/>
        </w:rPr>
        <w:t xml:space="preserve"> 22</w:t>
      </w:r>
      <w:r w:rsidRPr="00A01D13">
        <w:t xml:space="preserve">(3), 336-359. </w:t>
      </w:r>
    </w:p>
    <w:p w:rsidR="00A01D13" w:rsidRPr="00A01D13" w:rsidRDefault="00A01D13" w:rsidP="00A01D13">
      <w:pPr>
        <w:pStyle w:val="EndNoteBibliography"/>
        <w:spacing w:after="0"/>
        <w:ind w:left="720" w:hanging="720"/>
      </w:pPr>
      <w:r w:rsidRPr="00A01D13">
        <w:t xml:space="preserve">Nidumolu, S. (1995). The effect of coordination and uncertainty on software project performance: Residual performance risk as an intervening variable. </w:t>
      </w:r>
      <w:r w:rsidRPr="00A01D13">
        <w:rPr>
          <w:i/>
        </w:rPr>
        <w:t>Information Systems Research</w:t>
      </w:r>
      <w:r w:rsidRPr="00A01D13">
        <w:t>,</w:t>
      </w:r>
      <w:r w:rsidRPr="00A01D13">
        <w:rPr>
          <w:i/>
        </w:rPr>
        <w:t xml:space="preserve"> 6</w:t>
      </w:r>
      <w:r w:rsidRPr="00A01D13">
        <w:t xml:space="preserve">(3), 191-219. </w:t>
      </w:r>
    </w:p>
    <w:p w:rsidR="00A01D13" w:rsidRPr="00A01D13" w:rsidRDefault="00A01D13" w:rsidP="00A01D13">
      <w:pPr>
        <w:pStyle w:val="EndNoteBibliography"/>
        <w:spacing w:after="0"/>
        <w:ind w:left="720" w:hanging="720"/>
      </w:pPr>
      <w:r w:rsidRPr="00A01D13">
        <w:t xml:space="preserve">Pare, G. (2004). Investigating information systems with positivist case study research. </w:t>
      </w:r>
      <w:r w:rsidRPr="00A01D13">
        <w:rPr>
          <w:i/>
        </w:rPr>
        <w:t>Communications of the Association for Information Systems</w:t>
      </w:r>
      <w:r w:rsidRPr="00A01D13">
        <w:t>,</w:t>
      </w:r>
      <w:r w:rsidRPr="00A01D13">
        <w:rPr>
          <w:i/>
        </w:rPr>
        <w:t xml:space="preserve"> 13</w:t>
      </w:r>
      <w:r w:rsidRPr="00A01D13">
        <w:t xml:space="preserve">(1), 233-264. </w:t>
      </w:r>
    </w:p>
    <w:p w:rsidR="00A01D13" w:rsidRPr="00A01D13" w:rsidRDefault="00A01D13" w:rsidP="00A01D13">
      <w:pPr>
        <w:pStyle w:val="EndNoteBibliography"/>
        <w:spacing w:after="0"/>
        <w:ind w:left="720" w:hanging="720"/>
      </w:pPr>
      <w:r w:rsidRPr="00A01D13">
        <w:t xml:space="preserve">Pressman, R. S. (2010). </w:t>
      </w:r>
      <w:r w:rsidRPr="00A01D13">
        <w:rPr>
          <w:i/>
        </w:rPr>
        <w:t>Software engineering: A practitioner's approach</w:t>
      </w:r>
      <w:r w:rsidRPr="00A01D13">
        <w:t xml:space="preserve"> (7 ed.). McGraw-Hill Higher Education. </w:t>
      </w:r>
    </w:p>
    <w:p w:rsidR="00A01D13" w:rsidRPr="00A01D13" w:rsidRDefault="00A01D13" w:rsidP="00A01D13">
      <w:pPr>
        <w:pStyle w:val="EndNoteBibliography"/>
        <w:spacing w:after="0"/>
        <w:ind w:left="720" w:hanging="720"/>
      </w:pPr>
      <w:r w:rsidRPr="00A01D13">
        <w:t xml:space="preserve">Pries-Heje, L., &amp; Pries-Heje, J. (2011). Why Scrum works. . In </w:t>
      </w:r>
      <w:r w:rsidRPr="00A01D13">
        <w:rPr>
          <w:i/>
        </w:rPr>
        <w:t>Proceedings of the Agile Conference 2011, Salt Lake City, UT</w:t>
      </w:r>
      <w:r w:rsidRPr="00A01D13">
        <w:t xml:space="preserve"> (pp. 20-28). IEEE Xplore digital library. </w:t>
      </w:r>
      <w:hyperlink r:id="rId17" w:history="1">
        <w:r w:rsidRPr="00A01D13">
          <w:rPr>
            <w:rStyle w:val="Hyperlink"/>
          </w:rPr>
          <w:t>https://doi.org/10.1109/AGILE.2011.34</w:t>
        </w:r>
      </w:hyperlink>
      <w:r w:rsidRPr="00A01D13">
        <w:t xml:space="preserve"> </w:t>
      </w:r>
    </w:p>
    <w:p w:rsidR="00A01D13" w:rsidRPr="00A01D13" w:rsidRDefault="00A01D13" w:rsidP="00A01D13">
      <w:pPr>
        <w:pStyle w:val="EndNoteBibliography"/>
        <w:spacing w:after="0"/>
        <w:ind w:left="720" w:hanging="720"/>
      </w:pPr>
      <w:r w:rsidRPr="00A01D13">
        <w:t xml:space="preserve">Ramesh, B., Cao, L., &amp; Baskerville, R. (2007). Agile requirements engineering practices and challenges: An empirical study. </w:t>
      </w:r>
      <w:r w:rsidRPr="00A01D13">
        <w:rPr>
          <w:i/>
        </w:rPr>
        <w:t>Information Systems Journal</w:t>
      </w:r>
      <w:r w:rsidRPr="00A01D13">
        <w:t>,</w:t>
      </w:r>
      <w:r w:rsidRPr="00A01D13">
        <w:rPr>
          <w:i/>
        </w:rPr>
        <w:t xml:space="preserve"> 20</w:t>
      </w:r>
      <w:r w:rsidRPr="00A01D13">
        <w:t xml:space="preserve">(5), 449-480. </w:t>
      </w:r>
      <w:hyperlink r:id="rId18" w:history="1">
        <w:r w:rsidRPr="00A01D13">
          <w:rPr>
            <w:rStyle w:val="Hyperlink"/>
          </w:rPr>
          <w:t>https://doi.org/10.1111/j.1365-2575.2007.00259.x</w:t>
        </w:r>
      </w:hyperlink>
      <w:r w:rsidRPr="00A01D13">
        <w:t xml:space="preserve"> </w:t>
      </w:r>
    </w:p>
    <w:p w:rsidR="00A01D13" w:rsidRPr="00A01D13" w:rsidRDefault="00A01D13" w:rsidP="00A01D13">
      <w:pPr>
        <w:pStyle w:val="EndNoteBibliography"/>
        <w:spacing w:after="0"/>
        <w:ind w:left="720" w:hanging="720"/>
      </w:pPr>
      <w:r w:rsidRPr="00A01D13">
        <w:t xml:space="preserve">Ramesh, B., Cao, L., Mohan, K., &amp; Xu, P. (2006). Can distributed software development be agile? </w:t>
      </w:r>
      <w:r w:rsidRPr="00A01D13">
        <w:rPr>
          <w:i/>
        </w:rPr>
        <w:t>Communications of the ACM</w:t>
      </w:r>
      <w:r w:rsidRPr="00A01D13">
        <w:t>,</w:t>
      </w:r>
      <w:r w:rsidRPr="00A01D13">
        <w:rPr>
          <w:i/>
        </w:rPr>
        <w:t xml:space="preserve"> 49</w:t>
      </w:r>
      <w:r w:rsidRPr="00A01D13">
        <w:t xml:space="preserve">(10). </w:t>
      </w:r>
    </w:p>
    <w:p w:rsidR="00A01D13" w:rsidRPr="00A01D13" w:rsidRDefault="00A01D13" w:rsidP="00A01D13">
      <w:pPr>
        <w:pStyle w:val="EndNoteBibliography"/>
        <w:spacing w:after="0"/>
        <w:ind w:left="720" w:hanging="720"/>
      </w:pPr>
      <w:r w:rsidRPr="00A01D13">
        <w:t xml:space="preserve">Sabherwal, R., &amp; Grover, V. (2010). A taxonomy of political processes in systems development. </w:t>
      </w:r>
      <w:r w:rsidRPr="00A01D13">
        <w:rPr>
          <w:i/>
        </w:rPr>
        <w:t>Information Systems Journal</w:t>
      </w:r>
      <w:r w:rsidRPr="00A01D13">
        <w:t>,</w:t>
      </w:r>
      <w:r w:rsidRPr="00A01D13">
        <w:rPr>
          <w:i/>
        </w:rPr>
        <w:t xml:space="preserve"> 20</w:t>
      </w:r>
      <w:r w:rsidRPr="00A01D13">
        <w:t xml:space="preserve">(5), 419-447. </w:t>
      </w:r>
    </w:p>
    <w:p w:rsidR="00A01D13" w:rsidRPr="00A01D13" w:rsidRDefault="00A01D13" w:rsidP="00A01D13">
      <w:pPr>
        <w:pStyle w:val="EndNoteBibliography"/>
        <w:spacing w:after="0"/>
        <w:ind w:left="720" w:hanging="720"/>
      </w:pPr>
      <w:r w:rsidRPr="00A01D13">
        <w:t xml:space="preserve">Salas, E., Sims, D. E., &amp; Burke, C. S. (2005). Is there a 'big five" in teamwork? </w:t>
      </w:r>
      <w:r w:rsidRPr="00A01D13">
        <w:rPr>
          <w:i/>
        </w:rPr>
        <w:t>Small Group Research</w:t>
      </w:r>
      <w:r w:rsidRPr="00A01D13">
        <w:t>,</w:t>
      </w:r>
      <w:r w:rsidRPr="00A01D13">
        <w:rPr>
          <w:i/>
        </w:rPr>
        <w:t xml:space="preserve"> 36</w:t>
      </w:r>
      <w:r w:rsidRPr="00A01D13">
        <w:t xml:space="preserve">(5), 555-599. </w:t>
      </w:r>
    </w:p>
    <w:p w:rsidR="00A01D13" w:rsidRPr="00A01D13" w:rsidRDefault="00A01D13" w:rsidP="00A01D13">
      <w:pPr>
        <w:pStyle w:val="EndNoteBibliography"/>
        <w:spacing w:after="0"/>
        <w:ind w:left="720" w:hanging="720"/>
      </w:pPr>
      <w:r w:rsidRPr="00A01D13">
        <w:rPr>
          <w:highlight w:val="yellow"/>
        </w:rPr>
        <w:t xml:space="preserve">Schnitter, J., &amp; Mackert, O. (2011). Large-scale agile software development at SAP AG. In L. A. Maciaszek &amp; P. Loucopoulos (Eds.), </w:t>
      </w:r>
      <w:r w:rsidRPr="00A01D13">
        <w:rPr>
          <w:i/>
          <w:highlight w:val="yellow"/>
        </w:rPr>
        <w:t>Evaluation of Novel Approaches to Software Engineering. Communications in Computer and Information Science</w:t>
      </w:r>
      <w:r w:rsidRPr="00A01D13">
        <w:rPr>
          <w:highlight w:val="yellow"/>
        </w:rPr>
        <w:t xml:space="preserve"> (Vol. 230, pp. 209-220). Springer.</w:t>
      </w:r>
      <w:r w:rsidRPr="00A01D13">
        <w:t xml:space="preserve"> </w:t>
      </w:r>
    </w:p>
    <w:p w:rsidR="00A01D13" w:rsidRPr="00A01D13" w:rsidRDefault="00A01D13" w:rsidP="00A01D13">
      <w:pPr>
        <w:pStyle w:val="EndNoteBibliography"/>
        <w:spacing w:after="0"/>
        <w:ind w:left="720" w:hanging="720"/>
      </w:pPr>
      <w:r w:rsidRPr="00A01D13">
        <w:t xml:space="preserve">Schwaber, K., &amp; Beedle, M. (2002). </w:t>
      </w:r>
      <w:r w:rsidRPr="00A01D13">
        <w:rPr>
          <w:i/>
        </w:rPr>
        <w:t>Agile software development with Scrum</w:t>
      </w:r>
      <w:r w:rsidRPr="00A01D13">
        <w:t xml:space="preserve">. Prentice Hall. </w:t>
      </w:r>
    </w:p>
    <w:p w:rsidR="00A01D13" w:rsidRPr="00A01D13" w:rsidRDefault="00A01D13" w:rsidP="00A01D13">
      <w:pPr>
        <w:pStyle w:val="EndNoteBibliography"/>
        <w:spacing w:after="0"/>
        <w:ind w:left="720" w:hanging="720"/>
      </w:pPr>
      <w:r w:rsidRPr="00A01D13">
        <w:t xml:space="preserve">Sharp, H., &amp; Robinson, H. (2010). Three 'C's of agile practice: Collaboration, coordination and communication. In T. Dingsoyr, T. Dyba, &amp; N. B. Moe (Eds.), </w:t>
      </w:r>
      <w:r w:rsidRPr="00A01D13">
        <w:rPr>
          <w:i/>
        </w:rPr>
        <w:t>Agile software development: Current research and future directions</w:t>
      </w:r>
      <w:r w:rsidRPr="00A01D13">
        <w:t xml:space="preserve">. Springer-Verlag. </w:t>
      </w:r>
    </w:p>
    <w:p w:rsidR="00A01D13" w:rsidRPr="00A01D13" w:rsidRDefault="00A01D13" w:rsidP="00A01D13">
      <w:pPr>
        <w:pStyle w:val="EndNoteBibliography"/>
        <w:spacing w:after="0"/>
        <w:ind w:left="720" w:hanging="720"/>
      </w:pPr>
      <w:r w:rsidRPr="00A01D13">
        <w:t xml:space="preserve">Spradley, J. P. (1979). </w:t>
      </w:r>
      <w:r w:rsidRPr="00A01D13">
        <w:rPr>
          <w:i/>
        </w:rPr>
        <w:t>The Ethnographic Interview</w:t>
      </w:r>
      <w:r w:rsidRPr="00A01D13">
        <w:t xml:space="preserve">. Holt, Rinehart and Winston. </w:t>
      </w:r>
    </w:p>
    <w:p w:rsidR="00A01D13" w:rsidRPr="00A01D13" w:rsidRDefault="00A01D13" w:rsidP="00A01D13">
      <w:pPr>
        <w:pStyle w:val="EndNoteBibliography"/>
        <w:spacing w:after="0"/>
        <w:ind w:left="720" w:hanging="720"/>
      </w:pPr>
      <w:r w:rsidRPr="00A01D13">
        <w:t xml:space="preserve">Stankovic, D., Nikolic, V., Djordjevic, M., &amp; Cao, D.-B. (2013). A survey study of critical success factors in agile software projects in former Yugoslavia IT companies. </w:t>
      </w:r>
      <w:r w:rsidRPr="00A01D13">
        <w:rPr>
          <w:i/>
        </w:rPr>
        <w:t>Journal of Systems and Software</w:t>
      </w:r>
      <w:r w:rsidRPr="00A01D13">
        <w:t>,</w:t>
      </w:r>
      <w:r w:rsidRPr="00A01D13">
        <w:rPr>
          <w:i/>
        </w:rPr>
        <w:t xml:space="preserve"> 86</w:t>
      </w:r>
      <w:r w:rsidRPr="00A01D13">
        <w:t xml:space="preserve">(6), 1663-1678. </w:t>
      </w:r>
    </w:p>
    <w:p w:rsidR="00A01D13" w:rsidRPr="00A01D13" w:rsidRDefault="00A01D13" w:rsidP="00A01D13">
      <w:pPr>
        <w:pStyle w:val="EndNoteBibliography"/>
        <w:spacing w:after="0"/>
        <w:ind w:left="720" w:hanging="720"/>
      </w:pPr>
      <w:r w:rsidRPr="00A01D13">
        <w:t>Staudenmayer, N. (1997). Interdependency: Conceptual, practical, and empirical issues.</w:t>
      </w:r>
      <w:r w:rsidRPr="00A01D13">
        <w:rPr>
          <w:i/>
        </w:rPr>
        <w:t xml:space="preserve"> Sloan working paper 3971</w:t>
      </w:r>
      <w:r w:rsidRPr="00A01D13">
        <w:t xml:space="preserve">. Retrieved 1 June 2012, from </w:t>
      </w:r>
      <w:hyperlink r:id="rId19" w:history="1">
        <w:r w:rsidRPr="00A01D13">
          <w:rPr>
            <w:rStyle w:val="Hyperlink"/>
          </w:rPr>
          <w:t>http://dspace.mit.edu/bitstream/handle/1721.1/2671/SWP-3971-38485337.pdf?sequence=1</w:t>
        </w:r>
      </w:hyperlink>
      <w:r w:rsidRPr="00A01D13">
        <w:t xml:space="preserve"> </w:t>
      </w:r>
    </w:p>
    <w:p w:rsidR="00A01D13" w:rsidRPr="00A01D13" w:rsidRDefault="00A01D13" w:rsidP="00A01D13">
      <w:pPr>
        <w:pStyle w:val="EndNoteBibliography"/>
        <w:spacing w:after="0"/>
        <w:ind w:left="720" w:hanging="720"/>
      </w:pPr>
      <w:r w:rsidRPr="00A01D13">
        <w:t xml:space="preserve">Stavru, S. (2014). A critical examination of recent industrial surveys on agile method usage. </w:t>
      </w:r>
      <w:r w:rsidRPr="00A01D13">
        <w:rPr>
          <w:i/>
        </w:rPr>
        <w:t>The Journal of Systems and Software</w:t>
      </w:r>
      <w:r w:rsidRPr="00A01D13">
        <w:t>,</w:t>
      </w:r>
      <w:r w:rsidRPr="00A01D13">
        <w:rPr>
          <w:i/>
        </w:rPr>
        <w:t xml:space="preserve"> 94</w:t>
      </w:r>
      <w:r w:rsidRPr="00A01D13">
        <w:t xml:space="preserve">, 87-97. </w:t>
      </w:r>
      <w:hyperlink r:id="rId20" w:history="1">
        <w:r w:rsidRPr="00A01D13">
          <w:rPr>
            <w:rStyle w:val="Hyperlink"/>
          </w:rPr>
          <w:t>https://doi.org/http://dx.doi.org/10.1016/j.jss.2014.03.041</w:t>
        </w:r>
      </w:hyperlink>
      <w:r w:rsidRPr="00A01D13">
        <w:t xml:space="preserve"> </w:t>
      </w:r>
    </w:p>
    <w:p w:rsidR="00A01D13" w:rsidRPr="00F54AD0" w:rsidRDefault="00A01D13" w:rsidP="00A01D13">
      <w:pPr>
        <w:pStyle w:val="EndNoteBibliography"/>
        <w:spacing w:after="0"/>
        <w:ind w:left="720" w:hanging="720"/>
        <w:rPr>
          <w:highlight w:val="yellow"/>
        </w:rPr>
      </w:pPr>
      <w:r w:rsidRPr="00F54AD0">
        <w:rPr>
          <w:highlight w:val="yellow"/>
        </w:rPr>
        <w:t xml:space="preserve">Strode, D. E. (2005). </w:t>
      </w:r>
      <w:r w:rsidRPr="00F54AD0">
        <w:rPr>
          <w:i/>
          <w:highlight w:val="yellow"/>
        </w:rPr>
        <w:t>The agile methods: An analytical comparison of five agile methods and an investigation of their target environment.</w:t>
      </w:r>
      <w:r w:rsidRPr="00F54AD0">
        <w:rPr>
          <w:highlight w:val="yellow"/>
        </w:rPr>
        <w:t xml:space="preserve"> [Master's Thesis, Massey University]. Palmerston North, New Zealand. </w:t>
      </w:r>
      <w:hyperlink r:id="rId21" w:history="1">
        <w:r w:rsidRPr="00F54AD0">
          <w:rPr>
            <w:rStyle w:val="Hyperlink"/>
            <w:highlight w:val="yellow"/>
          </w:rPr>
          <w:t>http://hdl.handle.net/10179/515</w:t>
        </w:r>
      </w:hyperlink>
    </w:p>
    <w:p w:rsidR="00A01D13" w:rsidRPr="00F54AD0" w:rsidRDefault="00A01D13" w:rsidP="00A01D13">
      <w:pPr>
        <w:pStyle w:val="EndNoteBibliography"/>
        <w:spacing w:after="0"/>
        <w:ind w:left="720" w:hanging="720"/>
        <w:rPr>
          <w:highlight w:val="yellow"/>
        </w:rPr>
      </w:pPr>
      <w:r w:rsidRPr="00F54AD0">
        <w:rPr>
          <w:highlight w:val="yellow"/>
        </w:rPr>
        <w:t xml:space="preserve">Strode, D. E. (2012). </w:t>
      </w:r>
      <w:r w:rsidRPr="00F54AD0">
        <w:rPr>
          <w:i/>
          <w:highlight w:val="yellow"/>
        </w:rPr>
        <w:t>A theory of coordination in agile software development projects</w:t>
      </w:r>
      <w:r w:rsidRPr="00F54AD0">
        <w:rPr>
          <w:highlight w:val="yellow"/>
        </w:rPr>
        <w:t xml:space="preserve"> [PhD Thesis, School of Information Management, Victoria University of Wellington, Wellington]. New Zealand. </w:t>
      </w:r>
      <w:hyperlink r:id="rId22" w:history="1">
        <w:r w:rsidRPr="00F54AD0">
          <w:rPr>
            <w:rStyle w:val="Hyperlink"/>
            <w:highlight w:val="yellow"/>
          </w:rPr>
          <w:t>http://hdl.handle.net/10063/2505</w:t>
        </w:r>
      </w:hyperlink>
      <w:r w:rsidRPr="00F54AD0">
        <w:rPr>
          <w:highlight w:val="yellow"/>
        </w:rPr>
        <w:t xml:space="preserve"> </w:t>
      </w:r>
    </w:p>
    <w:p w:rsidR="00A01D13" w:rsidRPr="00F54AD0" w:rsidRDefault="00A01D13" w:rsidP="00A01D13">
      <w:pPr>
        <w:pStyle w:val="EndNoteBibliography"/>
        <w:spacing w:after="0"/>
        <w:ind w:left="720" w:hanging="720"/>
        <w:rPr>
          <w:highlight w:val="yellow"/>
        </w:rPr>
      </w:pPr>
      <w:r w:rsidRPr="00F54AD0">
        <w:rPr>
          <w:highlight w:val="yellow"/>
        </w:rPr>
        <w:t xml:space="preserve">Strode, D. E. (2013). Extending the dependency taxonomy of agile software development. In P. Antunes, M. A. Gerosa, A. Sylvester, J. Vassileva, &amp; G. de Vreede (Eds.), </w:t>
      </w:r>
      <w:r w:rsidRPr="00F54AD0">
        <w:rPr>
          <w:i/>
          <w:highlight w:val="yellow"/>
        </w:rPr>
        <w:t xml:space="preserve">Proceedings of the 19th International Conference on Collaboration and Technology, CRWIG 2013, Wellington, New Zealand, 30 October to </w:t>
      </w:r>
      <w:r w:rsidRPr="00F54AD0">
        <w:rPr>
          <w:i/>
          <w:highlight w:val="yellow"/>
        </w:rPr>
        <w:lastRenderedPageBreak/>
        <w:t>1 November. LNCS</w:t>
      </w:r>
      <w:r w:rsidRPr="00F54AD0">
        <w:rPr>
          <w:highlight w:val="yellow"/>
        </w:rPr>
        <w:t xml:space="preserve"> (Vol. 8224, pp. 274-289). Springer-Verlag. </w:t>
      </w:r>
      <w:hyperlink r:id="rId23" w:history="1">
        <w:r w:rsidRPr="00F54AD0">
          <w:rPr>
            <w:rStyle w:val="Hyperlink"/>
            <w:highlight w:val="yellow"/>
          </w:rPr>
          <w:t>http://link.springer.com/chapter/10.1007/978-3-642-41347-6_20</w:t>
        </w:r>
      </w:hyperlink>
      <w:r w:rsidRPr="00F54AD0">
        <w:rPr>
          <w:highlight w:val="yellow"/>
        </w:rPr>
        <w:t xml:space="preserve"> </w:t>
      </w:r>
    </w:p>
    <w:p w:rsidR="00A01D13" w:rsidRPr="00F54AD0" w:rsidRDefault="00A01D13" w:rsidP="00A01D13">
      <w:pPr>
        <w:pStyle w:val="EndNoteBibliography"/>
        <w:spacing w:after="0"/>
        <w:ind w:left="720" w:hanging="720"/>
        <w:rPr>
          <w:highlight w:val="yellow"/>
        </w:rPr>
      </w:pPr>
      <w:r w:rsidRPr="00F54AD0">
        <w:rPr>
          <w:highlight w:val="yellow"/>
        </w:rPr>
        <w:t xml:space="preserve">Strode, D. E., &amp; Huff, S. L. (2012). A taxonomy of dependencies in agile software development. In </w:t>
      </w:r>
      <w:r w:rsidRPr="00F54AD0">
        <w:rPr>
          <w:i/>
          <w:highlight w:val="yellow"/>
        </w:rPr>
        <w:t>Proceedings of the 23rd Australasian Conference on Information Systems, ACIS 2012, 3-5 December, Geelong, Australia</w:t>
      </w:r>
      <w:r w:rsidRPr="00F54AD0">
        <w:rPr>
          <w:highlight w:val="yellow"/>
        </w:rPr>
        <w:t xml:space="preserve"> (pp. 1-10). </w:t>
      </w:r>
      <w:hyperlink r:id="rId24" w:history="1">
        <w:r w:rsidRPr="00F54AD0">
          <w:rPr>
            <w:rStyle w:val="Hyperlink"/>
            <w:highlight w:val="yellow"/>
          </w:rPr>
          <w:t>http://dro.deakin.edu.au/eserv/DU:30049080/strode-taxonomyofdependencies-2012.pdf</w:t>
        </w:r>
      </w:hyperlink>
      <w:r w:rsidRPr="00F54AD0">
        <w:rPr>
          <w:highlight w:val="yellow"/>
        </w:rPr>
        <w:t xml:space="preserve"> </w:t>
      </w:r>
    </w:p>
    <w:p w:rsidR="00A01D13" w:rsidRPr="00A01D13" w:rsidRDefault="00A01D13" w:rsidP="00A01D13">
      <w:pPr>
        <w:pStyle w:val="EndNoteBibliography"/>
        <w:spacing w:after="0"/>
        <w:ind w:left="720" w:hanging="720"/>
      </w:pPr>
      <w:r w:rsidRPr="00F54AD0">
        <w:rPr>
          <w:highlight w:val="yellow"/>
        </w:rPr>
        <w:t xml:space="preserve">Strode, D. E., Huff, S. L., Hope, B., &amp; Link, S. (2012). Coordination in co-located agile software development projects. </w:t>
      </w:r>
      <w:r w:rsidRPr="00F54AD0">
        <w:rPr>
          <w:i/>
          <w:highlight w:val="yellow"/>
        </w:rPr>
        <w:t>The Journal of Systems and Software</w:t>
      </w:r>
      <w:r w:rsidRPr="00F54AD0">
        <w:rPr>
          <w:highlight w:val="yellow"/>
        </w:rPr>
        <w:t>,</w:t>
      </w:r>
      <w:r w:rsidRPr="00F54AD0">
        <w:rPr>
          <w:i/>
          <w:highlight w:val="yellow"/>
        </w:rPr>
        <w:t xml:space="preserve"> 85</w:t>
      </w:r>
      <w:r w:rsidRPr="00F54AD0">
        <w:rPr>
          <w:highlight w:val="yellow"/>
        </w:rPr>
        <w:t xml:space="preserve">(6), 1222-1238. </w:t>
      </w:r>
      <w:hyperlink r:id="rId25" w:history="1">
        <w:r w:rsidRPr="00F54AD0">
          <w:rPr>
            <w:rStyle w:val="Hyperlink"/>
            <w:highlight w:val="yellow"/>
          </w:rPr>
          <w:t>https://doi.org/10.1016/j.jss.2012.02.017</w:t>
        </w:r>
      </w:hyperlink>
      <w:r w:rsidRPr="00A01D13">
        <w:t xml:space="preserve"> </w:t>
      </w:r>
    </w:p>
    <w:p w:rsidR="00A01D13" w:rsidRPr="00A01D13" w:rsidRDefault="00A01D13" w:rsidP="00A01D13">
      <w:pPr>
        <w:pStyle w:val="EndNoteBibliography"/>
        <w:spacing w:after="0"/>
        <w:ind w:left="720" w:hanging="720"/>
      </w:pPr>
      <w:r w:rsidRPr="00A01D13">
        <w:t xml:space="preserve">Takeuchi, H., &amp; Nonaka, I. (1986). The new new product development game. </w:t>
      </w:r>
      <w:r w:rsidRPr="00A01D13">
        <w:rPr>
          <w:i/>
        </w:rPr>
        <w:t>Harvard Business Review</w:t>
      </w:r>
      <w:r w:rsidRPr="00A01D13">
        <w:t>,</w:t>
      </w:r>
      <w:r w:rsidRPr="00A01D13">
        <w:rPr>
          <w:i/>
        </w:rPr>
        <w:t xml:space="preserve"> 64</w:t>
      </w:r>
      <w:r w:rsidRPr="00A01D13">
        <w:t xml:space="preserve">(1), 137-146. </w:t>
      </w:r>
    </w:p>
    <w:p w:rsidR="00A01D13" w:rsidRPr="00A01D13" w:rsidRDefault="00A01D13" w:rsidP="00A01D13">
      <w:pPr>
        <w:pStyle w:val="EndNoteBibliography"/>
        <w:spacing w:after="0"/>
        <w:ind w:left="720" w:hanging="720"/>
      </w:pPr>
      <w:r w:rsidRPr="00A01D13">
        <w:t xml:space="preserve">Thomas, D. R. (2006). A general inductive approach for analyzing qualitative evaluation data. </w:t>
      </w:r>
      <w:r w:rsidRPr="00A01D13">
        <w:rPr>
          <w:i/>
        </w:rPr>
        <w:t>American Journal of Evaluation</w:t>
      </w:r>
      <w:r w:rsidRPr="00A01D13">
        <w:t>,</w:t>
      </w:r>
      <w:r w:rsidRPr="00A01D13">
        <w:rPr>
          <w:i/>
        </w:rPr>
        <w:t xml:space="preserve"> 27</w:t>
      </w:r>
      <w:r w:rsidRPr="00A01D13">
        <w:t xml:space="preserve">(2), 237-246. </w:t>
      </w:r>
      <w:hyperlink r:id="rId26" w:history="1">
        <w:r w:rsidRPr="00A01D13">
          <w:rPr>
            <w:rStyle w:val="Hyperlink"/>
          </w:rPr>
          <w:t>https://doi.org/10.1177/1098214005283748</w:t>
        </w:r>
      </w:hyperlink>
      <w:r w:rsidRPr="00A01D13">
        <w:t xml:space="preserve"> </w:t>
      </w:r>
    </w:p>
    <w:p w:rsidR="00A01D13" w:rsidRPr="00A01D13" w:rsidRDefault="00A01D13" w:rsidP="00A01D13">
      <w:pPr>
        <w:pStyle w:val="EndNoteBibliography"/>
        <w:spacing w:after="0"/>
        <w:ind w:left="720" w:hanging="720"/>
      </w:pPr>
      <w:r w:rsidRPr="00A01D13">
        <w:t xml:space="preserve">Thompson, J. D. (1967). </w:t>
      </w:r>
      <w:r w:rsidRPr="00A01D13">
        <w:rPr>
          <w:i/>
        </w:rPr>
        <w:t>Organization in Action</w:t>
      </w:r>
      <w:r w:rsidRPr="00A01D13">
        <w:t xml:space="preserve">. McGraw-Hill. </w:t>
      </w:r>
    </w:p>
    <w:p w:rsidR="00A01D13" w:rsidRPr="00A01D13" w:rsidRDefault="00A01D13" w:rsidP="00A01D13">
      <w:pPr>
        <w:pStyle w:val="EndNoteBibliography"/>
        <w:spacing w:after="0"/>
        <w:ind w:left="720" w:hanging="720"/>
      </w:pPr>
      <w:r w:rsidRPr="00A01D13">
        <w:t xml:space="preserve">VersionOne. (2014). </w:t>
      </w:r>
      <w:r w:rsidRPr="00A01D13">
        <w:rPr>
          <w:i/>
        </w:rPr>
        <w:t>8th Annual state of agile survey</w:t>
      </w:r>
      <w:r w:rsidRPr="00A01D13">
        <w:t xml:space="preserve">. VersionOne Inc. Retrieved 3 March from </w:t>
      </w:r>
      <w:hyperlink r:id="rId27" w:history="1">
        <w:r w:rsidRPr="00A01D13">
          <w:rPr>
            <w:rStyle w:val="Hyperlink"/>
          </w:rPr>
          <w:t>http://www.versionone.com/pdf/2013-state-of-agile-survey.pdf</w:t>
        </w:r>
      </w:hyperlink>
    </w:p>
    <w:p w:rsidR="00A01D13" w:rsidRPr="00A01D13" w:rsidRDefault="00A01D13" w:rsidP="00A01D13">
      <w:pPr>
        <w:pStyle w:val="EndNoteBibliography"/>
        <w:spacing w:after="0"/>
        <w:ind w:left="720" w:hanging="720"/>
      </w:pPr>
      <w:r w:rsidRPr="00A01D13">
        <w:t xml:space="preserve">Wageman, R. (1995). Interdependence and group effectiveness. </w:t>
      </w:r>
      <w:r w:rsidRPr="00A01D13">
        <w:rPr>
          <w:i/>
        </w:rPr>
        <w:t>Administrative Science Quarterly</w:t>
      </w:r>
      <w:r w:rsidRPr="00A01D13">
        <w:t>,</w:t>
      </w:r>
      <w:r w:rsidRPr="00A01D13">
        <w:rPr>
          <w:i/>
        </w:rPr>
        <w:t xml:space="preserve"> 40</w:t>
      </w:r>
      <w:r w:rsidRPr="00A01D13">
        <w:t xml:space="preserve">(1), 145-180. </w:t>
      </w:r>
    </w:p>
    <w:p w:rsidR="00A01D13" w:rsidRPr="00A01D13" w:rsidRDefault="00A01D13" w:rsidP="00A01D13">
      <w:pPr>
        <w:pStyle w:val="EndNoteBibliography"/>
        <w:spacing w:after="0"/>
        <w:ind w:left="720" w:hanging="720"/>
      </w:pPr>
      <w:r w:rsidRPr="00A01D13">
        <w:t xml:space="preserve">Wagstrom, P., &amp; Herbsleb, J. D. (2006). Dependency forecasting in the distributed agile organization. </w:t>
      </w:r>
      <w:r w:rsidRPr="00A01D13">
        <w:rPr>
          <w:i/>
        </w:rPr>
        <w:t>Communications of the ACM</w:t>
      </w:r>
      <w:r w:rsidRPr="00A01D13">
        <w:t>,</w:t>
      </w:r>
      <w:r w:rsidRPr="00A01D13">
        <w:rPr>
          <w:i/>
        </w:rPr>
        <w:t xml:space="preserve"> 49</w:t>
      </w:r>
      <w:r w:rsidRPr="00A01D13">
        <w:t xml:space="preserve">(10), 55-56. </w:t>
      </w:r>
      <w:hyperlink r:id="rId28" w:history="1">
        <w:r w:rsidRPr="00A01D13">
          <w:rPr>
            <w:rStyle w:val="Hyperlink"/>
          </w:rPr>
          <w:t>https://doi.org/10.1145/1164394.1164420</w:t>
        </w:r>
      </w:hyperlink>
      <w:r w:rsidRPr="00A01D13">
        <w:t xml:space="preserve"> </w:t>
      </w:r>
    </w:p>
    <w:p w:rsidR="00A01D13" w:rsidRPr="00A01D13" w:rsidRDefault="00A01D13" w:rsidP="00A01D13">
      <w:pPr>
        <w:pStyle w:val="EndNoteBibliography"/>
        <w:spacing w:after="0"/>
        <w:ind w:left="720" w:hanging="720"/>
      </w:pPr>
      <w:r w:rsidRPr="00A01D13">
        <w:t xml:space="preserve">Wang, X., Conboy, K., &amp; Cawley, O. (2012). "Leagile" software development: An experience report analysis of the application of lean approaches in agile software development. </w:t>
      </w:r>
      <w:r w:rsidRPr="00A01D13">
        <w:rPr>
          <w:i/>
        </w:rPr>
        <w:t>The Journal of Systems and Software</w:t>
      </w:r>
      <w:r w:rsidRPr="00A01D13">
        <w:t>,</w:t>
      </w:r>
      <w:r w:rsidRPr="00A01D13">
        <w:rPr>
          <w:i/>
        </w:rPr>
        <w:t xml:space="preserve"> 85</w:t>
      </w:r>
      <w:r w:rsidRPr="00A01D13">
        <w:t xml:space="preserve">(6), 1287-1299. </w:t>
      </w:r>
    </w:p>
    <w:p w:rsidR="00A01D13" w:rsidRPr="00A01D13" w:rsidRDefault="00A01D13" w:rsidP="00A01D13">
      <w:pPr>
        <w:pStyle w:val="EndNoteBibliography"/>
        <w:spacing w:after="0"/>
        <w:ind w:left="720" w:hanging="720"/>
      </w:pPr>
      <w:r w:rsidRPr="00A01D13">
        <w:t xml:space="preserve">Weber, R. (2012). Evaluating and developing theories in the information systems discipline. </w:t>
      </w:r>
      <w:r w:rsidRPr="00A01D13">
        <w:rPr>
          <w:i/>
        </w:rPr>
        <w:t>Journal of the Association for Information Systems</w:t>
      </w:r>
      <w:r w:rsidRPr="00A01D13">
        <w:t>,</w:t>
      </w:r>
      <w:r w:rsidRPr="00A01D13">
        <w:rPr>
          <w:i/>
        </w:rPr>
        <w:t xml:space="preserve"> 13</w:t>
      </w:r>
      <w:r w:rsidRPr="00A01D13">
        <w:t xml:space="preserve">(1), 1-30. </w:t>
      </w:r>
    </w:p>
    <w:p w:rsidR="00A01D13" w:rsidRPr="00A01D13" w:rsidRDefault="00A01D13" w:rsidP="00A01D13">
      <w:pPr>
        <w:pStyle w:val="EndNoteBibliography"/>
        <w:spacing w:after="0"/>
        <w:ind w:left="720" w:hanging="720"/>
      </w:pPr>
      <w:r w:rsidRPr="00A01D13">
        <w:t xml:space="preserve">Williams, L. (2010). Agile software development methodologies and practices. In M. V. Zelkowitz (Ed.), </w:t>
      </w:r>
      <w:r w:rsidRPr="00A01D13">
        <w:rPr>
          <w:i/>
        </w:rPr>
        <w:t>Advances in Computers</w:t>
      </w:r>
      <w:r w:rsidRPr="00A01D13">
        <w:t xml:space="preserve"> (Vol. 80, pp. 1-44). Elsevier. </w:t>
      </w:r>
      <w:hyperlink r:id="rId29" w:history="1">
        <w:r w:rsidRPr="00A01D13">
          <w:rPr>
            <w:rStyle w:val="Hyperlink"/>
          </w:rPr>
          <w:t>https://doi.org/doi:10.1016/S0065-2458(10)80001-4</w:t>
        </w:r>
      </w:hyperlink>
      <w:r w:rsidRPr="00A01D13">
        <w:t xml:space="preserve"> </w:t>
      </w:r>
    </w:p>
    <w:p w:rsidR="00A01D13" w:rsidRPr="00A01D13" w:rsidRDefault="00A01D13" w:rsidP="00A01D13">
      <w:pPr>
        <w:pStyle w:val="EndNoteBibliography"/>
        <w:spacing w:after="0"/>
        <w:ind w:left="720" w:hanging="720"/>
      </w:pPr>
      <w:r w:rsidRPr="00A01D13">
        <w:t xml:space="preserve">Yetton, P., Martin, A., Sharma, R., &amp; Johnston, K. (2000). A model of information systems development project performance. </w:t>
      </w:r>
      <w:r w:rsidRPr="00A01D13">
        <w:rPr>
          <w:i/>
        </w:rPr>
        <w:t>Information Systems Journal</w:t>
      </w:r>
      <w:r w:rsidRPr="00A01D13">
        <w:t>,</w:t>
      </w:r>
      <w:r w:rsidRPr="00A01D13">
        <w:rPr>
          <w:i/>
        </w:rPr>
        <w:t xml:space="preserve"> 10</w:t>
      </w:r>
      <w:r w:rsidRPr="00A01D13">
        <w:t xml:space="preserve">, 263-289. </w:t>
      </w:r>
    </w:p>
    <w:p w:rsidR="00A01D13" w:rsidRPr="00A01D13" w:rsidRDefault="00A01D13" w:rsidP="00A01D13">
      <w:pPr>
        <w:pStyle w:val="EndNoteBibliography"/>
        <w:ind w:left="720" w:hanging="720"/>
      </w:pPr>
      <w:r w:rsidRPr="00A01D13">
        <w:t xml:space="preserve">Yin, R. K. (2003). </w:t>
      </w:r>
      <w:r w:rsidRPr="00A01D13">
        <w:rPr>
          <w:i/>
        </w:rPr>
        <w:t>Case Study Research</w:t>
      </w:r>
      <w:r w:rsidRPr="00A01D13">
        <w:t xml:space="preserve"> (3 ed.). Sage. </w:t>
      </w:r>
    </w:p>
    <w:p w:rsidR="000467FE" w:rsidRPr="000467FE" w:rsidRDefault="007E4A8A" w:rsidP="00154178">
      <w:r>
        <w:fldChar w:fldCharType="end"/>
      </w:r>
    </w:p>
    <w:sectPr w:rsidR="000467FE" w:rsidRPr="000467FE" w:rsidSect="003D58FA">
      <w:footerReference w:type="defaul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56B0" w:rsidRDefault="00B956B0" w:rsidP="00154178">
      <w:r>
        <w:separator/>
      </w:r>
    </w:p>
  </w:endnote>
  <w:endnote w:type="continuationSeparator" w:id="0">
    <w:p w:rsidR="00B956B0" w:rsidRDefault="00B956B0" w:rsidP="001541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4440755"/>
      <w:docPartObj>
        <w:docPartGallery w:val="Page Numbers (Bottom of Page)"/>
        <w:docPartUnique/>
      </w:docPartObj>
    </w:sdtPr>
    <w:sdtEndPr/>
    <w:sdtContent>
      <w:p w:rsidR="00F54AD0" w:rsidRDefault="00F54AD0" w:rsidP="00154178">
        <w:pPr>
          <w:pStyle w:val="Footer"/>
        </w:pPr>
        <w:r>
          <w:fldChar w:fldCharType="begin"/>
        </w:r>
        <w:r>
          <w:instrText xml:space="preserve"> PAGE   \* MERGEFORMAT </w:instrText>
        </w:r>
        <w:r>
          <w:fldChar w:fldCharType="separate"/>
        </w:r>
        <w:r w:rsidR="00F03651">
          <w:rPr>
            <w:noProof/>
          </w:rPr>
          <w:t>3</w:t>
        </w:r>
        <w:r>
          <w:rPr>
            <w:noProof/>
          </w:rPr>
          <w:fldChar w:fldCharType="end"/>
        </w:r>
      </w:p>
    </w:sdtContent>
  </w:sdt>
  <w:p w:rsidR="00F54AD0" w:rsidRDefault="00F54AD0" w:rsidP="001541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9077766"/>
      <w:docPartObj>
        <w:docPartGallery w:val="Page Numbers (Bottom of Page)"/>
        <w:docPartUnique/>
      </w:docPartObj>
    </w:sdtPr>
    <w:sdtEndPr>
      <w:rPr>
        <w:noProof/>
      </w:rPr>
    </w:sdtEndPr>
    <w:sdtContent>
      <w:p w:rsidR="00F54AD0" w:rsidRDefault="00F54AD0">
        <w:pPr>
          <w:pStyle w:val="Footer"/>
          <w:jc w:val="center"/>
        </w:pPr>
        <w:r>
          <w:fldChar w:fldCharType="begin"/>
        </w:r>
        <w:r>
          <w:instrText xml:space="preserve"> PAGE   \* MERGEFORMAT </w:instrText>
        </w:r>
        <w:r>
          <w:fldChar w:fldCharType="separate"/>
        </w:r>
        <w:r w:rsidR="00F03651">
          <w:rPr>
            <w:noProof/>
          </w:rPr>
          <w:t>15</w:t>
        </w:r>
        <w:r>
          <w:rPr>
            <w:noProof/>
          </w:rPr>
          <w:fldChar w:fldCharType="end"/>
        </w:r>
      </w:p>
    </w:sdtContent>
  </w:sdt>
  <w:p w:rsidR="00F54AD0" w:rsidRDefault="00F54A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43612"/>
      <w:docPartObj>
        <w:docPartGallery w:val="Page Numbers (Bottom of Page)"/>
        <w:docPartUnique/>
      </w:docPartObj>
    </w:sdtPr>
    <w:sdtEndPr/>
    <w:sdtContent>
      <w:p w:rsidR="00F54AD0" w:rsidRDefault="00F54AD0" w:rsidP="00154178">
        <w:pPr>
          <w:pStyle w:val="Footer"/>
        </w:pPr>
        <w:r>
          <w:fldChar w:fldCharType="begin"/>
        </w:r>
        <w:r>
          <w:instrText xml:space="preserve"> PAGE   \* MERGEFORMAT </w:instrText>
        </w:r>
        <w:r>
          <w:fldChar w:fldCharType="separate"/>
        </w:r>
        <w:r w:rsidR="00F03651">
          <w:rPr>
            <w:noProof/>
          </w:rPr>
          <w:t>21</w:t>
        </w:r>
        <w:r>
          <w:rPr>
            <w:noProof/>
          </w:rPr>
          <w:fldChar w:fldCharType="end"/>
        </w:r>
      </w:p>
    </w:sdtContent>
  </w:sdt>
  <w:p w:rsidR="00F54AD0" w:rsidRDefault="00F54AD0" w:rsidP="001541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56B0" w:rsidRDefault="00B956B0" w:rsidP="00154178">
      <w:r>
        <w:separator/>
      </w:r>
    </w:p>
  </w:footnote>
  <w:footnote w:type="continuationSeparator" w:id="0">
    <w:p w:rsidR="00B956B0" w:rsidRDefault="00B956B0" w:rsidP="001541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5464E"/>
    <w:multiLevelType w:val="hybridMultilevel"/>
    <w:tmpl w:val="E090B0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E47747C"/>
    <w:multiLevelType w:val="hybridMultilevel"/>
    <w:tmpl w:val="03FE82A2"/>
    <w:lvl w:ilvl="0" w:tplc="BB2ADEBA">
      <w:start w:val="1"/>
      <w:numFmt w:val="bullet"/>
      <w:lvlText w:val=""/>
      <w:lvlJc w:val="left"/>
      <w:pPr>
        <w:tabs>
          <w:tab w:val="num" w:pos="1080"/>
        </w:tabs>
        <w:ind w:left="1156" w:hanging="76"/>
      </w:pPr>
      <w:rPr>
        <w:rFonts w:ascii="Wingdings" w:hAnsi="Wingdings"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F1A4EF3"/>
    <w:multiLevelType w:val="hybridMultilevel"/>
    <w:tmpl w:val="26005008"/>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248069C6"/>
    <w:multiLevelType w:val="multilevel"/>
    <w:tmpl w:val="DEB2FF54"/>
    <w:lvl w:ilvl="0">
      <w:start w:val="1"/>
      <w:numFmt w:val="decimal"/>
      <w:lvlText w:val="%1."/>
      <w:lvlJc w:val="left"/>
      <w:pPr>
        <w:ind w:left="3900" w:hanging="360"/>
      </w:pPr>
    </w:lvl>
    <w:lvl w:ilvl="1">
      <w:start w:val="1"/>
      <w:numFmt w:val="decimal"/>
      <w:isLgl/>
      <w:lvlText w:val="%1.%2"/>
      <w:lvlJc w:val="left"/>
      <w:pPr>
        <w:ind w:left="4260" w:hanging="720"/>
      </w:pPr>
      <w:rPr>
        <w:rFonts w:hint="default"/>
      </w:rPr>
    </w:lvl>
    <w:lvl w:ilvl="2">
      <w:start w:val="1"/>
      <w:numFmt w:val="decimal"/>
      <w:isLgl/>
      <w:lvlText w:val="%1.%2.%3"/>
      <w:lvlJc w:val="left"/>
      <w:pPr>
        <w:ind w:left="4260" w:hanging="720"/>
      </w:pPr>
      <w:rPr>
        <w:rFonts w:hint="default"/>
      </w:rPr>
    </w:lvl>
    <w:lvl w:ilvl="3">
      <w:start w:val="1"/>
      <w:numFmt w:val="decimal"/>
      <w:isLgl/>
      <w:lvlText w:val="%1.%2.%3.%4"/>
      <w:lvlJc w:val="left"/>
      <w:pPr>
        <w:ind w:left="4620" w:hanging="1080"/>
      </w:pPr>
      <w:rPr>
        <w:rFonts w:hint="default"/>
      </w:rPr>
    </w:lvl>
    <w:lvl w:ilvl="4">
      <w:start w:val="1"/>
      <w:numFmt w:val="decimal"/>
      <w:isLgl/>
      <w:lvlText w:val="%1.%2.%3.%4.%5"/>
      <w:lvlJc w:val="left"/>
      <w:pPr>
        <w:ind w:left="4620" w:hanging="1080"/>
      </w:pPr>
      <w:rPr>
        <w:rFonts w:hint="default"/>
      </w:rPr>
    </w:lvl>
    <w:lvl w:ilvl="5">
      <w:start w:val="1"/>
      <w:numFmt w:val="decimal"/>
      <w:isLgl/>
      <w:lvlText w:val="%1.%2.%3.%4.%5.%6"/>
      <w:lvlJc w:val="left"/>
      <w:pPr>
        <w:ind w:left="4980" w:hanging="1440"/>
      </w:pPr>
      <w:rPr>
        <w:rFonts w:hint="default"/>
      </w:rPr>
    </w:lvl>
    <w:lvl w:ilvl="6">
      <w:start w:val="1"/>
      <w:numFmt w:val="decimal"/>
      <w:isLgl/>
      <w:lvlText w:val="%1.%2.%3.%4.%5.%6.%7"/>
      <w:lvlJc w:val="left"/>
      <w:pPr>
        <w:ind w:left="5340" w:hanging="1800"/>
      </w:pPr>
      <w:rPr>
        <w:rFonts w:hint="default"/>
      </w:rPr>
    </w:lvl>
    <w:lvl w:ilvl="7">
      <w:start w:val="1"/>
      <w:numFmt w:val="decimal"/>
      <w:isLgl/>
      <w:lvlText w:val="%1.%2.%3.%4.%5.%6.%7.%8"/>
      <w:lvlJc w:val="left"/>
      <w:pPr>
        <w:ind w:left="5340" w:hanging="1800"/>
      </w:pPr>
      <w:rPr>
        <w:rFonts w:hint="default"/>
      </w:rPr>
    </w:lvl>
    <w:lvl w:ilvl="8">
      <w:start w:val="1"/>
      <w:numFmt w:val="decimal"/>
      <w:isLgl/>
      <w:lvlText w:val="%1.%2.%3.%4.%5.%6.%7.%8.%9"/>
      <w:lvlJc w:val="left"/>
      <w:pPr>
        <w:ind w:left="5700" w:hanging="2160"/>
      </w:pPr>
      <w:rPr>
        <w:rFonts w:hint="default"/>
      </w:rPr>
    </w:lvl>
  </w:abstractNum>
  <w:abstractNum w:abstractNumId="4" w15:restartNumberingAfterBreak="0">
    <w:nsid w:val="26B532CA"/>
    <w:multiLevelType w:val="hybridMultilevel"/>
    <w:tmpl w:val="527E1A44"/>
    <w:lvl w:ilvl="0" w:tplc="41A845FE">
      <w:start w:val="1"/>
      <w:numFmt w:val="bullet"/>
      <w:pStyle w:val="ListParagraph"/>
      <w:lvlText w:val=""/>
      <w:lvlJc w:val="left"/>
      <w:pPr>
        <w:ind w:left="766" w:hanging="360"/>
      </w:pPr>
      <w:rPr>
        <w:rFonts w:ascii="Symbol" w:hAnsi="Symbol" w:hint="default"/>
      </w:rPr>
    </w:lvl>
    <w:lvl w:ilvl="1" w:tplc="14090003" w:tentative="1">
      <w:start w:val="1"/>
      <w:numFmt w:val="bullet"/>
      <w:lvlText w:val="o"/>
      <w:lvlJc w:val="left"/>
      <w:pPr>
        <w:ind w:left="1486" w:hanging="360"/>
      </w:pPr>
      <w:rPr>
        <w:rFonts w:ascii="Courier New" w:hAnsi="Courier New" w:cs="Courier New" w:hint="default"/>
      </w:rPr>
    </w:lvl>
    <w:lvl w:ilvl="2" w:tplc="14090005" w:tentative="1">
      <w:start w:val="1"/>
      <w:numFmt w:val="bullet"/>
      <w:lvlText w:val=""/>
      <w:lvlJc w:val="left"/>
      <w:pPr>
        <w:ind w:left="2206" w:hanging="360"/>
      </w:pPr>
      <w:rPr>
        <w:rFonts w:ascii="Wingdings" w:hAnsi="Wingdings" w:hint="default"/>
      </w:rPr>
    </w:lvl>
    <w:lvl w:ilvl="3" w:tplc="14090001" w:tentative="1">
      <w:start w:val="1"/>
      <w:numFmt w:val="bullet"/>
      <w:lvlText w:val=""/>
      <w:lvlJc w:val="left"/>
      <w:pPr>
        <w:ind w:left="2926" w:hanging="360"/>
      </w:pPr>
      <w:rPr>
        <w:rFonts w:ascii="Symbol" w:hAnsi="Symbol" w:hint="default"/>
      </w:rPr>
    </w:lvl>
    <w:lvl w:ilvl="4" w:tplc="14090003" w:tentative="1">
      <w:start w:val="1"/>
      <w:numFmt w:val="bullet"/>
      <w:lvlText w:val="o"/>
      <w:lvlJc w:val="left"/>
      <w:pPr>
        <w:ind w:left="3646" w:hanging="360"/>
      </w:pPr>
      <w:rPr>
        <w:rFonts w:ascii="Courier New" w:hAnsi="Courier New" w:cs="Courier New" w:hint="default"/>
      </w:rPr>
    </w:lvl>
    <w:lvl w:ilvl="5" w:tplc="14090005" w:tentative="1">
      <w:start w:val="1"/>
      <w:numFmt w:val="bullet"/>
      <w:lvlText w:val=""/>
      <w:lvlJc w:val="left"/>
      <w:pPr>
        <w:ind w:left="4366" w:hanging="360"/>
      </w:pPr>
      <w:rPr>
        <w:rFonts w:ascii="Wingdings" w:hAnsi="Wingdings" w:hint="default"/>
      </w:rPr>
    </w:lvl>
    <w:lvl w:ilvl="6" w:tplc="14090001" w:tentative="1">
      <w:start w:val="1"/>
      <w:numFmt w:val="bullet"/>
      <w:lvlText w:val=""/>
      <w:lvlJc w:val="left"/>
      <w:pPr>
        <w:ind w:left="5086" w:hanging="360"/>
      </w:pPr>
      <w:rPr>
        <w:rFonts w:ascii="Symbol" w:hAnsi="Symbol" w:hint="default"/>
      </w:rPr>
    </w:lvl>
    <w:lvl w:ilvl="7" w:tplc="14090003" w:tentative="1">
      <w:start w:val="1"/>
      <w:numFmt w:val="bullet"/>
      <w:lvlText w:val="o"/>
      <w:lvlJc w:val="left"/>
      <w:pPr>
        <w:ind w:left="5806" w:hanging="360"/>
      </w:pPr>
      <w:rPr>
        <w:rFonts w:ascii="Courier New" w:hAnsi="Courier New" w:cs="Courier New" w:hint="default"/>
      </w:rPr>
    </w:lvl>
    <w:lvl w:ilvl="8" w:tplc="14090005" w:tentative="1">
      <w:start w:val="1"/>
      <w:numFmt w:val="bullet"/>
      <w:lvlText w:val=""/>
      <w:lvlJc w:val="left"/>
      <w:pPr>
        <w:ind w:left="6526" w:hanging="360"/>
      </w:pPr>
      <w:rPr>
        <w:rFonts w:ascii="Wingdings" w:hAnsi="Wingdings" w:hint="default"/>
      </w:rPr>
    </w:lvl>
  </w:abstractNum>
  <w:abstractNum w:abstractNumId="5" w15:restartNumberingAfterBreak="0">
    <w:nsid w:val="2DCD49B8"/>
    <w:multiLevelType w:val="hybridMultilevel"/>
    <w:tmpl w:val="4B3A84B6"/>
    <w:lvl w:ilvl="0" w:tplc="F55C5576">
      <w:start w:val="1"/>
      <w:numFmt w:val="decimal"/>
      <w:lvlText w:val="%1."/>
      <w:lvlJc w:val="left"/>
      <w:pPr>
        <w:tabs>
          <w:tab w:val="num" w:pos="720"/>
        </w:tabs>
        <w:ind w:left="720" w:hanging="360"/>
      </w:pPr>
      <w:rPr>
        <w:rFonts w:ascii="Times New Roman" w:eastAsia="Times New Roman" w:hAnsi="Times New Roman" w:cs="Times New Roman"/>
      </w:rPr>
    </w:lvl>
    <w:lvl w:ilvl="1" w:tplc="58C871D0">
      <w:start w:val="1"/>
      <w:numFmt w:val="bullet"/>
      <w:lvlText w:val="-"/>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180"/>
      </w:pPr>
      <w:rPr>
        <w:rFonts w:ascii="Wingdings" w:hAnsi="Wingdings" w:cs="Times New Roman" w:hint="default"/>
      </w:rPr>
    </w:lvl>
    <w:lvl w:ilvl="3" w:tplc="0809000F">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3CDF676C"/>
    <w:multiLevelType w:val="hybridMultilevel"/>
    <w:tmpl w:val="B46063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FAD09CE"/>
    <w:multiLevelType w:val="hybridMultilevel"/>
    <w:tmpl w:val="9FA0386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0E13F42"/>
    <w:multiLevelType w:val="hybridMultilevel"/>
    <w:tmpl w:val="CE9E0508"/>
    <w:lvl w:ilvl="0" w:tplc="1409000F">
      <w:start w:val="1"/>
      <w:numFmt w:val="decimal"/>
      <w:lvlText w:val="%1."/>
      <w:lvlJc w:val="left"/>
      <w:pPr>
        <w:tabs>
          <w:tab w:val="num" w:pos="720"/>
        </w:tabs>
        <w:ind w:left="720" w:hanging="360"/>
      </w:pPr>
      <w:rPr>
        <w:rFonts w:hint="default"/>
      </w:rPr>
    </w:lvl>
    <w:lvl w:ilvl="1" w:tplc="04090005">
      <w:start w:val="1"/>
      <w:numFmt w:val="bullet"/>
      <w:lvlText w:val=""/>
      <w:lvlJc w:val="left"/>
      <w:pPr>
        <w:tabs>
          <w:tab w:val="num" w:pos="1440"/>
        </w:tabs>
        <w:ind w:left="1440" w:hanging="360"/>
      </w:pPr>
      <w:rPr>
        <w:rFonts w:ascii="Wingdings" w:hAnsi="Wingdings" w:cs="Times New Roman" w:hint="default"/>
      </w:rPr>
    </w:lvl>
    <w:lvl w:ilvl="2" w:tplc="58C871D0">
      <w:start w:val="1"/>
      <w:numFmt w:val="bullet"/>
      <w:lvlText w:val="-"/>
      <w:lvlJc w:val="left"/>
      <w:pPr>
        <w:tabs>
          <w:tab w:val="num" w:pos="2160"/>
        </w:tabs>
        <w:ind w:left="2160" w:hanging="360"/>
      </w:pPr>
      <w:rPr>
        <w:rFonts w:ascii="Courier New" w:hAnsi="Courier New"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2C41CAB"/>
    <w:multiLevelType w:val="hybridMultilevel"/>
    <w:tmpl w:val="90CAF9E6"/>
    <w:lvl w:ilvl="0" w:tplc="8E26D88C">
      <w:start w:val="1"/>
      <w:numFmt w:val="decimal"/>
      <w:lvlText w:val="%1."/>
      <w:lvlJc w:val="left"/>
      <w:pPr>
        <w:ind w:left="720" w:hanging="360"/>
      </w:pPr>
    </w:lvl>
    <w:lvl w:ilvl="1" w:tplc="14090019">
      <w:start w:val="1"/>
      <w:numFmt w:val="decimal"/>
      <w:lvlText w:val="%2."/>
      <w:lvlJc w:val="left"/>
      <w:pPr>
        <w:tabs>
          <w:tab w:val="num" w:pos="1440"/>
        </w:tabs>
        <w:ind w:left="1440" w:hanging="360"/>
      </w:pPr>
    </w:lvl>
    <w:lvl w:ilvl="2" w:tplc="1409001B">
      <w:start w:val="1"/>
      <w:numFmt w:val="decimal"/>
      <w:lvlText w:val="%3."/>
      <w:lvlJc w:val="left"/>
      <w:pPr>
        <w:tabs>
          <w:tab w:val="num" w:pos="2160"/>
        </w:tabs>
        <w:ind w:left="2160" w:hanging="360"/>
      </w:pPr>
    </w:lvl>
    <w:lvl w:ilvl="3" w:tplc="1409000F">
      <w:start w:val="1"/>
      <w:numFmt w:val="decimal"/>
      <w:lvlText w:val="%4."/>
      <w:lvlJc w:val="left"/>
      <w:pPr>
        <w:tabs>
          <w:tab w:val="num" w:pos="2880"/>
        </w:tabs>
        <w:ind w:left="2880" w:hanging="360"/>
      </w:pPr>
    </w:lvl>
    <w:lvl w:ilvl="4" w:tplc="14090019">
      <w:start w:val="1"/>
      <w:numFmt w:val="decimal"/>
      <w:lvlText w:val="%5."/>
      <w:lvlJc w:val="left"/>
      <w:pPr>
        <w:tabs>
          <w:tab w:val="num" w:pos="3600"/>
        </w:tabs>
        <w:ind w:left="3600" w:hanging="360"/>
      </w:pPr>
    </w:lvl>
    <w:lvl w:ilvl="5" w:tplc="1409001B">
      <w:start w:val="1"/>
      <w:numFmt w:val="decimal"/>
      <w:lvlText w:val="%6."/>
      <w:lvlJc w:val="left"/>
      <w:pPr>
        <w:tabs>
          <w:tab w:val="num" w:pos="4320"/>
        </w:tabs>
        <w:ind w:left="4320" w:hanging="360"/>
      </w:pPr>
    </w:lvl>
    <w:lvl w:ilvl="6" w:tplc="1409000F">
      <w:start w:val="1"/>
      <w:numFmt w:val="decimal"/>
      <w:lvlText w:val="%7."/>
      <w:lvlJc w:val="left"/>
      <w:pPr>
        <w:tabs>
          <w:tab w:val="num" w:pos="5040"/>
        </w:tabs>
        <w:ind w:left="5040" w:hanging="360"/>
      </w:pPr>
    </w:lvl>
    <w:lvl w:ilvl="7" w:tplc="14090019">
      <w:start w:val="1"/>
      <w:numFmt w:val="decimal"/>
      <w:lvlText w:val="%8."/>
      <w:lvlJc w:val="left"/>
      <w:pPr>
        <w:tabs>
          <w:tab w:val="num" w:pos="5760"/>
        </w:tabs>
        <w:ind w:left="5760" w:hanging="360"/>
      </w:pPr>
    </w:lvl>
    <w:lvl w:ilvl="8" w:tplc="1409001B">
      <w:start w:val="1"/>
      <w:numFmt w:val="decimal"/>
      <w:lvlText w:val="%9."/>
      <w:lvlJc w:val="left"/>
      <w:pPr>
        <w:tabs>
          <w:tab w:val="num" w:pos="6480"/>
        </w:tabs>
        <w:ind w:left="6480" w:hanging="360"/>
      </w:pPr>
    </w:lvl>
  </w:abstractNum>
  <w:abstractNum w:abstractNumId="10" w15:restartNumberingAfterBreak="0">
    <w:nsid w:val="4598142D"/>
    <w:multiLevelType w:val="hybridMultilevel"/>
    <w:tmpl w:val="536A5E42"/>
    <w:lvl w:ilvl="0" w:tplc="14090001">
      <w:start w:val="1"/>
      <w:numFmt w:val="bullet"/>
      <w:lvlText w:val=""/>
      <w:lvlJc w:val="left"/>
      <w:pPr>
        <w:ind w:left="720" w:hanging="360"/>
      </w:pPr>
      <w:rPr>
        <w:rFonts w:ascii="Symbol" w:hAnsi="Symbol" w:hint="default"/>
      </w:rPr>
    </w:lvl>
    <w:lvl w:ilvl="1" w:tplc="14090019">
      <w:start w:val="1"/>
      <w:numFmt w:val="decimal"/>
      <w:lvlText w:val="%2."/>
      <w:lvlJc w:val="left"/>
      <w:pPr>
        <w:tabs>
          <w:tab w:val="num" w:pos="1440"/>
        </w:tabs>
        <w:ind w:left="1440" w:hanging="360"/>
      </w:pPr>
    </w:lvl>
    <w:lvl w:ilvl="2" w:tplc="1409001B">
      <w:start w:val="1"/>
      <w:numFmt w:val="decimal"/>
      <w:lvlText w:val="%3."/>
      <w:lvlJc w:val="left"/>
      <w:pPr>
        <w:tabs>
          <w:tab w:val="num" w:pos="2160"/>
        </w:tabs>
        <w:ind w:left="2160" w:hanging="360"/>
      </w:pPr>
    </w:lvl>
    <w:lvl w:ilvl="3" w:tplc="1409000F">
      <w:start w:val="1"/>
      <w:numFmt w:val="decimal"/>
      <w:lvlText w:val="%4."/>
      <w:lvlJc w:val="left"/>
      <w:pPr>
        <w:tabs>
          <w:tab w:val="num" w:pos="2880"/>
        </w:tabs>
        <w:ind w:left="2880" w:hanging="360"/>
      </w:pPr>
    </w:lvl>
    <w:lvl w:ilvl="4" w:tplc="14090019">
      <w:start w:val="1"/>
      <w:numFmt w:val="decimal"/>
      <w:lvlText w:val="%5."/>
      <w:lvlJc w:val="left"/>
      <w:pPr>
        <w:tabs>
          <w:tab w:val="num" w:pos="3600"/>
        </w:tabs>
        <w:ind w:left="3600" w:hanging="360"/>
      </w:pPr>
    </w:lvl>
    <w:lvl w:ilvl="5" w:tplc="1409001B">
      <w:start w:val="1"/>
      <w:numFmt w:val="decimal"/>
      <w:lvlText w:val="%6."/>
      <w:lvlJc w:val="left"/>
      <w:pPr>
        <w:tabs>
          <w:tab w:val="num" w:pos="4320"/>
        </w:tabs>
        <w:ind w:left="4320" w:hanging="360"/>
      </w:pPr>
    </w:lvl>
    <w:lvl w:ilvl="6" w:tplc="1409000F">
      <w:start w:val="1"/>
      <w:numFmt w:val="decimal"/>
      <w:lvlText w:val="%7."/>
      <w:lvlJc w:val="left"/>
      <w:pPr>
        <w:tabs>
          <w:tab w:val="num" w:pos="5040"/>
        </w:tabs>
        <w:ind w:left="5040" w:hanging="360"/>
      </w:pPr>
    </w:lvl>
    <w:lvl w:ilvl="7" w:tplc="14090019">
      <w:start w:val="1"/>
      <w:numFmt w:val="decimal"/>
      <w:lvlText w:val="%8."/>
      <w:lvlJc w:val="left"/>
      <w:pPr>
        <w:tabs>
          <w:tab w:val="num" w:pos="5760"/>
        </w:tabs>
        <w:ind w:left="5760" w:hanging="360"/>
      </w:pPr>
    </w:lvl>
    <w:lvl w:ilvl="8" w:tplc="1409001B">
      <w:start w:val="1"/>
      <w:numFmt w:val="decimal"/>
      <w:lvlText w:val="%9."/>
      <w:lvlJc w:val="left"/>
      <w:pPr>
        <w:tabs>
          <w:tab w:val="num" w:pos="6480"/>
        </w:tabs>
        <w:ind w:left="6480" w:hanging="360"/>
      </w:pPr>
    </w:lvl>
  </w:abstractNum>
  <w:abstractNum w:abstractNumId="11" w15:restartNumberingAfterBreak="0">
    <w:nsid w:val="4C52353B"/>
    <w:multiLevelType w:val="hybridMultilevel"/>
    <w:tmpl w:val="A198B37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4CC0239E"/>
    <w:multiLevelType w:val="hybridMultilevel"/>
    <w:tmpl w:val="31C24F5C"/>
    <w:lvl w:ilvl="0" w:tplc="498A88B0">
      <w:start w:val="1"/>
      <w:numFmt w:val="bullet"/>
      <w:lvlText w:val="-"/>
      <w:lvlJc w:val="left"/>
      <w:pPr>
        <w:tabs>
          <w:tab w:val="num" w:pos="1440"/>
        </w:tabs>
        <w:ind w:left="1440" w:hanging="360"/>
      </w:pPr>
      <w:rPr>
        <w:rFonts w:ascii="Courier New" w:hAnsi="Courier New" w:hint="default"/>
      </w:rPr>
    </w:lvl>
    <w:lvl w:ilvl="1" w:tplc="14090005">
      <w:start w:val="1"/>
      <w:numFmt w:val="bullet"/>
      <w:lvlText w:val=""/>
      <w:lvlJc w:val="left"/>
      <w:pPr>
        <w:tabs>
          <w:tab w:val="num" w:pos="1440"/>
        </w:tabs>
        <w:ind w:left="1440" w:hanging="360"/>
      </w:pPr>
      <w:rPr>
        <w:rFonts w:ascii="Wingdings" w:hAnsi="Wingdings" w:hint="default"/>
      </w:rPr>
    </w:lvl>
    <w:lvl w:ilvl="2" w:tplc="58C871D0">
      <w:start w:val="1"/>
      <w:numFmt w:val="bullet"/>
      <w:lvlText w:val="-"/>
      <w:lvlJc w:val="left"/>
      <w:pPr>
        <w:tabs>
          <w:tab w:val="num" w:pos="2160"/>
        </w:tabs>
        <w:ind w:left="2160" w:hanging="360"/>
      </w:pPr>
      <w:rPr>
        <w:rFonts w:ascii="Courier New" w:hAnsi="Courier New"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F510F3F"/>
    <w:multiLevelType w:val="hybridMultilevel"/>
    <w:tmpl w:val="1D188F7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E176B79"/>
    <w:multiLevelType w:val="hybridMultilevel"/>
    <w:tmpl w:val="70E44986"/>
    <w:lvl w:ilvl="0" w:tplc="498A88B0">
      <w:start w:val="1"/>
      <w:numFmt w:val="bullet"/>
      <w:lvlText w:val="-"/>
      <w:lvlJc w:val="left"/>
      <w:pPr>
        <w:tabs>
          <w:tab w:val="num" w:pos="1440"/>
        </w:tabs>
        <w:ind w:left="1440" w:hanging="360"/>
      </w:pPr>
      <w:rPr>
        <w:rFonts w:ascii="Courier New" w:hAnsi="Courier New" w:hint="default"/>
      </w:rPr>
    </w:lvl>
    <w:lvl w:ilvl="1" w:tplc="14090005">
      <w:start w:val="1"/>
      <w:numFmt w:val="bullet"/>
      <w:lvlText w:val=""/>
      <w:lvlJc w:val="left"/>
      <w:pPr>
        <w:tabs>
          <w:tab w:val="num" w:pos="1440"/>
        </w:tabs>
        <w:ind w:left="1440" w:hanging="360"/>
      </w:pPr>
      <w:rPr>
        <w:rFonts w:ascii="Wingdings" w:hAnsi="Wingdings" w:hint="default"/>
      </w:rPr>
    </w:lvl>
    <w:lvl w:ilvl="2" w:tplc="58C871D0">
      <w:start w:val="1"/>
      <w:numFmt w:val="bullet"/>
      <w:lvlText w:val="-"/>
      <w:lvlJc w:val="left"/>
      <w:pPr>
        <w:tabs>
          <w:tab w:val="num" w:pos="2160"/>
        </w:tabs>
        <w:ind w:left="2160" w:hanging="360"/>
      </w:pPr>
      <w:rPr>
        <w:rFonts w:ascii="Courier New" w:hAnsi="Courier New"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F2F52E0"/>
    <w:multiLevelType w:val="hybridMultilevel"/>
    <w:tmpl w:val="50880BD0"/>
    <w:lvl w:ilvl="0" w:tplc="498A88B0">
      <w:start w:val="1"/>
      <w:numFmt w:val="bullet"/>
      <w:lvlText w:val="-"/>
      <w:lvlJc w:val="left"/>
      <w:pPr>
        <w:tabs>
          <w:tab w:val="num" w:pos="1440"/>
        </w:tabs>
        <w:ind w:left="1440" w:hanging="360"/>
      </w:pPr>
      <w:rPr>
        <w:rFonts w:ascii="Courier New" w:hAnsi="Courier New" w:hint="default"/>
      </w:rPr>
    </w:lvl>
    <w:lvl w:ilvl="1" w:tplc="14090005">
      <w:start w:val="1"/>
      <w:numFmt w:val="bullet"/>
      <w:lvlText w:val=""/>
      <w:lvlJc w:val="left"/>
      <w:pPr>
        <w:tabs>
          <w:tab w:val="num" w:pos="1440"/>
        </w:tabs>
        <w:ind w:left="1440" w:hanging="360"/>
      </w:pPr>
      <w:rPr>
        <w:rFonts w:ascii="Wingdings" w:hAnsi="Wingdings" w:hint="default"/>
      </w:rPr>
    </w:lvl>
    <w:lvl w:ilvl="2" w:tplc="58C871D0">
      <w:start w:val="1"/>
      <w:numFmt w:val="bullet"/>
      <w:lvlText w:val="-"/>
      <w:lvlJc w:val="left"/>
      <w:pPr>
        <w:tabs>
          <w:tab w:val="num" w:pos="2160"/>
        </w:tabs>
        <w:ind w:left="2160" w:hanging="360"/>
      </w:pPr>
      <w:rPr>
        <w:rFonts w:ascii="Courier New" w:hAnsi="Courier New"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86B20A3"/>
    <w:multiLevelType w:val="hybridMultilevel"/>
    <w:tmpl w:val="70247E7A"/>
    <w:lvl w:ilvl="0" w:tplc="1409000F">
      <w:start w:val="1"/>
      <w:numFmt w:val="decimal"/>
      <w:lvlText w:val="%1."/>
      <w:lvlJc w:val="left"/>
      <w:pPr>
        <w:ind w:left="720" w:hanging="360"/>
      </w:pPr>
      <w:rPr>
        <w:rFonts w:hint="default"/>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6D48338E"/>
    <w:multiLevelType w:val="hybridMultilevel"/>
    <w:tmpl w:val="93E685A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70DC7ADB"/>
    <w:multiLevelType w:val="hybridMultilevel"/>
    <w:tmpl w:val="D458F4B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71B3377B"/>
    <w:multiLevelType w:val="hybridMultilevel"/>
    <w:tmpl w:val="4364C28C"/>
    <w:lvl w:ilvl="0" w:tplc="1409000F">
      <w:start w:val="1"/>
      <w:numFmt w:val="decimal"/>
      <w:lvlText w:val="%1."/>
      <w:lvlJc w:val="left"/>
      <w:pPr>
        <w:ind w:left="766" w:hanging="360"/>
      </w:pPr>
      <w:rPr>
        <w:rFonts w:hint="default"/>
      </w:rPr>
    </w:lvl>
    <w:lvl w:ilvl="1" w:tplc="14090003" w:tentative="1">
      <w:start w:val="1"/>
      <w:numFmt w:val="bullet"/>
      <w:lvlText w:val="o"/>
      <w:lvlJc w:val="left"/>
      <w:pPr>
        <w:ind w:left="1486" w:hanging="360"/>
      </w:pPr>
      <w:rPr>
        <w:rFonts w:ascii="Courier New" w:hAnsi="Courier New" w:cs="Courier New" w:hint="default"/>
      </w:rPr>
    </w:lvl>
    <w:lvl w:ilvl="2" w:tplc="14090005" w:tentative="1">
      <w:start w:val="1"/>
      <w:numFmt w:val="bullet"/>
      <w:lvlText w:val=""/>
      <w:lvlJc w:val="left"/>
      <w:pPr>
        <w:ind w:left="2206" w:hanging="360"/>
      </w:pPr>
      <w:rPr>
        <w:rFonts w:ascii="Wingdings" w:hAnsi="Wingdings" w:hint="default"/>
      </w:rPr>
    </w:lvl>
    <w:lvl w:ilvl="3" w:tplc="14090001" w:tentative="1">
      <w:start w:val="1"/>
      <w:numFmt w:val="bullet"/>
      <w:lvlText w:val=""/>
      <w:lvlJc w:val="left"/>
      <w:pPr>
        <w:ind w:left="2926" w:hanging="360"/>
      </w:pPr>
      <w:rPr>
        <w:rFonts w:ascii="Symbol" w:hAnsi="Symbol" w:hint="default"/>
      </w:rPr>
    </w:lvl>
    <w:lvl w:ilvl="4" w:tplc="14090003" w:tentative="1">
      <w:start w:val="1"/>
      <w:numFmt w:val="bullet"/>
      <w:lvlText w:val="o"/>
      <w:lvlJc w:val="left"/>
      <w:pPr>
        <w:ind w:left="3646" w:hanging="360"/>
      </w:pPr>
      <w:rPr>
        <w:rFonts w:ascii="Courier New" w:hAnsi="Courier New" w:cs="Courier New" w:hint="default"/>
      </w:rPr>
    </w:lvl>
    <w:lvl w:ilvl="5" w:tplc="14090005" w:tentative="1">
      <w:start w:val="1"/>
      <w:numFmt w:val="bullet"/>
      <w:lvlText w:val=""/>
      <w:lvlJc w:val="left"/>
      <w:pPr>
        <w:ind w:left="4366" w:hanging="360"/>
      </w:pPr>
      <w:rPr>
        <w:rFonts w:ascii="Wingdings" w:hAnsi="Wingdings" w:hint="default"/>
      </w:rPr>
    </w:lvl>
    <w:lvl w:ilvl="6" w:tplc="14090001" w:tentative="1">
      <w:start w:val="1"/>
      <w:numFmt w:val="bullet"/>
      <w:lvlText w:val=""/>
      <w:lvlJc w:val="left"/>
      <w:pPr>
        <w:ind w:left="5086" w:hanging="360"/>
      </w:pPr>
      <w:rPr>
        <w:rFonts w:ascii="Symbol" w:hAnsi="Symbol" w:hint="default"/>
      </w:rPr>
    </w:lvl>
    <w:lvl w:ilvl="7" w:tplc="14090003" w:tentative="1">
      <w:start w:val="1"/>
      <w:numFmt w:val="bullet"/>
      <w:lvlText w:val="o"/>
      <w:lvlJc w:val="left"/>
      <w:pPr>
        <w:ind w:left="5806" w:hanging="360"/>
      </w:pPr>
      <w:rPr>
        <w:rFonts w:ascii="Courier New" w:hAnsi="Courier New" w:cs="Courier New" w:hint="default"/>
      </w:rPr>
    </w:lvl>
    <w:lvl w:ilvl="8" w:tplc="14090005" w:tentative="1">
      <w:start w:val="1"/>
      <w:numFmt w:val="bullet"/>
      <w:lvlText w:val=""/>
      <w:lvlJc w:val="left"/>
      <w:pPr>
        <w:ind w:left="6526" w:hanging="360"/>
      </w:pPr>
      <w:rPr>
        <w:rFonts w:ascii="Wingdings" w:hAnsi="Wingdings" w:hint="default"/>
      </w:rPr>
    </w:lvl>
  </w:abstractNum>
  <w:abstractNum w:abstractNumId="20" w15:restartNumberingAfterBreak="0">
    <w:nsid w:val="74F64505"/>
    <w:multiLevelType w:val="hybridMultilevel"/>
    <w:tmpl w:val="10AC032E"/>
    <w:lvl w:ilvl="0" w:tplc="1409000F">
      <w:start w:val="1"/>
      <w:numFmt w:val="decimal"/>
      <w:lvlText w:val="%1."/>
      <w:lvlJc w:val="left"/>
      <w:pPr>
        <w:ind w:left="360" w:hanging="360"/>
      </w:pPr>
    </w:lvl>
    <w:lvl w:ilvl="1" w:tplc="14090001">
      <w:start w:val="1"/>
      <w:numFmt w:val="bullet"/>
      <w:lvlText w:val=""/>
      <w:lvlJc w:val="left"/>
      <w:pPr>
        <w:ind w:left="1080" w:hanging="360"/>
      </w:pPr>
      <w:rPr>
        <w:rFonts w:ascii="Symbol" w:hAnsi="Symbol" w:hint="default"/>
      </w:r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1"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3" w15:restartNumberingAfterBreak="0">
    <w:nsid w:val="7F2C0E7D"/>
    <w:multiLevelType w:val="hybridMultilevel"/>
    <w:tmpl w:val="F75ACB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9"/>
  </w:num>
  <w:num w:numId="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num>
  <w:num w:numId="4">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2"/>
  </w:num>
  <w:num w:numId="6">
    <w:abstractNumId w:val="21"/>
  </w:num>
  <w:num w:numId="7">
    <w:abstractNumId w:val="0"/>
  </w:num>
  <w:num w:numId="8">
    <w:abstractNumId w:val="9"/>
    <w:lvlOverride w:ilvl="0">
      <w:startOverride w:val="1"/>
    </w:lvlOverride>
  </w:num>
  <w:num w:numId="9">
    <w:abstractNumId w:val="4"/>
  </w:num>
  <w:num w:numId="10">
    <w:abstractNumId w:val="19"/>
  </w:num>
  <w:num w:numId="11">
    <w:abstractNumId w:val="5"/>
  </w:num>
  <w:num w:numId="12">
    <w:abstractNumId w:val="8"/>
  </w:num>
  <w:num w:numId="13">
    <w:abstractNumId w:val="14"/>
  </w:num>
  <w:num w:numId="14">
    <w:abstractNumId w:val="1"/>
  </w:num>
  <w:num w:numId="15">
    <w:abstractNumId w:val="20"/>
  </w:num>
  <w:num w:numId="16">
    <w:abstractNumId w:val="15"/>
  </w:num>
  <w:num w:numId="17">
    <w:abstractNumId w:val="12"/>
  </w:num>
  <w:num w:numId="18">
    <w:abstractNumId w:val="23"/>
  </w:num>
  <w:num w:numId="19">
    <w:abstractNumId w:val="7"/>
  </w:num>
  <w:num w:numId="20">
    <w:abstractNumId w:val="3"/>
  </w:num>
  <w:num w:numId="21">
    <w:abstractNumId w:val="16"/>
  </w:num>
  <w:num w:numId="22">
    <w:abstractNumId w:val="18"/>
  </w:num>
  <w:num w:numId="23">
    <w:abstractNumId w:val="11"/>
  </w:num>
  <w:num w:numId="24">
    <w:abstractNumId w:val="13"/>
  </w:num>
  <w:num w:numId="25">
    <w:abstractNumId w:val="17"/>
  </w:num>
  <w:num w:numId="26">
    <w:abstractNumId w:val="6"/>
  </w:num>
  <w:num w:numId="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__Grammarly_42____i" w:val="H4sIAAAAAAAEAKtWckksSQxILCpxzi/NK1GyMqwFAAEhoTITAAAA"/>
    <w:docVar w:name="__Grammarly_42___1" w:val="H4sIAAAAAAAEAKtWcslP9kxRslIyNDYyNzQxN7E0tDQwNzUwNTBU0lEKTi0uzszPAykwrAUApgfz+C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pzfd0f2edpduewrz755azk22app2x5aews&quot;&gt;MetaLibrary 06 Sept 2019-Converted&lt;record-ids&gt;&lt;item&gt;32&lt;/item&gt;&lt;item&gt;35&lt;/item&gt;&lt;item&gt;38&lt;/item&gt;&lt;item&gt;78&lt;/item&gt;&lt;item&gt;101&lt;/item&gt;&lt;item&gt;115&lt;/item&gt;&lt;item&gt;215&lt;/item&gt;&lt;item&gt;227&lt;/item&gt;&lt;item&gt;245&lt;/item&gt;&lt;item&gt;253&lt;/item&gt;&lt;item&gt;301&lt;/item&gt;&lt;item&gt;355&lt;/item&gt;&lt;item&gt;375&lt;/item&gt;&lt;item&gt;376&lt;/item&gt;&lt;item&gt;434&lt;/item&gt;&lt;item&gt;451&lt;/item&gt;&lt;item&gt;467&lt;/item&gt;&lt;item&gt;474&lt;/item&gt;&lt;item&gt;483&lt;/item&gt;&lt;item&gt;496&lt;/item&gt;&lt;item&gt;508&lt;/item&gt;&lt;item&gt;520&lt;/item&gt;&lt;item&gt;555&lt;/item&gt;&lt;item&gt;599&lt;/item&gt;&lt;item&gt;607&lt;/item&gt;&lt;item&gt;617&lt;/item&gt;&lt;item&gt;660&lt;/item&gt;&lt;item&gt;676&lt;/item&gt;&lt;item&gt;689&lt;/item&gt;&lt;item&gt;726&lt;/item&gt;&lt;item&gt;748&lt;/item&gt;&lt;item&gt;753&lt;/item&gt;&lt;item&gt;762&lt;/item&gt;&lt;item&gt;776&lt;/item&gt;&lt;item&gt;796&lt;/item&gt;&lt;item&gt;859&lt;/item&gt;&lt;item&gt;876&lt;/item&gt;&lt;item&gt;880&lt;/item&gt;&lt;item&gt;905&lt;/item&gt;&lt;item&gt;907&lt;/item&gt;&lt;item&gt;935&lt;/item&gt;&lt;item&gt;945&lt;/item&gt;&lt;item&gt;957&lt;/item&gt;&lt;item&gt;964&lt;/item&gt;&lt;item&gt;981&lt;/item&gt;&lt;item&gt;992&lt;/item&gt;&lt;item&gt;997&lt;/item&gt;&lt;item&gt;1014&lt;/item&gt;&lt;item&gt;1025&lt;/item&gt;&lt;item&gt;1031&lt;/item&gt;&lt;item&gt;1039&lt;/item&gt;&lt;item&gt;1045&lt;/item&gt;&lt;item&gt;1048&lt;/item&gt;&lt;item&gt;1052&lt;/item&gt;&lt;item&gt;1057&lt;/item&gt;&lt;item&gt;1079&lt;/item&gt;&lt;item&gt;1080&lt;/item&gt;&lt;item&gt;1087&lt;/item&gt;&lt;item&gt;1088&lt;/item&gt;&lt;item&gt;1090&lt;/item&gt;&lt;item&gt;1094&lt;/item&gt;&lt;item&gt;1097&lt;/item&gt;&lt;item&gt;1099&lt;/item&gt;&lt;item&gt;1101&lt;/item&gt;&lt;item&gt;1102&lt;/item&gt;&lt;item&gt;1104&lt;/item&gt;&lt;item&gt;1105&lt;/item&gt;&lt;item&gt;1106&lt;/item&gt;&lt;item&gt;1107&lt;/item&gt;&lt;item&gt;1112&lt;/item&gt;&lt;item&gt;1129&lt;/item&gt;&lt;item&gt;1131&lt;/item&gt;&lt;/record-ids&gt;&lt;/item&gt;&lt;/Libraries&gt;"/>
  </w:docVars>
  <w:rsids>
    <w:rsidRoot w:val="000467FE"/>
    <w:rsid w:val="000218C2"/>
    <w:rsid w:val="0002282C"/>
    <w:rsid w:val="00024459"/>
    <w:rsid w:val="000272E4"/>
    <w:rsid w:val="00035C48"/>
    <w:rsid w:val="000467FE"/>
    <w:rsid w:val="00051928"/>
    <w:rsid w:val="00052EAD"/>
    <w:rsid w:val="00053EA9"/>
    <w:rsid w:val="00060D4C"/>
    <w:rsid w:val="0006448F"/>
    <w:rsid w:val="00065335"/>
    <w:rsid w:val="000657D4"/>
    <w:rsid w:val="00082D0C"/>
    <w:rsid w:val="00086CF7"/>
    <w:rsid w:val="000902C9"/>
    <w:rsid w:val="000A566D"/>
    <w:rsid w:val="000C522E"/>
    <w:rsid w:val="000D258F"/>
    <w:rsid w:val="000D3596"/>
    <w:rsid w:val="000D4572"/>
    <w:rsid w:val="000E01B6"/>
    <w:rsid w:val="000E07E9"/>
    <w:rsid w:val="000E3669"/>
    <w:rsid w:val="000E3C0A"/>
    <w:rsid w:val="000E5453"/>
    <w:rsid w:val="000E715D"/>
    <w:rsid w:val="000F06DB"/>
    <w:rsid w:val="000F3A51"/>
    <w:rsid w:val="0010749B"/>
    <w:rsid w:val="00115D7D"/>
    <w:rsid w:val="001174B9"/>
    <w:rsid w:val="00121541"/>
    <w:rsid w:val="0012468E"/>
    <w:rsid w:val="00125035"/>
    <w:rsid w:val="0013043E"/>
    <w:rsid w:val="001341FE"/>
    <w:rsid w:val="0013593B"/>
    <w:rsid w:val="00137130"/>
    <w:rsid w:val="00143C95"/>
    <w:rsid w:val="0014566E"/>
    <w:rsid w:val="00146647"/>
    <w:rsid w:val="00154178"/>
    <w:rsid w:val="001647EB"/>
    <w:rsid w:val="00164C08"/>
    <w:rsid w:val="00166FBB"/>
    <w:rsid w:val="00170C7C"/>
    <w:rsid w:val="001748FA"/>
    <w:rsid w:val="001839E7"/>
    <w:rsid w:val="00184C80"/>
    <w:rsid w:val="00186436"/>
    <w:rsid w:val="00186513"/>
    <w:rsid w:val="001937C5"/>
    <w:rsid w:val="001A63C4"/>
    <w:rsid w:val="001B293C"/>
    <w:rsid w:val="001B5A24"/>
    <w:rsid w:val="001C115C"/>
    <w:rsid w:val="001C15E8"/>
    <w:rsid w:val="001D04DF"/>
    <w:rsid w:val="001D4214"/>
    <w:rsid w:val="001D4897"/>
    <w:rsid w:val="001E1D8D"/>
    <w:rsid w:val="001E1E81"/>
    <w:rsid w:val="001E2E0D"/>
    <w:rsid w:val="001E4FC2"/>
    <w:rsid w:val="001E5FC2"/>
    <w:rsid w:val="001E6096"/>
    <w:rsid w:val="001F2EE4"/>
    <w:rsid w:val="001F5C73"/>
    <w:rsid w:val="001F5EED"/>
    <w:rsid w:val="00200093"/>
    <w:rsid w:val="00201CA0"/>
    <w:rsid w:val="002025DE"/>
    <w:rsid w:val="00203261"/>
    <w:rsid w:val="002035F0"/>
    <w:rsid w:val="002100DC"/>
    <w:rsid w:val="0021033C"/>
    <w:rsid w:val="00212300"/>
    <w:rsid w:val="00221D4A"/>
    <w:rsid w:val="00222327"/>
    <w:rsid w:val="0022720E"/>
    <w:rsid w:val="00231A8F"/>
    <w:rsid w:val="002362F8"/>
    <w:rsid w:val="002417EE"/>
    <w:rsid w:val="00241914"/>
    <w:rsid w:val="00253008"/>
    <w:rsid w:val="00271477"/>
    <w:rsid w:val="002728D2"/>
    <w:rsid w:val="002760F9"/>
    <w:rsid w:val="00292E48"/>
    <w:rsid w:val="00295547"/>
    <w:rsid w:val="002A60D8"/>
    <w:rsid w:val="002A6CDB"/>
    <w:rsid w:val="002B5189"/>
    <w:rsid w:val="002C2251"/>
    <w:rsid w:val="002D10A3"/>
    <w:rsid w:val="002E21B1"/>
    <w:rsid w:val="002E36D9"/>
    <w:rsid w:val="002E5A6E"/>
    <w:rsid w:val="002F3C41"/>
    <w:rsid w:val="003019B1"/>
    <w:rsid w:val="00301A0B"/>
    <w:rsid w:val="0030370F"/>
    <w:rsid w:val="00305B5A"/>
    <w:rsid w:val="00321322"/>
    <w:rsid w:val="0032319B"/>
    <w:rsid w:val="00326F9F"/>
    <w:rsid w:val="00331139"/>
    <w:rsid w:val="00333D86"/>
    <w:rsid w:val="003342DD"/>
    <w:rsid w:val="003346D7"/>
    <w:rsid w:val="00335B55"/>
    <w:rsid w:val="00336B0C"/>
    <w:rsid w:val="00340A4C"/>
    <w:rsid w:val="00350BAF"/>
    <w:rsid w:val="00352F26"/>
    <w:rsid w:val="003722C8"/>
    <w:rsid w:val="00380767"/>
    <w:rsid w:val="0038772A"/>
    <w:rsid w:val="00390E3D"/>
    <w:rsid w:val="00393ED1"/>
    <w:rsid w:val="003A0BEC"/>
    <w:rsid w:val="003A5686"/>
    <w:rsid w:val="003A738F"/>
    <w:rsid w:val="003A7E15"/>
    <w:rsid w:val="003B4E1E"/>
    <w:rsid w:val="003C091D"/>
    <w:rsid w:val="003C19C6"/>
    <w:rsid w:val="003C6421"/>
    <w:rsid w:val="003C694E"/>
    <w:rsid w:val="003D0381"/>
    <w:rsid w:val="003D58FA"/>
    <w:rsid w:val="00405958"/>
    <w:rsid w:val="00410125"/>
    <w:rsid w:val="0041617A"/>
    <w:rsid w:val="00427534"/>
    <w:rsid w:val="004338BD"/>
    <w:rsid w:val="00433CCA"/>
    <w:rsid w:val="00433D76"/>
    <w:rsid w:val="00441953"/>
    <w:rsid w:val="00446F61"/>
    <w:rsid w:val="00452407"/>
    <w:rsid w:val="00452F0A"/>
    <w:rsid w:val="00457559"/>
    <w:rsid w:val="00460427"/>
    <w:rsid w:val="00461302"/>
    <w:rsid w:val="00472744"/>
    <w:rsid w:val="00472E66"/>
    <w:rsid w:val="004905CF"/>
    <w:rsid w:val="00491880"/>
    <w:rsid w:val="004919AA"/>
    <w:rsid w:val="004927B7"/>
    <w:rsid w:val="00497F81"/>
    <w:rsid w:val="004A1A2E"/>
    <w:rsid w:val="004A4575"/>
    <w:rsid w:val="004A4ED7"/>
    <w:rsid w:val="004A77D2"/>
    <w:rsid w:val="004B1C07"/>
    <w:rsid w:val="004B3B2F"/>
    <w:rsid w:val="004B42BD"/>
    <w:rsid w:val="004B734E"/>
    <w:rsid w:val="004C0067"/>
    <w:rsid w:val="004C067C"/>
    <w:rsid w:val="004C57EC"/>
    <w:rsid w:val="004D28F1"/>
    <w:rsid w:val="004D4360"/>
    <w:rsid w:val="004F13CA"/>
    <w:rsid w:val="004F23F0"/>
    <w:rsid w:val="004F49FA"/>
    <w:rsid w:val="00503AE3"/>
    <w:rsid w:val="00504EE9"/>
    <w:rsid w:val="00514BAC"/>
    <w:rsid w:val="005172F6"/>
    <w:rsid w:val="00523BDC"/>
    <w:rsid w:val="00532A2C"/>
    <w:rsid w:val="00533741"/>
    <w:rsid w:val="00540DB8"/>
    <w:rsid w:val="00542D3A"/>
    <w:rsid w:val="00542FFE"/>
    <w:rsid w:val="00543670"/>
    <w:rsid w:val="00547D6D"/>
    <w:rsid w:val="00551B1D"/>
    <w:rsid w:val="0056276B"/>
    <w:rsid w:val="0057258A"/>
    <w:rsid w:val="0057382E"/>
    <w:rsid w:val="00583ED8"/>
    <w:rsid w:val="00585257"/>
    <w:rsid w:val="0059392C"/>
    <w:rsid w:val="00594797"/>
    <w:rsid w:val="00594D9A"/>
    <w:rsid w:val="0059672C"/>
    <w:rsid w:val="005A08EE"/>
    <w:rsid w:val="005A11ED"/>
    <w:rsid w:val="005B0050"/>
    <w:rsid w:val="005B571D"/>
    <w:rsid w:val="005D2D07"/>
    <w:rsid w:val="005D47B2"/>
    <w:rsid w:val="005E3AB5"/>
    <w:rsid w:val="005E4037"/>
    <w:rsid w:val="005F1E24"/>
    <w:rsid w:val="00601A4F"/>
    <w:rsid w:val="0061611E"/>
    <w:rsid w:val="00621A6C"/>
    <w:rsid w:val="00622C12"/>
    <w:rsid w:val="006277CB"/>
    <w:rsid w:val="00627EA3"/>
    <w:rsid w:val="006332D5"/>
    <w:rsid w:val="00634F5A"/>
    <w:rsid w:val="00641CB8"/>
    <w:rsid w:val="00642895"/>
    <w:rsid w:val="0064355C"/>
    <w:rsid w:val="006626F9"/>
    <w:rsid w:val="00664D4D"/>
    <w:rsid w:val="00667A5D"/>
    <w:rsid w:val="00681D0C"/>
    <w:rsid w:val="006901B7"/>
    <w:rsid w:val="00697D80"/>
    <w:rsid w:val="006A0C6C"/>
    <w:rsid w:val="006A1064"/>
    <w:rsid w:val="006A1674"/>
    <w:rsid w:val="006A4151"/>
    <w:rsid w:val="006A4172"/>
    <w:rsid w:val="006A54F7"/>
    <w:rsid w:val="006B1B62"/>
    <w:rsid w:val="006B3BE6"/>
    <w:rsid w:val="006B4833"/>
    <w:rsid w:val="006B603B"/>
    <w:rsid w:val="006C37D1"/>
    <w:rsid w:val="006C41D6"/>
    <w:rsid w:val="006D3A90"/>
    <w:rsid w:val="006F34D5"/>
    <w:rsid w:val="006F444D"/>
    <w:rsid w:val="006F48F6"/>
    <w:rsid w:val="006F5507"/>
    <w:rsid w:val="00701858"/>
    <w:rsid w:val="0072260B"/>
    <w:rsid w:val="00736F19"/>
    <w:rsid w:val="0074016C"/>
    <w:rsid w:val="0074057F"/>
    <w:rsid w:val="00741FB1"/>
    <w:rsid w:val="00745226"/>
    <w:rsid w:val="00760C4D"/>
    <w:rsid w:val="00761F51"/>
    <w:rsid w:val="00764D35"/>
    <w:rsid w:val="00772254"/>
    <w:rsid w:val="00773E04"/>
    <w:rsid w:val="007843E8"/>
    <w:rsid w:val="00796408"/>
    <w:rsid w:val="00797B19"/>
    <w:rsid w:val="007A3489"/>
    <w:rsid w:val="007A7EC3"/>
    <w:rsid w:val="007B0849"/>
    <w:rsid w:val="007B2174"/>
    <w:rsid w:val="007C396C"/>
    <w:rsid w:val="007C502B"/>
    <w:rsid w:val="007E2C47"/>
    <w:rsid w:val="007E435F"/>
    <w:rsid w:val="007E4A8A"/>
    <w:rsid w:val="007E6FA9"/>
    <w:rsid w:val="007E7A2F"/>
    <w:rsid w:val="007F285F"/>
    <w:rsid w:val="007F5FB2"/>
    <w:rsid w:val="007F73ED"/>
    <w:rsid w:val="00800AD8"/>
    <w:rsid w:val="00804F5C"/>
    <w:rsid w:val="0081253C"/>
    <w:rsid w:val="00816692"/>
    <w:rsid w:val="00820FD6"/>
    <w:rsid w:val="00822B2F"/>
    <w:rsid w:val="0082493F"/>
    <w:rsid w:val="00824CC5"/>
    <w:rsid w:val="008273B1"/>
    <w:rsid w:val="00842D34"/>
    <w:rsid w:val="00855348"/>
    <w:rsid w:val="00856EB2"/>
    <w:rsid w:val="0086509D"/>
    <w:rsid w:val="008731B1"/>
    <w:rsid w:val="008747B2"/>
    <w:rsid w:val="0087505D"/>
    <w:rsid w:val="00875B3B"/>
    <w:rsid w:val="0087620B"/>
    <w:rsid w:val="00876F4A"/>
    <w:rsid w:val="00877BC0"/>
    <w:rsid w:val="008809B2"/>
    <w:rsid w:val="00890BE5"/>
    <w:rsid w:val="008A00DF"/>
    <w:rsid w:val="008A68FC"/>
    <w:rsid w:val="008A7AFE"/>
    <w:rsid w:val="008B0F2F"/>
    <w:rsid w:val="008B1127"/>
    <w:rsid w:val="008B1D9B"/>
    <w:rsid w:val="008B2DB7"/>
    <w:rsid w:val="008B494D"/>
    <w:rsid w:val="008B6219"/>
    <w:rsid w:val="008B787B"/>
    <w:rsid w:val="008D2F68"/>
    <w:rsid w:val="008D501E"/>
    <w:rsid w:val="008D5F6A"/>
    <w:rsid w:val="008F30CF"/>
    <w:rsid w:val="00900903"/>
    <w:rsid w:val="00903379"/>
    <w:rsid w:val="00905BDF"/>
    <w:rsid w:val="00912B2A"/>
    <w:rsid w:val="00915D6D"/>
    <w:rsid w:val="009212C3"/>
    <w:rsid w:val="0093201C"/>
    <w:rsid w:val="0093658C"/>
    <w:rsid w:val="0094262C"/>
    <w:rsid w:val="00947142"/>
    <w:rsid w:val="00947522"/>
    <w:rsid w:val="00950266"/>
    <w:rsid w:val="009519A0"/>
    <w:rsid w:val="00952055"/>
    <w:rsid w:val="00955F86"/>
    <w:rsid w:val="00957E96"/>
    <w:rsid w:val="00961E96"/>
    <w:rsid w:val="00962057"/>
    <w:rsid w:val="0096603E"/>
    <w:rsid w:val="00966831"/>
    <w:rsid w:val="009709B5"/>
    <w:rsid w:val="00977D07"/>
    <w:rsid w:val="00980E23"/>
    <w:rsid w:val="009854D3"/>
    <w:rsid w:val="00987992"/>
    <w:rsid w:val="009A1092"/>
    <w:rsid w:val="009B6262"/>
    <w:rsid w:val="009C0FA3"/>
    <w:rsid w:val="009C61C2"/>
    <w:rsid w:val="009C77A4"/>
    <w:rsid w:val="009D2727"/>
    <w:rsid w:val="009D2C22"/>
    <w:rsid w:val="009D727C"/>
    <w:rsid w:val="009E0A09"/>
    <w:rsid w:val="009E38E5"/>
    <w:rsid w:val="009E3CDC"/>
    <w:rsid w:val="009E54FE"/>
    <w:rsid w:val="009E5BEB"/>
    <w:rsid w:val="009E65B5"/>
    <w:rsid w:val="009F307F"/>
    <w:rsid w:val="009F3169"/>
    <w:rsid w:val="00A01D13"/>
    <w:rsid w:val="00A128CC"/>
    <w:rsid w:val="00A14E4B"/>
    <w:rsid w:val="00A26A97"/>
    <w:rsid w:val="00A27529"/>
    <w:rsid w:val="00A317AA"/>
    <w:rsid w:val="00A33B7B"/>
    <w:rsid w:val="00A4729F"/>
    <w:rsid w:val="00A60924"/>
    <w:rsid w:val="00A61803"/>
    <w:rsid w:val="00A61C18"/>
    <w:rsid w:val="00A6273D"/>
    <w:rsid w:val="00A7079D"/>
    <w:rsid w:val="00A70EDB"/>
    <w:rsid w:val="00A71069"/>
    <w:rsid w:val="00A74D17"/>
    <w:rsid w:val="00A820D0"/>
    <w:rsid w:val="00A84EC1"/>
    <w:rsid w:val="00A854F2"/>
    <w:rsid w:val="00A90923"/>
    <w:rsid w:val="00A95BFC"/>
    <w:rsid w:val="00A95E54"/>
    <w:rsid w:val="00AA6B08"/>
    <w:rsid w:val="00AB02DD"/>
    <w:rsid w:val="00AB3EF1"/>
    <w:rsid w:val="00AB67A8"/>
    <w:rsid w:val="00AB7B5A"/>
    <w:rsid w:val="00AC00D2"/>
    <w:rsid w:val="00AC3653"/>
    <w:rsid w:val="00AC5F54"/>
    <w:rsid w:val="00AD42A1"/>
    <w:rsid w:val="00AD512F"/>
    <w:rsid w:val="00AD649C"/>
    <w:rsid w:val="00AE1C5C"/>
    <w:rsid w:val="00AF45D0"/>
    <w:rsid w:val="00AF52AF"/>
    <w:rsid w:val="00B0165D"/>
    <w:rsid w:val="00B132C2"/>
    <w:rsid w:val="00B16B78"/>
    <w:rsid w:val="00B2256E"/>
    <w:rsid w:val="00B32A71"/>
    <w:rsid w:val="00B4282A"/>
    <w:rsid w:val="00B42CEE"/>
    <w:rsid w:val="00B448CA"/>
    <w:rsid w:val="00B47DA2"/>
    <w:rsid w:val="00B5019C"/>
    <w:rsid w:val="00B5067B"/>
    <w:rsid w:val="00B6114E"/>
    <w:rsid w:val="00B64373"/>
    <w:rsid w:val="00B956B0"/>
    <w:rsid w:val="00B974FB"/>
    <w:rsid w:val="00BA54AF"/>
    <w:rsid w:val="00BA7301"/>
    <w:rsid w:val="00BB3353"/>
    <w:rsid w:val="00BB6B0C"/>
    <w:rsid w:val="00BB7173"/>
    <w:rsid w:val="00BC0477"/>
    <w:rsid w:val="00BC269B"/>
    <w:rsid w:val="00BC32B9"/>
    <w:rsid w:val="00BC37BF"/>
    <w:rsid w:val="00BC3915"/>
    <w:rsid w:val="00BC67F2"/>
    <w:rsid w:val="00BD29CA"/>
    <w:rsid w:val="00BD36BA"/>
    <w:rsid w:val="00BE4C99"/>
    <w:rsid w:val="00BE5FCB"/>
    <w:rsid w:val="00BE62F1"/>
    <w:rsid w:val="00BF3FA5"/>
    <w:rsid w:val="00C048EE"/>
    <w:rsid w:val="00C17299"/>
    <w:rsid w:val="00C23637"/>
    <w:rsid w:val="00C25192"/>
    <w:rsid w:val="00C30D66"/>
    <w:rsid w:val="00C313D7"/>
    <w:rsid w:val="00C348F2"/>
    <w:rsid w:val="00C41981"/>
    <w:rsid w:val="00C42C13"/>
    <w:rsid w:val="00C5169C"/>
    <w:rsid w:val="00C576F9"/>
    <w:rsid w:val="00C608C9"/>
    <w:rsid w:val="00C60C92"/>
    <w:rsid w:val="00C6416A"/>
    <w:rsid w:val="00C65CFD"/>
    <w:rsid w:val="00C81282"/>
    <w:rsid w:val="00C81B86"/>
    <w:rsid w:val="00C867C7"/>
    <w:rsid w:val="00C974FA"/>
    <w:rsid w:val="00C97C68"/>
    <w:rsid w:val="00CA19DA"/>
    <w:rsid w:val="00CA3033"/>
    <w:rsid w:val="00CA6335"/>
    <w:rsid w:val="00CA72A6"/>
    <w:rsid w:val="00CB48C0"/>
    <w:rsid w:val="00CB53A3"/>
    <w:rsid w:val="00CB5EA8"/>
    <w:rsid w:val="00CC0074"/>
    <w:rsid w:val="00CC244E"/>
    <w:rsid w:val="00CC4367"/>
    <w:rsid w:val="00CC48E4"/>
    <w:rsid w:val="00CD06C4"/>
    <w:rsid w:val="00CD3E3A"/>
    <w:rsid w:val="00CE090E"/>
    <w:rsid w:val="00CE491D"/>
    <w:rsid w:val="00CF0A2E"/>
    <w:rsid w:val="00CF2A1B"/>
    <w:rsid w:val="00CF6167"/>
    <w:rsid w:val="00CF6F7F"/>
    <w:rsid w:val="00CF73BD"/>
    <w:rsid w:val="00CF7D53"/>
    <w:rsid w:val="00D03744"/>
    <w:rsid w:val="00D1338E"/>
    <w:rsid w:val="00D20F72"/>
    <w:rsid w:val="00D30A33"/>
    <w:rsid w:val="00D30D9A"/>
    <w:rsid w:val="00D31A26"/>
    <w:rsid w:val="00D3540A"/>
    <w:rsid w:val="00D417C7"/>
    <w:rsid w:val="00D44D2B"/>
    <w:rsid w:val="00D47E82"/>
    <w:rsid w:val="00D51748"/>
    <w:rsid w:val="00D51D33"/>
    <w:rsid w:val="00D544FF"/>
    <w:rsid w:val="00D5570A"/>
    <w:rsid w:val="00D61C41"/>
    <w:rsid w:val="00D6212F"/>
    <w:rsid w:val="00D6217D"/>
    <w:rsid w:val="00D66D87"/>
    <w:rsid w:val="00D67792"/>
    <w:rsid w:val="00D71AD0"/>
    <w:rsid w:val="00D71CEE"/>
    <w:rsid w:val="00D76852"/>
    <w:rsid w:val="00D76B5E"/>
    <w:rsid w:val="00D80C31"/>
    <w:rsid w:val="00D83405"/>
    <w:rsid w:val="00D834C8"/>
    <w:rsid w:val="00D8594A"/>
    <w:rsid w:val="00D91119"/>
    <w:rsid w:val="00D934A3"/>
    <w:rsid w:val="00DB6E32"/>
    <w:rsid w:val="00DC35F8"/>
    <w:rsid w:val="00DC7E75"/>
    <w:rsid w:val="00DD4785"/>
    <w:rsid w:val="00DD58AF"/>
    <w:rsid w:val="00DE17F9"/>
    <w:rsid w:val="00DE2094"/>
    <w:rsid w:val="00DF0F6A"/>
    <w:rsid w:val="00DF2005"/>
    <w:rsid w:val="00DF5A1D"/>
    <w:rsid w:val="00DF5BBD"/>
    <w:rsid w:val="00DF7DF4"/>
    <w:rsid w:val="00E11A26"/>
    <w:rsid w:val="00E15743"/>
    <w:rsid w:val="00E1633C"/>
    <w:rsid w:val="00E253B7"/>
    <w:rsid w:val="00E26DE3"/>
    <w:rsid w:val="00E318EB"/>
    <w:rsid w:val="00E34140"/>
    <w:rsid w:val="00E35912"/>
    <w:rsid w:val="00E37151"/>
    <w:rsid w:val="00E45C32"/>
    <w:rsid w:val="00E45C3F"/>
    <w:rsid w:val="00E55807"/>
    <w:rsid w:val="00E60CCB"/>
    <w:rsid w:val="00E60DFE"/>
    <w:rsid w:val="00E66565"/>
    <w:rsid w:val="00E776EA"/>
    <w:rsid w:val="00E77DFB"/>
    <w:rsid w:val="00EB225B"/>
    <w:rsid w:val="00EC1E2B"/>
    <w:rsid w:val="00ED361D"/>
    <w:rsid w:val="00EE0BDD"/>
    <w:rsid w:val="00EE130A"/>
    <w:rsid w:val="00EE1BD2"/>
    <w:rsid w:val="00EE2218"/>
    <w:rsid w:val="00EE60EF"/>
    <w:rsid w:val="00EE732F"/>
    <w:rsid w:val="00EF00B6"/>
    <w:rsid w:val="00F03651"/>
    <w:rsid w:val="00F10465"/>
    <w:rsid w:val="00F12F0E"/>
    <w:rsid w:val="00F15571"/>
    <w:rsid w:val="00F15D1A"/>
    <w:rsid w:val="00F205C8"/>
    <w:rsid w:val="00F244F7"/>
    <w:rsid w:val="00F261EB"/>
    <w:rsid w:val="00F26C39"/>
    <w:rsid w:val="00F27DAD"/>
    <w:rsid w:val="00F30EFE"/>
    <w:rsid w:val="00F31AE1"/>
    <w:rsid w:val="00F32CA4"/>
    <w:rsid w:val="00F35756"/>
    <w:rsid w:val="00F40B93"/>
    <w:rsid w:val="00F419DF"/>
    <w:rsid w:val="00F44FAC"/>
    <w:rsid w:val="00F4623D"/>
    <w:rsid w:val="00F46E85"/>
    <w:rsid w:val="00F52832"/>
    <w:rsid w:val="00F549E9"/>
    <w:rsid w:val="00F54AD0"/>
    <w:rsid w:val="00F56531"/>
    <w:rsid w:val="00F603F4"/>
    <w:rsid w:val="00F61F9C"/>
    <w:rsid w:val="00F6473B"/>
    <w:rsid w:val="00F65CDE"/>
    <w:rsid w:val="00F74B07"/>
    <w:rsid w:val="00F77713"/>
    <w:rsid w:val="00F84604"/>
    <w:rsid w:val="00F848CC"/>
    <w:rsid w:val="00F9163D"/>
    <w:rsid w:val="00F97733"/>
    <w:rsid w:val="00FA620E"/>
    <w:rsid w:val="00FB22D7"/>
    <w:rsid w:val="00FF6D83"/>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shapeDefaults>
    <o:shapedefaults v:ext="edit" spidmax="1065">
      <v:stroke endarrow="block"/>
    </o:shapedefaults>
    <o:shapelayout v:ext="edit">
      <o:idmap v:ext="edit" data="1"/>
      <o:rules v:ext="edit">
        <o:r id="V:Rule1" type="connector" idref="#AutoShape 47"/>
        <o:r id="V:Rule2" type="connector" idref="#AutoShape 41"/>
        <o:r id="V:Rule3" type="connector" idref="#AutoShape 45"/>
        <o:r id="V:Rule4" type="connector" idref="#AutoShape 38"/>
        <o:r id="V:Rule5" type="connector" idref="#AutoShape 39"/>
        <o:r id="V:Rule6" type="connector" idref="#AutoShape 40"/>
        <o:r id="V:Rule7" type="connector" idref="#AutoShape 43"/>
        <o:r id="V:Rule8" type="connector" idref="#AutoShape 46"/>
        <o:r id="V:Rule9" type="connector" idref="#AutoShape 37"/>
        <o:r id="V:Rule10" type="connector" idref="#AutoShape 44"/>
        <o:r id="V:Rule11" type="connector" idref="#_x0000_s1054"/>
        <o:r id="V:Rule12" type="connector" idref="#_x0000_s1055"/>
        <o:r id="V:Rule13" type="connector" idref="#AutoShape 42"/>
        <o:r id="V:Rule14" type="connector" idref="#_x0000_s1064"/>
      </o:rules>
    </o:shapelayout>
  </w:shapeDefaults>
  <w:decimalSymbol w:val="."/>
  <w:listSeparator w:val=","/>
  <w14:docId w14:val="25D0231B"/>
  <w15:docId w15:val="{73DD32CF-BA62-436E-8C7E-6180FB513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NZ"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2300"/>
    <w:pPr>
      <w:spacing w:before="120" w:after="120" w:line="240" w:lineRule="auto"/>
    </w:pPr>
    <w:rPr>
      <w:rFonts w:ascii="Times New Roman" w:hAnsi="Times New Roman"/>
      <w:sz w:val="20"/>
    </w:rPr>
  </w:style>
  <w:style w:type="paragraph" w:styleId="Heading10">
    <w:name w:val="heading 1"/>
    <w:basedOn w:val="Normal"/>
    <w:next w:val="Normal"/>
    <w:link w:val="Heading1Char"/>
    <w:qFormat/>
    <w:rsid w:val="00212300"/>
    <w:pPr>
      <w:keepNext/>
      <w:keepLines/>
      <w:spacing w:before="480" w:after="0"/>
      <w:outlineLvl w:val="0"/>
    </w:pPr>
    <w:rPr>
      <w:rFonts w:asciiTheme="minorHAnsi" w:eastAsiaTheme="majorEastAsia" w:hAnsiTheme="minorHAnsi" w:cstheme="majorBidi"/>
      <w:b/>
      <w:bCs/>
      <w:sz w:val="28"/>
      <w:szCs w:val="28"/>
    </w:rPr>
  </w:style>
  <w:style w:type="paragraph" w:styleId="Heading20">
    <w:name w:val="heading 2"/>
    <w:basedOn w:val="Normal"/>
    <w:next w:val="Normal"/>
    <w:link w:val="Heading2Char"/>
    <w:unhideWhenUsed/>
    <w:qFormat/>
    <w:rsid w:val="00212300"/>
    <w:pPr>
      <w:keepNext/>
      <w:keepLines/>
      <w:spacing w:before="200" w:after="0"/>
      <w:outlineLvl w:val="1"/>
    </w:pPr>
    <w:rPr>
      <w:rFonts w:asciiTheme="minorHAnsi" w:eastAsiaTheme="majorEastAsia" w:hAnsiTheme="minorHAnsi" w:cstheme="majorBidi"/>
      <w:b/>
      <w:bCs/>
      <w:sz w:val="24"/>
      <w:szCs w:val="24"/>
    </w:rPr>
  </w:style>
  <w:style w:type="paragraph" w:styleId="Heading3">
    <w:name w:val="heading 3"/>
    <w:basedOn w:val="Normal"/>
    <w:next w:val="Normal"/>
    <w:link w:val="Heading3Char"/>
    <w:unhideWhenUsed/>
    <w:qFormat/>
    <w:rsid w:val="00F56531"/>
    <w:pPr>
      <w:keepNext/>
      <w:keepLines/>
      <w:spacing w:before="200" w:after="0"/>
      <w:outlineLvl w:val="2"/>
    </w:pPr>
    <w:rPr>
      <w:rFonts w:asciiTheme="minorHAnsi" w:eastAsiaTheme="majorEastAsia" w:hAnsiTheme="minorHAnsi" w:cstheme="majorBidi"/>
      <w:b/>
      <w:bCs/>
    </w:rPr>
  </w:style>
  <w:style w:type="paragraph" w:styleId="Heading4">
    <w:name w:val="heading 4"/>
    <w:basedOn w:val="Normal"/>
    <w:next w:val="Normal"/>
    <w:link w:val="Heading4Char"/>
    <w:uiPriority w:val="9"/>
    <w:unhideWhenUsed/>
    <w:qFormat/>
    <w:rsid w:val="00912B2A"/>
    <w:pPr>
      <w:keepNext/>
      <w:keepLines/>
      <w:spacing w:before="40" w:after="0"/>
      <w:outlineLvl w:val="3"/>
    </w:pPr>
    <w:rPr>
      <w:rFonts w:asciiTheme="majorHAnsi" w:eastAsiaTheme="majorEastAsia" w:hAnsiTheme="majorHAnsi" w:cstheme="majorBidi"/>
      <w:b/>
      <w:i/>
      <w:iCs/>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rsid w:val="00212300"/>
    <w:rPr>
      <w:rFonts w:eastAsiaTheme="majorEastAsia" w:cstheme="majorBidi"/>
      <w:b/>
      <w:bCs/>
      <w:sz w:val="28"/>
      <w:szCs w:val="28"/>
    </w:rPr>
  </w:style>
  <w:style w:type="character" w:customStyle="1" w:styleId="Heading2Char">
    <w:name w:val="Heading 2 Char"/>
    <w:basedOn w:val="DefaultParagraphFont"/>
    <w:link w:val="Heading20"/>
    <w:rsid w:val="00212300"/>
    <w:rPr>
      <w:rFonts w:eastAsiaTheme="majorEastAsia" w:cstheme="majorBidi"/>
      <w:b/>
      <w:bCs/>
      <w:sz w:val="24"/>
      <w:szCs w:val="24"/>
    </w:rPr>
  </w:style>
  <w:style w:type="character" w:customStyle="1" w:styleId="Heading3Char">
    <w:name w:val="Heading 3 Char"/>
    <w:basedOn w:val="DefaultParagraphFont"/>
    <w:link w:val="Heading3"/>
    <w:rsid w:val="00F56531"/>
    <w:rPr>
      <w:rFonts w:eastAsiaTheme="majorEastAsia" w:cstheme="majorBidi"/>
      <w:b/>
      <w:bCs/>
      <w:sz w:val="20"/>
    </w:rPr>
  </w:style>
  <w:style w:type="paragraph" w:styleId="DocumentMap">
    <w:name w:val="Document Map"/>
    <w:basedOn w:val="Normal"/>
    <w:link w:val="DocumentMapChar"/>
    <w:uiPriority w:val="99"/>
    <w:semiHidden/>
    <w:unhideWhenUsed/>
    <w:rsid w:val="000467FE"/>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467FE"/>
    <w:rPr>
      <w:rFonts w:ascii="Tahoma" w:hAnsi="Tahoma" w:cs="Tahoma"/>
      <w:sz w:val="16"/>
      <w:szCs w:val="16"/>
    </w:rPr>
  </w:style>
  <w:style w:type="character" w:styleId="Hyperlink">
    <w:name w:val="Hyperlink"/>
    <w:basedOn w:val="DefaultParagraphFont"/>
    <w:uiPriority w:val="99"/>
    <w:unhideWhenUsed/>
    <w:rsid w:val="000467FE"/>
    <w:rPr>
      <w:color w:val="0000FF" w:themeColor="hyperlink"/>
      <w:u w:val="single"/>
    </w:rPr>
  </w:style>
  <w:style w:type="character" w:styleId="FollowedHyperlink">
    <w:name w:val="FollowedHyperlink"/>
    <w:basedOn w:val="DefaultParagraphFont"/>
    <w:semiHidden/>
    <w:unhideWhenUsed/>
    <w:rsid w:val="000467FE"/>
    <w:rPr>
      <w:color w:val="800080" w:themeColor="followedHyperlink"/>
      <w:u w:val="single"/>
    </w:rPr>
  </w:style>
  <w:style w:type="paragraph" w:styleId="Header">
    <w:name w:val="header"/>
    <w:basedOn w:val="Normal"/>
    <w:link w:val="HeaderChar"/>
    <w:uiPriority w:val="99"/>
    <w:unhideWhenUsed/>
    <w:rsid w:val="000467FE"/>
    <w:pPr>
      <w:tabs>
        <w:tab w:val="center" w:pos="4513"/>
        <w:tab w:val="right" w:pos="9026"/>
      </w:tabs>
      <w:spacing w:after="0"/>
    </w:pPr>
  </w:style>
  <w:style w:type="character" w:customStyle="1" w:styleId="HeaderChar">
    <w:name w:val="Header Char"/>
    <w:basedOn w:val="DefaultParagraphFont"/>
    <w:link w:val="Header"/>
    <w:uiPriority w:val="99"/>
    <w:rsid w:val="000467FE"/>
    <w:rPr>
      <w:rFonts w:ascii="Times New Roman" w:hAnsi="Times New Roman"/>
      <w:sz w:val="20"/>
    </w:rPr>
  </w:style>
  <w:style w:type="paragraph" w:styleId="Footer">
    <w:name w:val="footer"/>
    <w:basedOn w:val="Normal"/>
    <w:link w:val="FooterChar"/>
    <w:uiPriority w:val="99"/>
    <w:unhideWhenUsed/>
    <w:rsid w:val="000467FE"/>
    <w:pPr>
      <w:tabs>
        <w:tab w:val="center" w:pos="4513"/>
        <w:tab w:val="right" w:pos="9026"/>
      </w:tabs>
      <w:spacing w:after="0"/>
    </w:pPr>
  </w:style>
  <w:style w:type="character" w:customStyle="1" w:styleId="FooterChar">
    <w:name w:val="Footer Char"/>
    <w:basedOn w:val="DefaultParagraphFont"/>
    <w:link w:val="Footer"/>
    <w:uiPriority w:val="99"/>
    <w:rsid w:val="000467FE"/>
    <w:rPr>
      <w:rFonts w:ascii="Times New Roman" w:hAnsi="Times New Roman"/>
      <w:sz w:val="20"/>
    </w:rPr>
  </w:style>
  <w:style w:type="paragraph" w:customStyle="1" w:styleId="EndNoteBibliographyTitle">
    <w:name w:val="EndNote Bibliography Title"/>
    <w:basedOn w:val="Normal"/>
    <w:link w:val="EndNoteBibliographyTitleChar"/>
    <w:rsid w:val="0015417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54178"/>
    <w:rPr>
      <w:rFonts w:ascii="Times New Roman" w:hAnsi="Times New Roman" w:cs="Times New Roman"/>
      <w:noProof/>
      <w:sz w:val="20"/>
    </w:rPr>
  </w:style>
  <w:style w:type="paragraph" w:customStyle="1" w:styleId="EndNoteBibliography">
    <w:name w:val="EndNote Bibliography"/>
    <w:basedOn w:val="Normal"/>
    <w:link w:val="EndNoteBibliographyChar"/>
    <w:rsid w:val="00154178"/>
    <w:rPr>
      <w:rFonts w:cs="Times New Roman"/>
      <w:noProof/>
    </w:rPr>
  </w:style>
  <w:style w:type="character" w:customStyle="1" w:styleId="EndNoteBibliographyChar">
    <w:name w:val="EndNote Bibliography Char"/>
    <w:basedOn w:val="DefaultParagraphFont"/>
    <w:link w:val="EndNoteBibliography"/>
    <w:rsid w:val="00154178"/>
    <w:rPr>
      <w:rFonts w:ascii="Times New Roman" w:hAnsi="Times New Roman" w:cs="Times New Roman"/>
      <w:noProof/>
      <w:sz w:val="20"/>
    </w:rPr>
  </w:style>
  <w:style w:type="character" w:styleId="Emphasis">
    <w:name w:val="Emphasis"/>
    <w:basedOn w:val="DefaultParagraphFont"/>
    <w:uiPriority w:val="20"/>
    <w:qFormat/>
    <w:rsid w:val="000E3C0A"/>
    <w:rPr>
      <w:b/>
      <w:bCs/>
      <w:i w:val="0"/>
      <w:iCs w:val="0"/>
    </w:rPr>
  </w:style>
  <w:style w:type="paragraph" w:styleId="Title">
    <w:name w:val="Title"/>
    <w:basedOn w:val="Normal"/>
    <w:link w:val="TitleChar"/>
    <w:autoRedefine/>
    <w:uiPriority w:val="99"/>
    <w:qFormat/>
    <w:rsid w:val="000E3C0A"/>
    <w:pPr>
      <w:keepNext/>
      <w:spacing w:before="240" w:after="240" w:line="360" w:lineRule="auto"/>
      <w:ind w:right="-74"/>
      <w:jc w:val="center"/>
    </w:pPr>
    <w:rPr>
      <w:rFonts w:ascii="Times" w:eastAsia="Arial Unicode MS" w:hAnsi="Times" w:cs="Times New Roman"/>
      <w:b/>
      <w:sz w:val="28"/>
      <w:szCs w:val="28"/>
      <w:lang w:val="en-AU" w:eastAsia="en-US"/>
    </w:rPr>
  </w:style>
  <w:style w:type="character" w:customStyle="1" w:styleId="TitleChar">
    <w:name w:val="Title Char"/>
    <w:basedOn w:val="DefaultParagraphFont"/>
    <w:link w:val="Title"/>
    <w:uiPriority w:val="99"/>
    <w:rsid w:val="000E3C0A"/>
    <w:rPr>
      <w:rFonts w:ascii="Times" w:eastAsia="Arial Unicode MS" w:hAnsi="Times" w:cs="Times New Roman"/>
      <w:b/>
      <w:sz w:val="28"/>
      <w:szCs w:val="28"/>
      <w:lang w:val="en-AU" w:eastAsia="en-US"/>
    </w:rPr>
  </w:style>
  <w:style w:type="character" w:customStyle="1" w:styleId="FootnoteTextChar">
    <w:name w:val="Footnote Text Char"/>
    <w:basedOn w:val="DefaultParagraphFont"/>
    <w:link w:val="FootnoteText"/>
    <w:uiPriority w:val="99"/>
    <w:semiHidden/>
    <w:rsid w:val="000E3C0A"/>
    <w:rPr>
      <w:rFonts w:ascii="Georgia" w:eastAsia="Arial Unicode MS" w:hAnsi="Georgia" w:cs="Times New Roman"/>
      <w:sz w:val="24"/>
      <w:szCs w:val="24"/>
      <w:lang w:eastAsia="en-NZ"/>
    </w:rPr>
  </w:style>
  <w:style w:type="paragraph" w:styleId="FootnoteText">
    <w:name w:val="footnote text"/>
    <w:basedOn w:val="Normal"/>
    <w:link w:val="FootnoteTextChar"/>
    <w:uiPriority w:val="99"/>
    <w:semiHidden/>
    <w:unhideWhenUsed/>
    <w:rsid w:val="000E3C0A"/>
    <w:pPr>
      <w:tabs>
        <w:tab w:val="left" w:pos="533"/>
      </w:tabs>
      <w:spacing w:before="0" w:line="360" w:lineRule="auto"/>
    </w:pPr>
    <w:rPr>
      <w:rFonts w:ascii="Georgia" w:eastAsia="Arial Unicode MS" w:hAnsi="Georgia" w:cs="Times New Roman"/>
      <w:sz w:val="24"/>
      <w:szCs w:val="24"/>
      <w:lang w:eastAsia="en-NZ"/>
    </w:rPr>
  </w:style>
  <w:style w:type="character" w:customStyle="1" w:styleId="CommentTextChar">
    <w:name w:val="Comment Text Char"/>
    <w:basedOn w:val="DefaultParagraphFont"/>
    <w:link w:val="CommentText"/>
    <w:uiPriority w:val="99"/>
    <w:semiHidden/>
    <w:rsid w:val="000E3C0A"/>
    <w:rPr>
      <w:rFonts w:ascii="Times New Roman" w:eastAsia="Arial Unicode MS" w:hAnsi="Times New Roman" w:cs="Times New Roman"/>
      <w:sz w:val="24"/>
      <w:szCs w:val="24"/>
      <w:lang w:val="en-AU" w:eastAsia="en-US"/>
    </w:rPr>
  </w:style>
  <w:style w:type="paragraph" w:styleId="CommentText">
    <w:name w:val="annotation text"/>
    <w:basedOn w:val="Normal"/>
    <w:link w:val="CommentTextChar"/>
    <w:uiPriority w:val="99"/>
    <w:semiHidden/>
    <w:unhideWhenUsed/>
    <w:rsid w:val="000E3C0A"/>
    <w:pPr>
      <w:spacing w:before="0" w:line="360" w:lineRule="auto"/>
    </w:pPr>
    <w:rPr>
      <w:rFonts w:eastAsia="Arial Unicode MS" w:cs="Times New Roman"/>
      <w:sz w:val="24"/>
      <w:szCs w:val="24"/>
      <w:lang w:val="en-AU" w:eastAsia="en-US"/>
    </w:rPr>
  </w:style>
  <w:style w:type="character" w:customStyle="1" w:styleId="CaptionChar">
    <w:name w:val="Caption Char"/>
    <w:basedOn w:val="DefaultParagraphFont"/>
    <w:link w:val="Caption"/>
    <w:uiPriority w:val="35"/>
    <w:locked/>
    <w:rsid w:val="00D51D33"/>
    <w:rPr>
      <w:rFonts w:ascii="Times New Roman" w:eastAsia="Arial Unicode MS" w:hAnsi="Times New Roman" w:cs="Times New Roman"/>
      <w:i/>
      <w:sz w:val="20"/>
      <w:szCs w:val="24"/>
      <w:lang w:eastAsia="en-US"/>
    </w:rPr>
  </w:style>
  <w:style w:type="paragraph" w:styleId="Caption">
    <w:name w:val="caption"/>
    <w:basedOn w:val="Normal"/>
    <w:next w:val="Normal"/>
    <w:link w:val="CaptionChar"/>
    <w:uiPriority w:val="35"/>
    <w:unhideWhenUsed/>
    <w:qFormat/>
    <w:rsid w:val="00D51D33"/>
    <w:pPr>
      <w:keepNext/>
      <w:spacing w:before="0"/>
      <w:jc w:val="center"/>
    </w:pPr>
    <w:rPr>
      <w:rFonts w:eastAsia="Arial Unicode MS" w:cs="Times New Roman"/>
      <w:i/>
      <w:szCs w:val="24"/>
      <w:lang w:eastAsia="en-US"/>
    </w:rPr>
  </w:style>
  <w:style w:type="character" w:customStyle="1" w:styleId="CommentSubjectChar">
    <w:name w:val="Comment Subject Char"/>
    <w:basedOn w:val="CommentTextChar"/>
    <w:link w:val="CommentSubject"/>
    <w:uiPriority w:val="99"/>
    <w:semiHidden/>
    <w:rsid w:val="000E3C0A"/>
    <w:rPr>
      <w:rFonts w:ascii="Times New Roman" w:eastAsia="Arial Unicode MS" w:hAnsi="Times New Roman" w:cs="Times New Roman"/>
      <w:b/>
      <w:bCs/>
      <w:sz w:val="24"/>
      <w:szCs w:val="24"/>
      <w:lang w:val="en-AU" w:eastAsia="en-US"/>
    </w:rPr>
  </w:style>
  <w:style w:type="paragraph" w:styleId="CommentSubject">
    <w:name w:val="annotation subject"/>
    <w:basedOn w:val="CommentText"/>
    <w:next w:val="CommentText"/>
    <w:link w:val="CommentSubjectChar"/>
    <w:uiPriority w:val="99"/>
    <w:semiHidden/>
    <w:unhideWhenUsed/>
    <w:rsid w:val="000E3C0A"/>
    <w:rPr>
      <w:b/>
      <w:bCs/>
    </w:rPr>
  </w:style>
  <w:style w:type="character" w:customStyle="1" w:styleId="BalloonTextChar">
    <w:name w:val="Balloon Text Char"/>
    <w:basedOn w:val="DefaultParagraphFont"/>
    <w:link w:val="BalloonText"/>
    <w:uiPriority w:val="99"/>
    <w:semiHidden/>
    <w:rsid w:val="000E3C0A"/>
    <w:rPr>
      <w:rFonts w:ascii="Tahoma" w:eastAsia="Arial Unicode MS" w:hAnsi="Tahoma" w:cs="Tahoma"/>
      <w:sz w:val="16"/>
      <w:szCs w:val="16"/>
      <w:lang w:val="en-AU" w:eastAsia="en-US"/>
    </w:rPr>
  </w:style>
  <w:style w:type="paragraph" w:styleId="BalloonText">
    <w:name w:val="Balloon Text"/>
    <w:basedOn w:val="Normal"/>
    <w:link w:val="BalloonTextChar"/>
    <w:uiPriority w:val="99"/>
    <w:semiHidden/>
    <w:unhideWhenUsed/>
    <w:rsid w:val="000E3C0A"/>
    <w:pPr>
      <w:spacing w:before="0" w:line="360" w:lineRule="auto"/>
    </w:pPr>
    <w:rPr>
      <w:rFonts w:ascii="Tahoma" w:eastAsia="Arial Unicode MS" w:hAnsi="Tahoma" w:cs="Tahoma"/>
      <w:sz w:val="16"/>
      <w:szCs w:val="16"/>
      <w:lang w:val="en-AU" w:eastAsia="en-US"/>
    </w:rPr>
  </w:style>
  <w:style w:type="paragraph" w:styleId="ListParagraph">
    <w:name w:val="List Paragraph"/>
    <w:basedOn w:val="Normal"/>
    <w:uiPriority w:val="34"/>
    <w:qFormat/>
    <w:rsid w:val="00952055"/>
    <w:pPr>
      <w:numPr>
        <w:numId w:val="9"/>
      </w:numPr>
      <w:contextualSpacing/>
    </w:pPr>
    <w:rPr>
      <w:rFonts w:eastAsia="SimSun" w:cs="Times New Roman"/>
      <w:lang w:val="en-US" w:eastAsia="en-US" w:bidi="en-US"/>
    </w:rPr>
  </w:style>
  <w:style w:type="character" w:customStyle="1" w:styleId="ParagraphChar">
    <w:name w:val="Paragraph Char"/>
    <w:link w:val="Paragraph"/>
    <w:locked/>
    <w:rsid w:val="000E3C0A"/>
    <w:rPr>
      <w:rFonts w:ascii="Arial Unicode MS" w:eastAsia="Arial Unicode MS" w:hAnsi="Arial Unicode MS" w:cs="Arial Unicode MS"/>
      <w:sz w:val="24"/>
      <w:szCs w:val="24"/>
      <w:lang w:val="en-AU" w:eastAsia="en-US"/>
    </w:rPr>
  </w:style>
  <w:style w:type="paragraph" w:customStyle="1" w:styleId="Paragraph">
    <w:name w:val="Paragraph"/>
    <w:basedOn w:val="Normal"/>
    <w:link w:val="ParagraphChar"/>
    <w:rsid w:val="000E3C0A"/>
    <w:pPr>
      <w:spacing w:before="0" w:line="360" w:lineRule="auto"/>
    </w:pPr>
    <w:rPr>
      <w:rFonts w:ascii="Arial Unicode MS" w:eastAsia="Arial Unicode MS" w:hAnsi="Arial Unicode MS" w:cs="Arial Unicode MS"/>
      <w:sz w:val="24"/>
      <w:szCs w:val="24"/>
      <w:lang w:val="en-AU" w:eastAsia="en-US"/>
    </w:rPr>
  </w:style>
  <w:style w:type="paragraph" w:customStyle="1" w:styleId="Affiliation">
    <w:name w:val="Affiliation"/>
    <w:basedOn w:val="Normal"/>
    <w:autoRedefine/>
    <w:uiPriority w:val="99"/>
    <w:rsid w:val="000E3C0A"/>
    <w:pPr>
      <w:spacing w:before="0" w:line="360" w:lineRule="auto"/>
      <w:jc w:val="center"/>
    </w:pPr>
    <w:rPr>
      <w:rFonts w:ascii="Times" w:eastAsia="Arial Unicode MS" w:hAnsi="Times" w:cs="Times New Roman"/>
      <w:color w:val="FF0000"/>
      <w:sz w:val="24"/>
      <w:szCs w:val="24"/>
      <w:lang w:val="en-AU" w:eastAsia="en-US"/>
    </w:rPr>
  </w:style>
  <w:style w:type="paragraph" w:customStyle="1" w:styleId="Affiliation-name">
    <w:name w:val="Affiliation - name"/>
    <w:basedOn w:val="Affiliation"/>
    <w:uiPriority w:val="99"/>
    <w:rsid w:val="000E3C0A"/>
    <w:pPr>
      <w:spacing w:after="240"/>
    </w:pPr>
  </w:style>
  <w:style w:type="paragraph" w:customStyle="1" w:styleId="Heading-abstract">
    <w:name w:val="Heading - abstract"/>
    <w:basedOn w:val="Normal"/>
    <w:uiPriority w:val="99"/>
    <w:rsid w:val="000E3C0A"/>
    <w:pPr>
      <w:keepNext/>
      <w:spacing w:before="240" w:line="360" w:lineRule="auto"/>
    </w:pPr>
    <w:rPr>
      <w:rFonts w:ascii="Times" w:eastAsia="Arial Unicode MS" w:hAnsi="Times" w:cs="Times New Roman"/>
      <w:b/>
      <w:sz w:val="24"/>
      <w:szCs w:val="24"/>
      <w:lang w:val="en-AU" w:eastAsia="en-US"/>
    </w:rPr>
  </w:style>
  <w:style w:type="character" w:customStyle="1" w:styleId="Heading-majorChar">
    <w:name w:val="Heading - major Char"/>
    <w:link w:val="Heading-major"/>
    <w:locked/>
    <w:rsid w:val="000E3C0A"/>
    <w:rPr>
      <w:rFonts w:ascii="Arial Unicode MS" w:eastAsia="Arial Unicode MS" w:hAnsi="Arial Unicode MS" w:cs="Arial Unicode MS"/>
      <w:b/>
      <w:caps/>
      <w:sz w:val="24"/>
      <w:szCs w:val="24"/>
      <w:lang w:val="en-AU" w:eastAsia="en-US"/>
    </w:rPr>
  </w:style>
  <w:style w:type="paragraph" w:customStyle="1" w:styleId="Heading-major">
    <w:name w:val="Heading - major"/>
    <w:basedOn w:val="Normal"/>
    <w:link w:val="Heading-majorChar"/>
    <w:rsid w:val="000E3C0A"/>
    <w:pPr>
      <w:keepNext/>
      <w:spacing w:before="240" w:line="360" w:lineRule="auto"/>
      <w:ind w:right="-76"/>
    </w:pPr>
    <w:rPr>
      <w:rFonts w:ascii="Arial Unicode MS" w:eastAsia="Arial Unicode MS" w:hAnsi="Arial Unicode MS" w:cs="Arial Unicode MS"/>
      <w:b/>
      <w:caps/>
      <w:sz w:val="24"/>
      <w:szCs w:val="24"/>
      <w:lang w:val="en-AU" w:eastAsia="en-US"/>
    </w:rPr>
  </w:style>
  <w:style w:type="paragraph" w:customStyle="1" w:styleId="Figurecaption">
    <w:name w:val="Figure caption"/>
    <w:basedOn w:val="Paragraph"/>
    <w:uiPriority w:val="99"/>
    <w:rsid w:val="000E3C0A"/>
  </w:style>
  <w:style w:type="paragraph" w:customStyle="1" w:styleId="Heading-minor">
    <w:name w:val="Heading - minor"/>
    <w:basedOn w:val="Heading-major"/>
    <w:uiPriority w:val="99"/>
    <w:rsid w:val="000E3C0A"/>
    <w:pPr>
      <w:ind w:right="-74"/>
    </w:pPr>
    <w:rPr>
      <w:caps w:val="0"/>
      <w:sz w:val="20"/>
    </w:rPr>
  </w:style>
  <w:style w:type="paragraph" w:customStyle="1" w:styleId="Heading-veryminor">
    <w:name w:val="Heading - very minor"/>
    <w:basedOn w:val="Heading-minor"/>
    <w:uiPriority w:val="99"/>
    <w:rsid w:val="000E3C0A"/>
    <w:pPr>
      <w:spacing w:before="120"/>
    </w:pPr>
    <w:rPr>
      <w:b w:val="0"/>
    </w:rPr>
  </w:style>
  <w:style w:type="paragraph" w:customStyle="1" w:styleId="Bullet1">
    <w:name w:val="Bullet 1"/>
    <w:basedOn w:val="Paragraph"/>
    <w:uiPriority w:val="99"/>
    <w:rsid w:val="000E3C0A"/>
    <w:pPr>
      <w:ind w:left="560" w:hanging="280"/>
    </w:pPr>
  </w:style>
  <w:style w:type="paragraph" w:customStyle="1" w:styleId="Bullet2">
    <w:name w:val="Bullet 2"/>
    <w:basedOn w:val="Paragraph"/>
    <w:uiPriority w:val="99"/>
    <w:rsid w:val="000E3C0A"/>
    <w:pPr>
      <w:ind w:left="560" w:hanging="280"/>
    </w:pPr>
  </w:style>
  <w:style w:type="paragraph" w:customStyle="1" w:styleId="Bullet3">
    <w:name w:val="Bullet 3"/>
    <w:basedOn w:val="Paragraph"/>
    <w:uiPriority w:val="99"/>
    <w:rsid w:val="000E3C0A"/>
    <w:pPr>
      <w:ind w:left="851" w:hanging="540"/>
    </w:pPr>
  </w:style>
  <w:style w:type="paragraph" w:customStyle="1" w:styleId="Bullet4">
    <w:name w:val="Bullet 4"/>
    <w:basedOn w:val="Paragraph"/>
    <w:uiPriority w:val="99"/>
    <w:rsid w:val="000E3C0A"/>
    <w:pPr>
      <w:ind w:left="851" w:hanging="567"/>
    </w:pPr>
  </w:style>
  <w:style w:type="paragraph" w:customStyle="1" w:styleId="Reference">
    <w:name w:val="Reference"/>
    <w:basedOn w:val="Paragraph"/>
    <w:uiPriority w:val="99"/>
    <w:rsid w:val="000E3C0A"/>
    <w:pPr>
      <w:ind w:left="560" w:hanging="560"/>
    </w:pPr>
  </w:style>
  <w:style w:type="paragraph" w:customStyle="1" w:styleId="Line">
    <w:name w:val="Line"/>
    <w:basedOn w:val="Paragraph"/>
    <w:uiPriority w:val="99"/>
    <w:rsid w:val="000E3C0A"/>
  </w:style>
  <w:style w:type="paragraph" w:customStyle="1" w:styleId="StyleFigurecaptionTimesNewRomanRight-013cm">
    <w:name w:val="Style Figure caption + Times New Roman Right:  -0.13 cm"/>
    <w:basedOn w:val="Figurecaption"/>
    <w:uiPriority w:val="99"/>
    <w:rsid w:val="000E3C0A"/>
    <w:pPr>
      <w:ind w:right="-76"/>
      <w:jc w:val="center"/>
    </w:pPr>
  </w:style>
  <w:style w:type="paragraph" w:customStyle="1" w:styleId="TableCaptionStyle">
    <w:name w:val="Table Caption Style"/>
    <w:basedOn w:val="Figurecaption"/>
    <w:uiPriority w:val="99"/>
    <w:rsid w:val="000E3C0A"/>
    <w:pPr>
      <w:jc w:val="center"/>
    </w:pPr>
  </w:style>
  <w:style w:type="character" w:customStyle="1" w:styleId="TableTextStyleChar">
    <w:name w:val="Table Text Style Char"/>
    <w:basedOn w:val="ParagraphChar"/>
    <w:link w:val="TableTextStyle"/>
    <w:locked/>
    <w:rsid w:val="000E3C0A"/>
    <w:rPr>
      <w:rFonts w:ascii="Arial Unicode MS" w:eastAsia="Arial Unicode MS" w:hAnsi="Arial Unicode MS" w:cs="Arial Unicode MS"/>
      <w:sz w:val="24"/>
      <w:szCs w:val="24"/>
      <w:lang w:val="en-AU" w:eastAsia="en-US"/>
    </w:rPr>
  </w:style>
  <w:style w:type="paragraph" w:customStyle="1" w:styleId="TableTextStyle">
    <w:name w:val="Table Text Style"/>
    <w:basedOn w:val="Paragraph"/>
    <w:link w:val="TableTextStyleChar"/>
    <w:rsid w:val="000E3C0A"/>
    <w:pPr>
      <w:keepLines/>
      <w:spacing w:before="60" w:after="60"/>
    </w:pPr>
  </w:style>
  <w:style w:type="paragraph" w:customStyle="1" w:styleId="References">
    <w:name w:val="References"/>
    <w:basedOn w:val="Normal"/>
    <w:autoRedefine/>
    <w:uiPriority w:val="99"/>
    <w:rsid w:val="000E3C0A"/>
    <w:pPr>
      <w:spacing w:before="0" w:line="360" w:lineRule="auto"/>
      <w:ind w:left="284" w:hanging="284"/>
    </w:pPr>
    <w:rPr>
      <w:rFonts w:eastAsia="Arial Unicode MS" w:cs="Times New Roman"/>
      <w:sz w:val="24"/>
      <w:szCs w:val="24"/>
      <w:lang w:val="en-US" w:eastAsia="en-US"/>
    </w:rPr>
  </w:style>
  <w:style w:type="character" w:customStyle="1" w:styleId="SpecialStyleChar">
    <w:name w:val="SpecialStyle Char"/>
    <w:link w:val="SpecialStyle"/>
    <w:locked/>
    <w:rsid w:val="000E3C0A"/>
    <w:rPr>
      <w:rFonts w:ascii="Courier New" w:eastAsia="Arial Unicode MS" w:hAnsi="Courier New" w:cs="Courier New"/>
      <w:sz w:val="24"/>
      <w:szCs w:val="24"/>
      <w:lang w:val="en-US" w:eastAsia="en-US"/>
    </w:rPr>
  </w:style>
  <w:style w:type="paragraph" w:customStyle="1" w:styleId="SpecialStyle">
    <w:name w:val="SpecialStyle"/>
    <w:basedOn w:val="Normal"/>
    <w:link w:val="SpecialStyleChar"/>
    <w:rsid w:val="000E3C0A"/>
    <w:pPr>
      <w:spacing w:before="0" w:line="360" w:lineRule="auto"/>
    </w:pPr>
    <w:rPr>
      <w:rFonts w:ascii="Courier New" w:eastAsia="Arial Unicode MS" w:hAnsi="Courier New" w:cs="Courier New"/>
      <w:sz w:val="24"/>
      <w:szCs w:val="24"/>
      <w:lang w:val="en-US" w:eastAsia="en-US"/>
    </w:rPr>
  </w:style>
  <w:style w:type="character" w:customStyle="1" w:styleId="ThesisTableChar">
    <w:name w:val="ThesisTable Char"/>
    <w:basedOn w:val="DefaultParagraphFont"/>
    <w:link w:val="ThesisTable"/>
    <w:locked/>
    <w:rsid w:val="000E3C0A"/>
    <w:rPr>
      <w:rFonts w:ascii="Calibri" w:eastAsia="SimSun" w:hAnsi="Calibri"/>
      <w:sz w:val="24"/>
      <w:szCs w:val="24"/>
      <w:lang w:eastAsia="en-US" w:bidi="en-US"/>
    </w:rPr>
  </w:style>
  <w:style w:type="paragraph" w:customStyle="1" w:styleId="ThesisTable">
    <w:name w:val="ThesisTable"/>
    <w:basedOn w:val="Normal"/>
    <w:link w:val="ThesisTableChar"/>
    <w:qFormat/>
    <w:rsid w:val="000E3C0A"/>
    <w:pPr>
      <w:keepNext/>
      <w:spacing w:before="0" w:line="360" w:lineRule="auto"/>
    </w:pPr>
    <w:rPr>
      <w:rFonts w:ascii="Calibri" w:eastAsia="SimSun" w:hAnsi="Calibri"/>
      <w:sz w:val="24"/>
      <w:szCs w:val="24"/>
      <w:lang w:eastAsia="en-US" w:bidi="en-US"/>
    </w:rPr>
  </w:style>
  <w:style w:type="character" w:customStyle="1" w:styleId="ACISTableChar">
    <w:name w:val="ACIS Table Char"/>
    <w:basedOn w:val="TableTextStyleChar"/>
    <w:link w:val="ACISTable"/>
    <w:locked/>
    <w:rsid w:val="000E3C0A"/>
    <w:rPr>
      <w:rFonts w:ascii="Times New Roman" w:eastAsia="Arial Unicode MS" w:hAnsi="Times New Roman" w:cs="Times New Roman"/>
      <w:sz w:val="24"/>
      <w:szCs w:val="24"/>
      <w:lang w:val="en-AU" w:eastAsia="en-US"/>
    </w:rPr>
  </w:style>
  <w:style w:type="paragraph" w:customStyle="1" w:styleId="ACISTable">
    <w:name w:val="ACIS Table"/>
    <w:basedOn w:val="TableTextStyle"/>
    <w:link w:val="ACISTableChar"/>
    <w:qFormat/>
    <w:rsid w:val="000E3C0A"/>
    <w:rPr>
      <w:rFonts w:ascii="Times New Roman" w:hAnsi="Times New Roman" w:cs="Times New Roman"/>
    </w:rPr>
  </w:style>
  <w:style w:type="character" w:customStyle="1" w:styleId="ISJHeading2Char">
    <w:name w:val="ISJ Heading 2 Char"/>
    <w:basedOn w:val="Heading1Char"/>
    <w:link w:val="ISJHeading2"/>
    <w:locked/>
    <w:rsid w:val="000E3C0A"/>
    <w:rPr>
      <w:rFonts w:ascii="Times New Roman" w:eastAsia="Arial Unicode MS" w:hAnsi="Times New Roman" w:cs="Times New Roman"/>
      <w:b/>
      <w:bCs/>
      <w:sz w:val="24"/>
      <w:szCs w:val="24"/>
      <w:lang w:val="en-AU" w:eastAsia="en-US"/>
    </w:rPr>
  </w:style>
  <w:style w:type="paragraph" w:customStyle="1" w:styleId="ISJHeading2">
    <w:name w:val="ISJ Heading 2"/>
    <w:basedOn w:val="Normal"/>
    <w:link w:val="ISJHeading2Char"/>
    <w:qFormat/>
    <w:rsid w:val="000E3C0A"/>
    <w:pPr>
      <w:spacing w:before="0" w:line="360" w:lineRule="auto"/>
    </w:pPr>
    <w:rPr>
      <w:rFonts w:eastAsia="Arial Unicode MS" w:cs="Times New Roman"/>
      <w:b/>
      <w:sz w:val="24"/>
      <w:szCs w:val="24"/>
      <w:lang w:val="en-AU" w:eastAsia="en-US"/>
    </w:rPr>
  </w:style>
  <w:style w:type="character" w:customStyle="1" w:styleId="ISJHeading1Char">
    <w:name w:val="ISJ Heading 1 Char"/>
    <w:basedOn w:val="Heading1Char"/>
    <w:link w:val="ISJHeading1"/>
    <w:locked/>
    <w:rsid w:val="000E3C0A"/>
    <w:rPr>
      <w:rFonts w:ascii="Times" w:eastAsia="Arial Unicode MS" w:hAnsi="Times" w:cs="Times New Roman"/>
      <w:b/>
      <w:bCs/>
      <w:sz w:val="28"/>
      <w:szCs w:val="28"/>
      <w:lang w:val="en-AU" w:eastAsia="en-US"/>
    </w:rPr>
  </w:style>
  <w:style w:type="paragraph" w:customStyle="1" w:styleId="ISJHeading1">
    <w:name w:val="ISJ Heading 1"/>
    <w:basedOn w:val="Heading10"/>
    <w:next w:val="Normal"/>
    <w:link w:val="ISJHeading1Char"/>
    <w:qFormat/>
    <w:rsid w:val="000E3C0A"/>
    <w:pPr>
      <w:keepLines w:val="0"/>
      <w:spacing w:before="240" w:after="120" w:line="360" w:lineRule="auto"/>
      <w:ind w:right="-74"/>
      <w:jc w:val="center"/>
    </w:pPr>
    <w:rPr>
      <w:rFonts w:ascii="Times" w:eastAsia="Arial Unicode MS" w:hAnsi="Times" w:cs="Times New Roman"/>
      <w:bCs w:val="0"/>
      <w:lang w:val="en-AU" w:eastAsia="en-US"/>
    </w:rPr>
  </w:style>
  <w:style w:type="character" w:customStyle="1" w:styleId="ISJHeading3Char">
    <w:name w:val="ISJ Heading 3 Char"/>
    <w:basedOn w:val="DefaultParagraphFont"/>
    <w:link w:val="ISJHeading3"/>
    <w:locked/>
    <w:rsid w:val="000E3C0A"/>
    <w:rPr>
      <w:rFonts w:eastAsia="Arial Unicode MS"/>
      <w:b/>
      <w:i/>
      <w:sz w:val="24"/>
      <w:szCs w:val="24"/>
      <w:lang w:val="en-AU" w:eastAsia="en-US"/>
    </w:rPr>
  </w:style>
  <w:style w:type="paragraph" w:customStyle="1" w:styleId="ISJHeading3">
    <w:name w:val="ISJ Heading 3"/>
    <w:basedOn w:val="Normal"/>
    <w:link w:val="ISJHeading3Char"/>
    <w:qFormat/>
    <w:rsid w:val="000E3C0A"/>
    <w:pPr>
      <w:keepNext/>
      <w:spacing w:before="0" w:line="360" w:lineRule="auto"/>
    </w:pPr>
    <w:rPr>
      <w:rFonts w:asciiTheme="minorHAnsi" w:eastAsia="Arial Unicode MS" w:hAnsiTheme="minorHAnsi"/>
      <w:b/>
      <w:i/>
      <w:sz w:val="24"/>
      <w:szCs w:val="24"/>
      <w:lang w:val="en-AU" w:eastAsia="en-US"/>
    </w:rPr>
  </w:style>
  <w:style w:type="paragraph" w:customStyle="1" w:styleId="p1a">
    <w:name w:val="p1a"/>
    <w:basedOn w:val="Normal"/>
    <w:rsid w:val="000E3C0A"/>
    <w:pPr>
      <w:overflowPunct w:val="0"/>
      <w:autoSpaceDE w:val="0"/>
      <w:autoSpaceDN w:val="0"/>
      <w:adjustRightInd w:val="0"/>
      <w:spacing w:before="0" w:after="0" w:line="240" w:lineRule="atLeast"/>
      <w:jc w:val="both"/>
    </w:pPr>
    <w:rPr>
      <w:rFonts w:eastAsia="Times New Roman" w:cs="Times New Roman"/>
      <w:szCs w:val="20"/>
      <w:lang w:eastAsia="de-DE"/>
    </w:rPr>
  </w:style>
  <w:style w:type="paragraph" w:customStyle="1" w:styleId="tablecaption">
    <w:name w:val="tablecaption"/>
    <w:basedOn w:val="Normal"/>
    <w:next w:val="Normal"/>
    <w:rsid w:val="000E3C0A"/>
    <w:pPr>
      <w:keepNext/>
      <w:keepLines/>
      <w:overflowPunct w:val="0"/>
      <w:autoSpaceDE w:val="0"/>
      <w:autoSpaceDN w:val="0"/>
      <w:adjustRightInd w:val="0"/>
      <w:spacing w:before="240" w:line="220" w:lineRule="atLeast"/>
      <w:jc w:val="center"/>
    </w:pPr>
    <w:rPr>
      <w:rFonts w:eastAsia="Times New Roman" w:cs="Times New Roman"/>
      <w:sz w:val="18"/>
      <w:szCs w:val="20"/>
      <w:lang w:val="de-DE" w:eastAsia="de-DE"/>
    </w:rPr>
  </w:style>
  <w:style w:type="paragraph" w:customStyle="1" w:styleId="Default">
    <w:name w:val="Default"/>
    <w:rsid w:val="000E3C0A"/>
    <w:pPr>
      <w:autoSpaceDE w:val="0"/>
      <w:autoSpaceDN w:val="0"/>
      <w:adjustRightInd w:val="0"/>
      <w:spacing w:after="0" w:line="240" w:lineRule="auto"/>
    </w:pPr>
    <w:rPr>
      <w:rFonts w:ascii="Times New Roman" w:eastAsia="Times New Roman" w:hAnsi="Times New Roman" w:cs="Times New Roman"/>
      <w:color w:val="000000"/>
      <w:sz w:val="24"/>
      <w:szCs w:val="24"/>
      <w:lang w:eastAsia="en-NZ"/>
    </w:rPr>
  </w:style>
  <w:style w:type="character" w:styleId="CommentReference">
    <w:name w:val="annotation reference"/>
    <w:semiHidden/>
    <w:unhideWhenUsed/>
    <w:rsid w:val="000E3C0A"/>
    <w:rPr>
      <w:sz w:val="16"/>
      <w:szCs w:val="16"/>
    </w:rPr>
  </w:style>
  <w:style w:type="character" w:customStyle="1" w:styleId="apple-style-span">
    <w:name w:val="apple-style-span"/>
    <w:basedOn w:val="DefaultParagraphFont"/>
    <w:rsid w:val="000E3C0A"/>
  </w:style>
  <w:style w:type="character" w:customStyle="1" w:styleId="heading30">
    <w:name w:val="heading3"/>
    <w:basedOn w:val="DefaultParagraphFont"/>
    <w:rsid w:val="000E3C0A"/>
    <w:rPr>
      <w:b/>
      <w:bCs w:val="0"/>
    </w:rPr>
  </w:style>
  <w:style w:type="table" w:styleId="TableGrid">
    <w:name w:val="Table Grid"/>
    <w:basedOn w:val="TableNormal"/>
    <w:uiPriority w:val="59"/>
    <w:rsid w:val="000E3C0A"/>
    <w:pPr>
      <w:spacing w:after="0" w:line="240" w:lineRule="auto"/>
    </w:pPr>
    <w:rPr>
      <w:rFonts w:ascii="Times" w:eastAsia="Times New Roman" w:hAnsi="Times"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Paragraph"/>
    <w:uiPriority w:val="99"/>
    <w:rsid w:val="000E3C0A"/>
    <w:pPr>
      <w:spacing w:after="240"/>
    </w:pPr>
    <w:rPr>
      <w:i/>
    </w:rPr>
  </w:style>
  <w:style w:type="numbering" w:customStyle="1" w:styleId="arabnumitem">
    <w:name w:val="arabnumitem"/>
    <w:basedOn w:val="NoList"/>
    <w:rsid w:val="008273B1"/>
    <w:pPr>
      <w:numPr>
        <w:numId w:val="5"/>
      </w:numPr>
    </w:pPr>
  </w:style>
  <w:style w:type="paragraph" w:customStyle="1" w:styleId="figurecaption0">
    <w:name w:val="figurecaption"/>
    <w:basedOn w:val="Normal"/>
    <w:next w:val="Normal"/>
    <w:rsid w:val="008273B1"/>
    <w:pPr>
      <w:keepLines/>
      <w:overflowPunct w:val="0"/>
      <w:autoSpaceDE w:val="0"/>
      <w:autoSpaceDN w:val="0"/>
      <w:adjustRightInd w:val="0"/>
      <w:spacing w:after="240" w:line="220" w:lineRule="atLeast"/>
      <w:jc w:val="center"/>
      <w:textAlignment w:val="baseline"/>
    </w:pPr>
    <w:rPr>
      <w:rFonts w:eastAsia="Times New Roman" w:cs="Times New Roman"/>
      <w:sz w:val="18"/>
      <w:szCs w:val="20"/>
      <w:lang w:eastAsia="de-DE"/>
    </w:rPr>
  </w:style>
  <w:style w:type="paragraph" w:customStyle="1" w:styleId="heading1">
    <w:name w:val="heading1"/>
    <w:basedOn w:val="Heading10"/>
    <w:next w:val="Normal"/>
    <w:rsid w:val="008273B1"/>
    <w:pPr>
      <w:numPr>
        <w:numId w:val="6"/>
      </w:numPr>
      <w:suppressAutoHyphens/>
      <w:overflowPunct w:val="0"/>
      <w:autoSpaceDE w:val="0"/>
      <w:autoSpaceDN w:val="0"/>
      <w:adjustRightInd w:val="0"/>
      <w:spacing w:before="360" w:after="240" w:line="300" w:lineRule="atLeast"/>
      <w:textAlignment w:val="baseline"/>
    </w:pPr>
    <w:rPr>
      <w:rFonts w:ascii="Times New Roman" w:eastAsia="Times New Roman" w:hAnsi="Times New Roman" w:cs="Times New Roman"/>
      <w:sz w:val="24"/>
      <w:szCs w:val="20"/>
      <w:lang w:eastAsia="de-DE"/>
    </w:rPr>
  </w:style>
  <w:style w:type="paragraph" w:customStyle="1" w:styleId="heading2">
    <w:name w:val="heading2"/>
    <w:basedOn w:val="Heading20"/>
    <w:next w:val="Normal"/>
    <w:rsid w:val="008273B1"/>
    <w:pPr>
      <w:numPr>
        <w:ilvl w:val="1"/>
        <w:numId w:val="6"/>
      </w:numPr>
      <w:suppressAutoHyphens/>
      <w:overflowPunct w:val="0"/>
      <w:autoSpaceDE w:val="0"/>
      <w:autoSpaceDN w:val="0"/>
      <w:adjustRightInd w:val="0"/>
      <w:spacing w:before="360" w:after="160" w:line="240" w:lineRule="atLeast"/>
      <w:jc w:val="both"/>
      <w:textAlignment w:val="baseline"/>
    </w:pPr>
    <w:rPr>
      <w:rFonts w:ascii="Times New Roman" w:eastAsia="Times New Roman" w:hAnsi="Times New Roman" w:cs="Times New Roman"/>
      <w:iCs/>
      <w:sz w:val="20"/>
      <w:szCs w:val="20"/>
      <w:lang w:eastAsia="de-DE"/>
    </w:rPr>
  </w:style>
  <w:style w:type="numbering" w:customStyle="1" w:styleId="headings">
    <w:name w:val="headings"/>
    <w:basedOn w:val="arabnumitem"/>
    <w:rsid w:val="008273B1"/>
    <w:pPr>
      <w:numPr>
        <w:numId w:val="6"/>
      </w:numPr>
    </w:pPr>
  </w:style>
  <w:style w:type="paragraph" w:customStyle="1" w:styleId="image">
    <w:name w:val="image"/>
    <w:basedOn w:val="Normal"/>
    <w:next w:val="Normal"/>
    <w:rsid w:val="008273B1"/>
    <w:pPr>
      <w:overflowPunct w:val="0"/>
      <w:autoSpaceDE w:val="0"/>
      <w:autoSpaceDN w:val="0"/>
      <w:adjustRightInd w:val="0"/>
      <w:spacing w:before="240" w:line="240" w:lineRule="atLeast"/>
      <w:jc w:val="center"/>
      <w:textAlignment w:val="baseline"/>
    </w:pPr>
    <w:rPr>
      <w:rFonts w:eastAsia="Times New Roman" w:cs="Times New Roman"/>
      <w:szCs w:val="20"/>
      <w:lang w:eastAsia="de-DE"/>
    </w:rPr>
  </w:style>
  <w:style w:type="table" w:customStyle="1" w:styleId="TableGrid1">
    <w:name w:val="Table Grid1"/>
    <w:basedOn w:val="TableNormal"/>
    <w:next w:val="TableGrid"/>
    <w:uiPriority w:val="59"/>
    <w:rsid w:val="00CD06C4"/>
    <w:pPr>
      <w:spacing w:after="0" w:line="360" w:lineRule="auto"/>
    </w:pPr>
    <w:rPr>
      <w:rFonts w:ascii="Calibri" w:eastAsia="SimSun" w:hAnsi="Calibri" w:cs="Times New Roman"/>
      <w:sz w:val="20"/>
      <w:szCs w:val="20"/>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D06C4"/>
    <w:pPr>
      <w:spacing w:after="0" w:line="360" w:lineRule="auto"/>
    </w:pPr>
    <w:rPr>
      <w:rFonts w:ascii="Calibri" w:eastAsia="SimSun" w:hAnsi="Calibri" w:cs="Times New Roman"/>
      <w:sz w:val="20"/>
      <w:szCs w:val="20"/>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12B2A"/>
    <w:rPr>
      <w:rFonts w:asciiTheme="majorHAnsi" w:eastAsiaTheme="majorEastAsia" w:hAnsiTheme="majorHAnsi" w:cstheme="majorBidi"/>
      <w:b/>
      <w:i/>
      <w:iCs/>
      <w:sz w:val="18"/>
    </w:rPr>
  </w:style>
  <w:style w:type="paragraph" w:customStyle="1" w:styleId="StyleTimesNewRoman11ptLeft125cm">
    <w:name w:val="Style Times New Roman 11 pt Left:  1.25 cm"/>
    <w:basedOn w:val="Normal"/>
    <w:rsid w:val="00697D80"/>
    <w:pPr>
      <w:tabs>
        <w:tab w:val="num" w:pos="1080"/>
      </w:tabs>
      <w:spacing w:before="0" w:after="0"/>
      <w:ind w:left="709" w:hanging="76"/>
    </w:pPr>
    <w:rPr>
      <w:rFonts w:eastAsia="Times New Roman" w:cs="Times New Roman"/>
      <w:sz w:val="22"/>
      <w:szCs w:val="20"/>
      <w:lang w:val="en-US" w:eastAsia="en-US"/>
    </w:rPr>
  </w:style>
  <w:style w:type="paragraph" w:styleId="TOCHeading">
    <w:name w:val="TOC Heading"/>
    <w:basedOn w:val="Heading10"/>
    <w:next w:val="Normal"/>
    <w:uiPriority w:val="39"/>
    <w:unhideWhenUsed/>
    <w:qFormat/>
    <w:rsid w:val="005E4037"/>
    <w:pPr>
      <w:keepNext w:val="0"/>
      <w:keepLines w:val="0"/>
      <w:pBdr>
        <w:bottom w:val="thinThickSmallGap" w:sz="12" w:space="1" w:color="943634" w:themeColor="accent2" w:themeShade="BF"/>
      </w:pBdr>
      <w:spacing w:before="400" w:after="120" w:line="360" w:lineRule="auto"/>
      <w:jc w:val="center"/>
      <w:outlineLvl w:val="9"/>
    </w:pPr>
    <w:rPr>
      <w:rFonts w:ascii="Cambria" w:hAnsi="Cambria"/>
      <w:b w:val="0"/>
      <w:bCs w:val="0"/>
      <w:caps/>
      <w:color w:val="17365D" w:themeColor="text2" w:themeShade="BF"/>
      <w:spacing w:val="20"/>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4514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ne.strode@alumni.unimelb.edu.au" TargetMode="External"/><Relationship Id="rId13" Type="http://schemas.openxmlformats.org/officeDocument/2006/relationships/hyperlink" Target="https://doi.org/http://dx.doi.org/10.1016/j.jss.2014.03.006" TargetMode="External"/><Relationship Id="rId18" Type="http://schemas.openxmlformats.org/officeDocument/2006/relationships/hyperlink" Target="https://doi.org/10.1111/j.1365-2575.2007.00259.x" TargetMode="External"/><Relationship Id="rId26" Type="http://schemas.openxmlformats.org/officeDocument/2006/relationships/hyperlink" Target="https://doi.org/10.1177/1098214005283748" TargetMode="External"/><Relationship Id="rId3" Type="http://schemas.openxmlformats.org/officeDocument/2006/relationships/styles" Target="styles.xml"/><Relationship Id="rId21" Type="http://schemas.openxmlformats.org/officeDocument/2006/relationships/hyperlink" Target="http://hdl.handle.net/10179/515" TargetMode="External"/><Relationship Id="rId7" Type="http://schemas.openxmlformats.org/officeDocument/2006/relationships/endnotes" Target="endnotes.xml"/><Relationship Id="rId12" Type="http://schemas.openxmlformats.org/officeDocument/2006/relationships/hyperlink" Target="http://www.acm.org/globalizationreport/pdf/fullfinal.pdf" TargetMode="External"/><Relationship Id="rId17" Type="http://schemas.openxmlformats.org/officeDocument/2006/relationships/hyperlink" Target="https://doi.org/10.1109/AGILE.2011.34" TargetMode="External"/><Relationship Id="rId25" Type="http://schemas.openxmlformats.org/officeDocument/2006/relationships/hyperlink" Target="https://doi.org/10.1016/j.jss.2012.02.017" TargetMode="External"/><Relationship Id="rId2" Type="http://schemas.openxmlformats.org/officeDocument/2006/relationships/numbering" Target="numbering.xml"/><Relationship Id="rId16" Type="http://schemas.openxmlformats.org/officeDocument/2006/relationships/hyperlink" Target="https://doi.org/10.1016/j.infsof.2010.10.008" TargetMode="External"/><Relationship Id="rId20" Type="http://schemas.openxmlformats.org/officeDocument/2006/relationships/hyperlink" Target="https://doi.org/http://dx.doi.org/10.1016/j.jss.2014.03.041" TargetMode="External"/><Relationship Id="rId29" Type="http://schemas.openxmlformats.org/officeDocument/2006/relationships/hyperlink" Target="https://doi.org/doi:10.1016/S0065-2458(10)80001-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dro.deakin.edu.au/eserv/DU:30049080/strode-taxonomyofdependencies-2012.pdf"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45/1806799.1806843" TargetMode="External"/><Relationship Id="rId23" Type="http://schemas.openxmlformats.org/officeDocument/2006/relationships/hyperlink" Target="http://link.springer.com/chapter/10.1007/978-3-642-41347-6_20" TargetMode="External"/><Relationship Id="rId28" Type="http://schemas.openxmlformats.org/officeDocument/2006/relationships/hyperlink" Target="https://doi.org/10.1145/1164394.1164420" TargetMode="External"/><Relationship Id="rId10" Type="http://schemas.openxmlformats.org/officeDocument/2006/relationships/footer" Target="footer1.xml"/><Relationship Id="rId19" Type="http://schemas.openxmlformats.org/officeDocument/2006/relationships/hyperlink" Target="http://dspace.mit.edu/bitstream/handle/1721.1/2671/SWP-3971-38485337.pdf?sequence=1"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iane.strode@whitireia.ac.nz" TargetMode="External"/><Relationship Id="rId14" Type="http://schemas.openxmlformats.org/officeDocument/2006/relationships/hyperlink" Target="http://hdl.handle.net/1721.1/49303" TargetMode="External"/><Relationship Id="rId22" Type="http://schemas.openxmlformats.org/officeDocument/2006/relationships/hyperlink" Target="http://hdl.handle.net/10063/2505" TargetMode="External"/><Relationship Id="rId27" Type="http://schemas.openxmlformats.org/officeDocument/2006/relationships/hyperlink" Target="http://www.versionone.com/pdf/2013-state-of-agile-survey.pdf" TargetMode="Externa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3DF736-CD05-4231-A533-BBDDA9BF5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Pages>
  <Words>30352</Words>
  <Characters>173013</Characters>
  <Application>Microsoft Office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iane Str</dc:creator>
  <cp:lastModifiedBy>Diane Str</cp:lastModifiedBy>
  <cp:revision>18</cp:revision>
  <cp:lastPrinted>2015-05-29T05:22:00Z</cp:lastPrinted>
  <dcterms:created xsi:type="dcterms:W3CDTF">2015-05-29T03:27:00Z</dcterms:created>
  <dcterms:modified xsi:type="dcterms:W3CDTF">2021-07-23T00:57:00Z</dcterms:modified>
</cp:coreProperties>
</file>